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6B960ECC" w:rsidR="00D4664A" w:rsidRPr="006A71ED" w:rsidRDefault="00D4664A" w:rsidP="00D4664A">
      <w:pPr>
        <w:spacing w:after="600"/>
        <w:jc w:val="center"/>
        <w:rPr>
          <w:rFonts w:cs="Times New Roman"/>
          <w:b/>
          <w:bCs/>
          <w:color w:val="000000" w:themeColor="text1"/>
          <w:sz w:val="32"/>
          <w:szCs w:val="32"/>
        </w:rPr>
      </w:pPr>
      <w:r w:rsidRPr="006A71ED">
        <w:rPr>
          <w:rFonts w:cs="Times New Roman"/>
          <w:b/>
          <w:bCs/>
          <w:color w:val="000000" w:themeColor="text1"/>
          <w:sz w:val="32"/>
          <w:szCs w:val="32"/>
        </w:rPr>
        <w:t>PENGEMBANGAN SISTEM DISTRIBUSI BEBAN</w:t>
      </w:r>
      <w:r>
        <w:rPr>
          <w:rFonts w:cs="Times New Roman"/>
          <w:b/>
          <w:bCs/>
          <w:color w:val="000000" w:themeColor="text1"/>
          <w:sz w:val="32"/>
          <w:szCs w:val="32"/>
        </w:rPr>
        <w:t xml:space="preserve"> </w:t>
      </w:r>
      <w:r w:rsidRPr="006A71ED">
        <w:rPr>
          <w:rFonts w:cs="Times New Roman"/>
          <w:b/>
          <w:bCs/>
          <w:color w:val="000000" w:themeColor="text1"/>
          <w:sz w:val="32"/>
          <w:szCs w:val="32"/>
        </w:rPr>
        <w:t xml:space="preserve">AJAR </w:t>
      </w:r>
      <w:r>
        <w:rPr>
          <w:rFonts w:cs="Times New Roman"/>
          <w:b/>
          <w:bCs/>
          <w:color w:val="000000" w:themeColor="text1"/>
          <w:sz w:val="32"/>
          <w:szCs w:val="32"/>
        </w:rPr>
        <w:t>KAMPUS POLITEKNIK KAMPAR</w:t>
      </w:r>
      <w:r w:rsidRPr="006A71ED">
        <w:rPr>
          <w:rFonts w:cs="Times New Roman"/>
          <w:b/>
          <w:bCs/>
          <w:color w:val="000000" w:themeColor="text1"/>
          <w:sz w:val="32"/>
          <w:szCs w:val="32"/>
        </w:rPr>
        <w:t xml:space="preserve"> BERBASIS </w:t>
      </w:r>
      <w:r w:rsidR="005A7A6E" w:rsidRPr="005A7A6E">
        <w:rPr>
          <w:rFonts w:cs="Times New Roman"/>
          <w:b/>
          <w:bCs/>
          <w:i/>
          <w:iCs/>
          <w:color w:val="000000" w:themeColor="text1"/>
          <w:sz w:val="32"/>
          <w:szCs w:val="32"/>
        </w:rPr>
        <w:t>WEB</w:t>
      </w:r>
    </w:p>
    <w:p w14:paraId="5ACCE6E7" w14:textId="77777777" w:rsidR="00D4664A" w:rsidRPr="006A71ED" w:rsidRDefault="00D4664A" w:rsidP="00D4664A">
      <w:pPr>
        <w:spacing w:after="600"/>
        <w:jc w:val="center"/>
        <w:rPr>
          <w:rFonts w:cs="Times New Roman"/>
          <w:b/>
          <w:bCs/>
          <w:color w:val="000000" w:themeColor="text1"/>
          <w:sz w:val="28"/>
          <w:szCs w:val="28"/>
        </w:rPr>
      </w:pPr>
      <w:r w:rsidRPr="006A71ED">
        <w:rPr>
          <w:rFonts w:cs="Times New Roman"/>
          <w:b/>
          <w:bCs/>
          <w:color w:val="000000" w:themeColor="text1"/>
          <w:sz w:val="28"/>
          <w:szCs w:val="28"/>
        </w:rPr>
        <w:t>TUGAS AKHIR</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95421131"/>
      <w:r>
        <w:lastRenderedPageBreak/>
        <w:t>KATA PENGANTAR</w:t>
      </w:r>
      <w:bookmarkEnd w:id="0"/>
    </w:p>
    <w:p w14:paraId="0AD269E8" w14:textId="77777777" w:rsidR="002434CF" w:rsidRDefault="002434CF">
      <w:pPr>
        <w:spacing w:after="160" w:line="259" w:lineRule="auto"/>
        <w:jc w:val="left"/>
      </w:pPr>
    </w:p>
    <w:p w14:paraId="35108D0C" w14:textId="77777777" w:rsidR="002434CF" w:rsidRDefault="002434CF">
      <w:pPr>
        <w:spacing w:after="160" w:line="259" w:lineRule="auto"/>
        <w:jc w:val="left"/>
      </w:pPr>
    </w:p>
    <w:p w14:paraId="22FB7411" w14:textId="4CAE863B" w:rsidR="00CF0697" w:rsidRDefault="002434CF" w:rsidP="002434CF">
      <w:pPr>
        <w:ind w:firstLine="360"/>
        <w:rPr>
          <w:rFonts w:cs="Times New Roman"/>
          <w:szCs w:val="24"/>
        </w:rPr>
      </w:pPr>
      <w:r w:rsidRPr="006432EE">
        <w:rPr>
          <w:rFonts w:cs="Times New Roman"/>
          <w:szCs w:val="24"/>
        </w:rPr>
        <w:t>Dengan mengucapkan puji syukur kehadirat Allah SWT.</w:t>
      </w:r>
      <w:r>
        <w:rPr>
          <w:rFonts w:cs="Times New Roman"/>
          <w:szCs w:val="24"/>
        </w:rPr>
        <w:t xml:space="preserve"> berkat</w:t>
      </w:r>
      <w:r w:rsidRPr="006432EE">
        <w:rPr>
          <w:rFonts w:cs="Times New Roman"/>
          <w:szCs w:val="24"/>
        </w:rPr>
        <w:t xml:space="preserve"> rahmat dan hidayah-Nya</w:t>
      </w:r>
      <w:r w:rsidR="00CF0697">
        <w:rPr>
          <w:rFonts w:cs="Times New Roman"/>
          <w:szCs w:val="24"/>
        </w:rPr>
        <w:t>, serta kedua orang tua yang selalu memberi dukungan dan memberi semangat</w:t>
      </w:r>
      <w:r w:rsidRPr="006432EE">
        <w:rPr>
          <w:rFonts w:cs="Times New Roman"/>
          <w:szCs w:val="24"/>
        </w:rPr>
        <w:t xml:space="preserve"> sehingga</w:t>
      </w:r>
      <w:r>
        <w:rPr>
          <w:rFonts w:cs="Times New Roman"/>
          <w:szCs w:val="24"/>
        </w:rPr>
        <w:t xml:space="preserve"> penulis</w:t>
      </w:r>
      <w:r w:rsidRPr="006432EE">
        <w:rPr>
          <w:rFonts w:cs="Times New Roman"/>
          <w:szCs w:val="24"/>
        </w:rPr>
        <w:t xml:space="preserve"> dapat menyelesaikan</w:t>
      </w:r>
      <w:r>
        <w:rPr>
          <w:rFonts w:cs="Times New Roman"/>
          <w:szCs w:val="24"/>
        </w:rPr>
        <w:t xml:space="preserve"> tugas akhir</w:t>
      </w:r>
      <w:r w:rsidRPr="006432EE">
        <w:rPr>
          <w:rFonts w:cs="Times New Roman"/>
          <w:szCs w:val="24"/>
        </w:rPr>
        <w:t xml:space="preserve"> </w:t>
      </w:r>
      <w:r>
        <w:rPr>
          <w:rFonts w:cs="Times New Roman"/>
          <w:szCs w:val="24"/>
        </w:rPr>
        <w:t xml:space="preserve">“Pengembangan Sistem Distribusi Beban Ajar Berbasis </w:t>
      </w:r>
      <w:r>
        <w:rPr>
          <w:rFonts w:cs="Times New Roman"/>
          <w:i/>
          <w:iCs/>
          <w:szCs w:val="24"/>
        </w:rPr>
        <w:t>Web</w:t>
      </w:r>
      <w:r>
        <w:rPr>
          <w:rFonts w:cs="Times New Roman"/>
          <w:szCs w:val="24"/>
        </w:rPr>
        <w:t>”</w:t>
      </w:r>
      <w:r w:rsidR="00CF0697">
        <w:rPr>
          <w:rFonts w:cs="Times New Roman"/>
          <w:szCs w:val="24"/>
        </w:rPr>
        <w:t xml:space="preserve"> ini dengan baik dan tepat waktu</w:t>
      </w:r>
      <w:r>
        <w:rPr>
          <w:rFonts w:cs="Times New Roman"/>
          <w:szCs w:val="24"/>
        </w:rPr>
        <w:t>.</w:t>
      </w:r>
    </w:p>
    <w:p w14:paraId="56FFC892" w14:textId="123DB7DE" w:rsidR="002434CF" w:rsidRPr="006432EE" w:rsidRDefault="00737D1D" w:rsidP="00737D1D">
      <w:pPr>
        <w:ind w:firstLine="360"/>
        <w:rPr>
          <w:rFonts w:cs="Times New Roman"/>
          <w:szCs w:val="24"/>
        </w:rPr>
      </w:pPr>
      <w:r>
        <w:rPr>
          <w:rFonts w:cs="Times New Roman"/>
          <w:szCs w:val="24"/>
        </w:rPr>
        <w:t>Pada kesempatan ini penulis</w:t>
      </w:r>
      <w:r w:rsidR="006A671D">
        <w:rPr>
          <w:rFonts w:cs="Times New Roman"/>
          <w:szCs w:val="24"/>
        </w:rPr>
        <w:t xml:space="preserve"> mengucapkan terima kasih</w:t>
      </w:r>
      <w:r w:rsidR="002434CF" w:rsidRPr="006432EE">
        <w:rPr>
          <w:rFonts w:cs="Times New Roman"/>
          <w:szCs w:val="24"/>
        </w:rPr>
        <w:t xml:space="preserve"> kepada</w:t>
      </w:r>
      <w:r w:rsidR="000E576B">
        <w:rPr>
          <w:rFonts w:cs="Times New Roman"/>
          <w:szCs w:val="24"/>
        </w:rPr>
        <w:t xml:space="preserve"> semua pihak yang telah membantu</w:t>
      </w:r>
      <w:r>
        <w:rPr>
          <w:rFonts w:cs="Times New Roman"/>
          <w:szCs w:val="24"/>
        </w:rPr>
        <w:t xml:space="preserve"> dan selalu mendukung penulis</w:t>
      </w:r>
      <w:r w:rsidR="006A671D">
        <w:rPr>
          <w:rFonts w:cs="Times New Roman"/>
          <w:szCs w:val="24"/>
        </w:rPr>
        <w:t xml:space="preserve"> dalam pembuatan tugas akhir ini. Ucapan terima kasih </w:t>
      </w:r>
      <w:r w:rsidR="006A671D" w:rsidRPr="006432EE">
        <w:rPr>
          <w:rFonts w:cs="Times New Roman"/>
          <w:szCs w:val="24"/>
        </w:rPr>
        <w:t>terima kasih sebesar – besarnya</w:t>
      </w:r>
      <w:r w:rsidR="006A671D">
        <w:rPr>
          <w:rFonts w:cs="Times New Roman"/>
          <w:szCs w:val="24"/>
        </w:rPr>
        <w:t xml:space="preserve"> penulis sampaikan kepada yang terhormat:</w:t>
      </w:r>
    </w:p>
    <w:p w14:paraId="2DBE6042" w14:textId="1DE90A55" w:rsidR="002434CF" w:rsidRPr="00956354" w:rsidRDefault="002434CF" w:rsidP="002434CF">
      <w:pPr>
        <w:pStyle w:val="ListParagraph"/>
        <w:numPr>
          <w:ilvl w:val="0"/>
          <w:numId w:val="42"/>
        </w:numPr>
        <w:spacing w:after="160"/>
        <w:rPr>
          <w:rFonts w:cs="Times New Roman"/>
          <w:szCs w:val="24"/>
        </w:rPr>
      </w:pPr>
      <w:r>
        <w:rPr>
          <w:rFonts w:cs="Times New Roman"/>
          <w:szCs w:val="24"/>
        </w:rPr>
        <w:t xml:space="preserve">Ibu Fenty Kurnia Oktorina, S.T., M.Sc. </w:t>
      </w:r>
      <w:r w:rsidRPr="006432EE">
        <w:rPr>
          <w:rFonts w:cs="Times New Roman"/>
          <w:szCs w:val="24"/>
        </w:rPr>
        <w:t xml:space="preserve">selaku </w:t>
      </w:r>
      <w:r w:rsidR="000146E8">
        <w:rPr>
          <w:rFonts w:cs="Times New Roman"/>
          <w:szCs w:val="24"/>
        </w:rPr>
        <w:t>D</w:t>
      </w:r>
      <w:r w:rsidRPr="006432EE">
        <w:rPr>
          <w:rFonts w:cs="Times New Roman"/>
          <w:szCs w:val="24"/>
        </w:rPr>
        <w:t>osen p</w:t>
      </w:r>
      <w:r w:rsidR="006A671D">
        <w:rPr>
          <w:rFonts w:cs="Times New Roman"/>
          <w:szCs w:val="24"/>
        </w:rPr>
        <w:t>embimbing</w:t>
      </w:r>
    </w:p>
    <w:p w14:paraId="7B7F87EF" w14:textId="30012BE5" w:rsidR="002434CF" w:rsidRDefault="002434CF" w:rsidP="002434CF">
      <w:pPr>
        <w:pStyle w:val="ListParagraph"/>
        <w:numPr>
          <w:ilvl w:val="0"/>
          <w:numId w:val="42"/>
        </w:numPr>
        <w:spacing w:after="160"/>
        <w:rPr>
          <w:rFonts w:cs="Times New Roman"/>
          <w:szCs w:val="24"/>
        </w:rPr>
      </w:pPr>
      <w:r w:rsidRPr="006432EE">
        <w:rPr>
          <w:rFonts w:eastAsia="Times New Roman" w:cs="Times New Roman"/>
          <w:bCs/>
          <w:szCs w:val="24"/>
        </w:rPr>
        <w:t xml:space="preserve">Bapak </w:t>
      </w:r>
      <w:r w:rsidR="006A671D">
        <w:rPr>
          <w:rFonts w:cs="Times New Roman"/>
          <w:spacing w:val="-1"/>
          <w:szCs w:val="24"/>
        </w:rPr>
        <w:t>Slamet Triyanto, S.ST</w:t>
      </w:r>
      <w:r w:rsidRPr="006432EE">
        <w:rPr>
          <w:rFonts w:cs="Times New Roman"/>
          <w:szCs w:val="24"/>
        </w:rPr>
        <w:t xml:space="preserve"> selaku </w:t>
      </w:r>
      <w:r w:rsidR="000146E8">
        <w:rPr>
          <w:rFonts w:cs="Times New Roman"/>
          <w:szCs w:val="24"/>
        </w:rPr>
        <w:t>Do</w:t>
      </w:r>
      <w:r w:rsidRPr="006432EE">
        <w:rPr>
          <w:rFonts w:cs="Times New Roman"/>
          <w:szCs w:val="24"/>
        </w:rPr>
        <w:t>sen p</w:t>
      </w:r>
      <w:r w:rsidR="006A671D">
        <w:rPr>
          <w:rFonts w:cs="Times New Roman"/>
          <w:szCs w:val="24"/>
        </w:rPr>
        <w:t>embimbing</w:t>
      </w:r>
    </w:p>
    <w:p w14:paraId="57DA4354" w14:textId="103E1654" w:rsidR="006A671D" w:rsidRDefault="006A671D" w:rsidP="002434CF">
      <w:pPr>
        <w:pStyle w:val="ListParagraph"/>
        <w:numPr>
          <w:ilvl w:val="0"/>
          <w:numId w:val="42"/>
        </w:numPr>
        <w:spacing w:after="160"/>
        <w:rPr>
          <w:rFonts w:cs="Times New Roman"/>
          <w:szCs w:val="24"/>
        </w:rPr>
      </w:pPr>
      <w:r>
        <w:rPr>
          <w:rFonts w:cs="Times New Roman"/>
          <w:szCs w:val="24"/>
        </w:rPr>
        <w:t>Ibu Nina Veronika, ST., MSc</w:t>
      </w:r>
      <w:r w:rsidR="000146E8">
        <w:rPr>
          <w:rFonts w:cs="Times New Roman"/>
          <w:szCs w:val="24"/>
        </w:rPr>
        <w:t xml:space="preserve"> selaku Direktur Politeknik Kampar</w:t>
      </w:r>
    </w:p>
    <w:p w14:paraId="38EB57E0" w14:textId="7F8DFA5F" w:rsidR="000146E8" w:rsidRDefault="000146E8" w:rsidP="002434CF">
      <w:pPr>
        <w:pStyle w:val="ListParagraph"/>
        <w:numPr>
          <w:ilvl w:val="0"/>
          <w:numId w:val="42"/>
        </w:numPr>
        <w:spacing w:after="160"/>
        <w:rPr>
          <w:rFonts w:cs="Times New Roman"/>
          <w:szCs w:val="24"/>
        </w:rPr>
      </w:pPr>
      <w:r>
        <w:rPr>
          <w:rFonts w:cs="Times New Roman"/>
          <w:szCs w:val="24"/>
        </w:rPr>
        <w:t>Bapak Fitri, ST., MSc selaku Kepala Program Studi Teknik Informatika</w:t>
      </w:r>
    </w:p>
    <w:p w14:paraId="668ED25C" w14:textId="0DD41F20" w:rsidR="002434CF" w:rsidRPr="00DC358D" w:rsidRDefault="002434CF" w:rsidP="00DC358D">
      <w:pPr>
        <w:pStyle w:val="ListParagraph"/>
        <w:numPr>
          <w:ilvl w:val="0"/>
          <w:numId w:val="42"/>
        </w:numPr>
        <w:rPr>
          <w:rFonts w:cs="Times New Roman"/>
          <w:b/>
          <w:bCs/>
          <w:szCs w:val="24"/>
        </w:rPr>
      </w:pPr>
      <w:r>
        <w:rPr>
          <w:rFonts w:cs="Times New Roman"/>
          <w:szCs w:val="24"/>
        </w:rPr>
        <w:t>Rekan-rekan</w:t>
      </w:r>
      <w:r w:rsidRPr="006432EE">
        <w:rPr>
          <w:rFonts w:cs="Times New Roman"/>
          <w:szCs w:val="24"/>
        </w:rPr>
        <w:t xml:space="preserve"> </w:t>
      </w:r>
      <w:r w:rsidR="000146E8">
        <w:rPr>
          <w:rFonts w:cs="Times New Roman"/>
          <w:bCs/>
          <w:szCs w:val="24"/>
        </w:rPr>
        <w:t>seperjuangan angkatan 2019, khususnya program studi Teknik Informatika yang tidak bisa di sebutkan namanya, yang telah memberikan masukan</w:t>
      </w:r>
      <w:r w:rsidR="00DC358D">
        <w:rPr>
          <w:rFonts w:cs="Times New Roman"/>
          <w:bCs/>
          <w:szCs w:val="24"/>
        </w:rPr>
        <w:t xml:space="preserve"> dan dukungan</w:t>
      </w:r>
      <w:r w:rsidR="000146E8">
        <w:rPr>
          <w:rFonts w:cs="Times New Roman"/>
          <w:bCs/>
          <w:szCs w:val="24"/>
        </w:rPr>
        <w:t xml:space="preserve"> sehingga tugas akhir ini dapat terselesaikan.</w:t>
      </w:r>
    </w:p>
    <w:p w14:paraId="1028FB0D" w14:textId="28684CEE" w:rsidR="002434CF" w:rsidRDefault="002434CF" w:rsidP="002434CF">
      <w:pPr>
        <w:ind w:firstLine="360"/>
        <w:rPr>
          <w:rFonts w:cs="Times New Roman"/>
          <w:szCs w:val="24"/>
        </w:rPr>
      </w:pPr>
      <w:r w:rsidRPr="006432EE">
        <w:rPr>
          <w:rFonts w:cs="Times New Roman"/>
          <w:szCs w:val="24"/>
        </w:rPr>
        <w:t xml:space="preserve">Penulis menyadari bahwa dalam </w:t>
      </w:r>
      <w:r>
        <w:rPr>
          <w:rFonts w:cs="Times New Roman"/>
          <w:szCs w:val="24"/>
        </w:rPr>
        <w:t>p</w:t>
      </w:r>
      <w:r w:rsidRPr="006432EE">
        <w:rPr>
          <w:rFonts w:cs="Times New Roman"/>
          <w:szCs w:val="24"/>
        </w:rPr>
        <w:t xml:space="preserve">enulisan </w:t>
      </w:r>
      <w:r w:rsidR="00DC358D">
        <w:rPr>
          <w:rFonts w:cs="Times New Roman"/>
          <w:szCs w:val="24"/>
        </w:rPr>
        <w:t>tugas akhir</w:t>
      </w:r>
      <w:r w:rsidRPr="006432EE">
        <w:rPr>
          <w:rFonts w:cs="Times New Roman"/>
          <w:szCs w:val="24"/>
        </w:rPr>
        <w:t xml:space="preserve"> ini masih banyak kekurangan, untuk itu penulis </w:t>
      </w:r>
      <w:r>
        <w:rPr>
          <w:rFonts w:cs="Times New Roman"/>
          <w:szCs w:val="24"/>
        </w:rPr>
        <w:t>dengan sangat terbuka menerima kritik dan saran</w:t>
      </w:r>
      <w:r w:rsidRPr="006432EE">
        <w:rPr>
          <w:rFonts w:cs="Times New Roman"/>
          <w:szCs w:val="24"/>
        </w:rPr>
        <w:t xml:space="preserve"> yang di berikan sehingga mendapatkan hasil yang baik.</w:t>
      </w:r>
      <w:r>
        <w:rPr>
          <w:rFonts w:cs="Times New Roman"/>
          <w:szCs w:val="24"/>
        </w:rPr>
        <w:t xml:space="preserve"> </w:t>
      </w:r>
      <w:r w:rsidRPr="006432EE">
        <w:rPr>
          <w:rFonts w:cs="Times New Roman"/>
          <w:szCs w:val="24"/>
        </w:rPr>
        <w:t>Akhir kata semoga Allah SWT</w:t>
      </w:r>
      <w:r w:rsidR="00DC358D">
        <w:rPr>
          <w:rFonts w:cs="Times New Roman"/>
          <w:szCs w:val="24"/>
        </w:rPr>
        <w:t>.</w:t>
      </w:r>
      <w:r w:rsidRPr="006432EE">
        <w:rPr>
          <w:rFonts w:cs="Times New Roman"/>
          <w:szCs w:val="24"/>
        </w:rPr>
        <w:t xml:space="preserve"> membalas kebaikan dan jasa yang telah penulis terima. Semoga </w:t>
      </w:r>
      <w:r>
        <w:rPr>
          <w:rFonts w:cs="Times New Roman"/>
          <w:szCs w:val="24"/>
        </w:rPr>
        <w:t>t</w:t>
      </w:r>
      <w:r w:rsidRPr="006432EE">
        <w:rPr>
          <w:rFonts w:cs="Times New Roman"/>
          <w:szCs w:val="24"/>
        </w:rPr>
        <w:t xml:space="preserve">ugas </w:t>
      </w:r>
      <w:r w:rsidR="00DC358D">
        <w:rPr>
          <w:rFonts w:cs="Times New Roman"/>
          <w:szCs w:val="24"/>
        </w:rPr>
        <w:t xml:space="preserve">akhir </w:t>
      </w:r>
      <w:r w:rsidRPr="006432EE">
        <w:rPr>
          <w:rFonts w:cs="Times New Roman"/>
          <w:szCs w:val="24"/>
        </w:rPr>
        <w:t>ini dapat memberikan manfaat dan kebaikan kepada penulis dan pembaca.</w:t>
      </w:r>
    </w:p>
    <w:p w14:paraId="0F33DD38" w14:textId="77777777" w:rsidR="002434CF" w:rsidRDefault="002434CF" w:rsidP="002434CF">
      <w:pPr>
        <w:rPr>
          <w:rFonts w:cs="Times New Roman"/>
          <w:szCs w:val="24"/>
        </w:rPr>
      </w:pPr>
    </w:p>
    <w:p w14:paraId="53BA695C" w14:textId="77777777" w:rsidR="002434CF" w:rsidRDefault="002434CF" w:rsidP="002434CF">
      <w:pPr>
        <w:ind w:firstLine="360"/>
        <w:rPr>
          <w:rFonts w:cs="Times New Roman"/>
          <w:szCs w:val="24"/>
        </w:rPr>
      </w:pPr>
    </w:p>
    <w:p w14:paraId="3168DB38" w14:textId="7632B649" w:rsidR="002434CF" w:rsidRDefault="00DC358D" w:rsidP="00DC358D">
      <w:pPr>
        <w:ind w:left="4536" w:firstLine="360"/>
        <w:jc w:val="center"/>
        <w:rPr>
          <w:rFonts w:cs="Times New Roman"/>
          <w:szCs w:val="24"/>
        </w:rPr>
      </w:pPr>
      <w:r>
        <w:rPr>
          <w:rFonts w:cs="Times New Roman"/>
          <w:szCs w:val="24"/>
        </w:rPr>
        <w:t>Bangkinang</w:t>
      </w:r>
      <w:r w:rsidR="002434CF">
        <w:rPr>
          <w:rFonts w:cs="Times New Roman"/>
          <w:szCs w:val="24"/>
        </w:rPr>
        <w:t xml:space="preserve">, </w:t>
      </w:r>
      <w:r>
        <w:rPr>
          <w:rFonts w:cs="Times New Roman"/>
          <w:szCs w:val="24"/>
        </w:rPr>
        <w:t>11 Februari 2022</w:t>
      </w:r>
    </w:p>
    <w:p w14:paraId="1EAEC34B" w14:textId="77777777" w:rsidR="002434CF" w:rsidRDefault="002434CF" w:rsidP="002434CF">
      <w:pPr>
        <w:ind w:left="5103" w:firstLine="360"/>
        <w:rPr>
          <w:rFonts w:cs="Times New Roman"/>
          <w:szCs w:val="24"/>
        </w:rPr>
      </w:pPr>
    </w:p>
    <w:p w14:paraId="3186E6D1" w14:textId="77777777" w:rsidR="002434CF" w:rsidRDefault="002434CF" w:rsidP="002434CF">
      <w:pPr>
        <w:ind w:left="5103" w:firstLine="360"/>
        <w:rPr>
          <w:rFonts w:cs="Times New Roman"/>
          <w:szCs w:val="24"/>
        </w:rPr>
      </w:pPr>
    </w:p>
    <w:p w14:paraId="1F51C036" w14:textId="77777777" w:rsidR="002434CF" w:rsidRDefault="002434CF" w:rsidP="00DC358D">
      <w:pPr>
        <w:ind w:left="4820" w:firstLine="360"/>
        <w:jc w:val="center"/>
        <w:rPr>
          <w:rFonts w:cs="Times New Roman"/>
          <w:szCs w:val="24"/>
        </w:rPr>
      </w:pPr>
      <w:r>
        <w:rPr>
          <w:rFonts w:cs="Times New Roman"/>
          <w:szCs w:val="24"/>
        </w:rPr>
        <w:t>Penulis</w:t>
      </w:r>
    </w:p>
    <w:p w14:paraId="15254B98" w14:textId="45359E8E" w:rsidR="000461A0" w:rsidRDefault="000461A0">
      <w:pPr>
        <w:spacing w:after="160" w:line="259" w:lineRule="auto"/>
        <w:jc w:val="left"/>
        <w:rPr>
          <w:rFonts w:eastAsiaTheme="majorEastAsia" w:cstheme="majorBidi"/>
          <w:b/>
          <w:sz w:val="28"/>
          <w:szCs w:val="32"/>
        </w:rPr>
      </w:pPr>
      <w:r>
        <w:br w:type="page"/>
      </w:r>
    </w:p>
    <w:p w14:paraId="3E42E220" w14:textId="10C5F3C3" w:rsidR="000461A0" w:rsidRDefault="000461A0" w:rsidP="000461A0">
      <w:pPr>
        <w:pStyle w:val="Heading1"/>
        <w:spacing w:line="240" w:lineRule="auto"/>
      </w:pPr>
      <w:bookmarkStart w:id="1" w:name="_Toc95421132"/>
      <w:r>
        <w:lastRenderedPageBreak/>
        <w:t>ABSTRAK</w:t>
      </w:r>
      <w:bookmarkEnd w:id="1"/>
    </w:p>
    <w:p w14:paraId="5D35984B" w14:textId="77777777" w:rsidR="00C34732" w:rsidRDefault="00C34732">
      <w:pPr>
        <w:spacing w:after="160" w:line="259" w:lineRule="auto"/>
        <w:jc w:val="left"/>
      </w:pPr>
    </w:p>
    <w:p w14:paraId="328062E2" w14:textId="77777777" w:rsidR="00C34732" w:rsidRDefault="00C34732">
      <w:pPr>
        <w:spacing w:after="160" w:line="259" w:lineRule="auto"/>
        <w:jc w:val="left"/>
      </w:pPr>
    </w:p>
    <w:p w14:paraId="5DFFA7C4" w14:textId="5A8E498A" w:rsidR="00997E43" w:rsidRDefault="00C34732" w:rsidP="00C47CBD">
      <w:pPr>
        <w:spacing w:line="240" w:lineRule="auto"/>
        <w:jc w:val="left"/>
        <w:rPr>
          <w:i/>
          <w:iCs/>
        </w:rPr>
      </w:pPr>
      <w:r>
        <w:rPr>
          <w:b/>
          <w:bCs/>
        </w:rPr>
        <w:t xml:space="preserve">RIBUT WIBOWO RAHAYU, </w:t>
      </w:r>
      <w:r>
        <w:t xml:space="preserve">Pengembangan Sistem Distribusi Beban Ajar Berbasis </w:t>
      </w:r>
      <w:r w:rsidR="00997E43">
        <w:rPr>
          <w:i/>
          <w:iCs/>
        </w:rPr>
        <w:t>Web</w:t>
      </w:r>
      <w:r w:rsidR="0039186E">
        <w:rPr>
          <w:i/>
          <w:iCs/>
        </w:rPr>
        <w:t>.</w:t>
      </w:r>
    </w:p>
    <w:p w14:paraId="60267A04" w14:textId="55EA2E2E" w:rsidR="00C47CBD" w:rsidRDefault="00C47CBD" w:rsidP="002A30B9">
      <w:pPr>
        <w:jc w:val="left"/>
        <w:rPr>
          <w:i/>
          <w:iCs/>
        </w:rPr>
      </w:pPr>
    </w:p>
    <w:p w14:paraId="13FA742E" w14:textId="77777777" w:rsidR="002A30B9" w:rsidRDefault="002A30B9" w:rsidP="002A30B9">
      <w:pPr>
        <w:jc w:val="left"/>
        <w:rPr>
          <w:i/>
          <w:iCs/>
        </w:rPr>
      </w:pPr>
    </w:p>
    <w:p w14:paraId="3BE01599" w14:textId="3F23CD76" w:rsidR="008439E1" w:rsidRDefault="00997E43" w:rsidP="00C47CBD">
      <w:pPr>
        <w:spacing w:after="100" w:afterAutospacing="1" w:line="240" w:lineRule="auto"/>
      </w:pPr>
      <w:r>
        <w:tab/>
        <w:t>Proses distribusi beban ajar di Politeknik Kampar masih dilakukan secara manual.</w:t>
      </w:r>
      <w:r w:rsidR="001C005B">
        <w:t xml:space="preserve"> </w:t>
      </w:r>
      <w:r w:rsidR="00563227">
        <w:t xml:space="preserve">Dimana Kaprodi </w:t>
      </w:r>
      <w:r w:rsidR="0039186E">
        <w:t xml:space="preserve">yang menentukan Dosen pengampu mata kuliah pada masing-masing rombongan belajar. </w:t>
      </w:r>
      <w:r w:rsidR="0039186E">
        <w:rPr>
          <w:rFonts w:cs="Times New Roman"/>
          <w:szCs w:val="24"/>
        </w:rPr>
        <w:t xml:space="preserve">Distribusi beban ajar masih menggunakan media penyimpanan data berupa </w:t>
      </w:r>
      <w:r w:rsidR="0039186E">
        <w:rPr>
          <w:rFonts w:cs="Times New Roman"/>
          <w:i/>
          <w:szCs w:val="24"/>
        </w:rPr>
        <w:t>micosoft excel</w:t>
      </w:r>
      <w:r w:rsidR="0039186E">
        <w:rPr>
          <w:rFonts w:cs="Times New Roman"/>
          <w:szCs w:val="24"/>
        </w:rPr>
        <w:t xml:space="preserve"> dan dalam bentuk kertas. Kemudian </w:t>
      </w:r>
      <w:r w:rsidR="000D0774">
        <w:rPr>
          <w:rFonts w:cs="Times New Roman"/>
          <w:szCs w:val="24"/>
        </w:rPr>
        <w:t xml:space="preserve">data distribusi beban ajar akan diserahkan ke BAAK untuk dilakukan pengecekan. Setelah pengecekan selesai dilakukan oleh BAAK, selanjutnya dilakukan pencetakan SK Dosen mengajar. Solusi yang dilakukan </w:t>
      </w:r>
      <w:r w:rsidR="00DA1789">
        <w:rPr>
          <w:rFonts w:cs="Times New Roman"/>
          <w:szCs w:val="24"/>
        </w:rPr>
        <w:t xml:space="preserve">untuk permasalahan ini adalah dengan membuat sebuah sistem distribusi beban ajar berbasis </w:t>
      </w:r>
      <w:r w:rsidR="00DA1789">
        <w:rPr>
          <w:rFonts w:cs="Times New Roman"/>
          <w:i/>
          <w:iCs/>
          <w:szCs w:val="24"/>
        </w:rPr>
        <w:t xml:space="preserve">web. </w:t>
      </w:r>
      <w:r w:rsidR="00DA1789" w:rsidRPr="00DA1789">
        <w:rPr>
          <w:rFonts w:cs="Times New Roman"/>
          <w:szCs w:val="24"/>
        </w:rPr>
        <w:t>Proses</w:t>
      </w:r>
      <w:r w:rsidR="00DA1789">
        <w:rPr>
          <w:rFonts w:cs="Times New Roman"/>
          <w:szCs w:val="24"/>
        </w:rPr>
        <w:t xml:space="preserve"> implementasi dilakukan dengan menggunakan bahasa pemrograman </w:t>
      </w:r>
      <w:r w:rsidR="00DA1789">
        <w:rPr>
          <w:rFonts w:cs="Times New Roman"/>
          <w:i/>
          <w:iCs/>
          <w:szCs w:val="24"/>
        </w:rPr>
        <w:t xml:space="preserve">PHP </w:t>
      </w:r>
      <w:r w:rsidR="00DA1789">
        <w:rPr>
          <w:rFonts w:cs="Times New Roman"/>
          <w:szCs w:val="24"/>
        </w:rPr>
        <w:t xml:space="preserve">dengan </w:t>
      </w:r>
      <w:r w:rsidR="00DA1789">
        <w:rPr>
          <w:i/>
          <w:iCs/>
        </w:rPr>
        <w:t xml:space="preserve">Framework Codeigniter 3 </w:t>
      </w:r>
      <w:r w:rsidR="00DA1789">
        <w:t xml:space="preserve">dan penyimpanan </w:t>
      </w:r>
      <w:r w:rsidR="00DA1789">
        <w:rPr>
          <w:i/>
          <w:iCs/>
        </w:rPr>
        <w:t>database MySQL</w:t>
      </w:r>
      <w:r w:rsidR="007250CC">
        <w:rPr>
          <w:i/>
          <w:iCs/>
        </w:rPr>
        <w:t xml:space="preserve"> </w:t>
      </w:r>
      <w:r w:rsidR="007250CC">
        <w:t xml:space="preserve">serta diterapkan arsitektur </w:t>
      </w:r>
      <w:r w:rsidR="007250CC" w:rsidRPr="007250CC">
        <w:rPr>
          <w:i/>
          <w:iCs/>
        </w:rPr>
        <w:t>HMVC</w:t>
      </w:r>
      <w:r w:rsidR="00DA1789">
        <w:rPr>
          <w:i/>
          <w:iCs/>
        </w:rPr>
        <w:t>.</w:t>
      </w:r>
      <w:r w:rsidR="007250CC">
        <w:rPr>
          <w:i/>
          <w:iCs/>
        </w:rPr>
        <w:t xml:space="preserve"> </w:t>
      </w:r>
      <w:r w:rsidR="007250CC">
        <w:t xml:space="preserve">Sistem distribusi beban ajar berbasis </w:t>
      </w:r>
      <w:r w:rsidR="007250CC" w:rsidRPr="007250CC">
        <w:rPr>
          <w:i/>
          <w:iCs/>
        </w:rPr>
        <w:t>web</w:t>
      </w:r>
      <w:r w:rsidR="007250CC">
        <w:rPr>
          <w:i/>
          <w:iCs/>
        </w:rPr>
        <w:t xml:space="preserve"> </w:t>
      </w:r>
      <w:r w:rsidR="008439E1">
        <w:t>telah berhasil dibuat dan dapat mempermudah pembuatan SK Dosen mengajar serta sistem telah berhasil digunakan untuk menerbitkan SK Dosen mengajar di kampus Politeknik Kampar.</w:t>
      </w:r>
    </w:p>
    <w:p w14:paraId="5B8DF1D2" w14:textId="6F82E9D7" w:rsidR="00C47CBD" w:rsidRDefault="00C47CBD" w:rsidP="00C47CBD">
      <w:pPr>
        <w:spacing w:after="100" w:afterAutospacing="1" w:line="240" w:lineRule="auto"/>
      </w:pPr>
    </w:p>
    <w:p w14:paraId="5679A90C" w14:textId="646DC3AB" w:rsidR="000461A0" w:rsidRPr="00C47CBD" w:rsidRDefault="00C47CBD" w:rsidP="00C47CBD">
      <w:pPr>
        <w:spacing w:after="100" w:afterAutospacing="1" w:line="240" w:lineRule="auto"/>
      </w:pPr>
      <w:r>
        <w:t xml:space="preserve">Kata kunci: </w:t>
      </w:r>
      <w:r w:rsidRPr="00C47CBD">
        <w:rPr>
          <w:i/>
          <w:iCs/>
        </w:rPr>
        <w:t>Codeigniter 3</w:t>
      </w:r>
      <w:r>
        <w:t xml:space="preserve">, </w:t>
      </w:r>
      <w:r w:rsidRPr="00C47CBD">
        <w:rPr>
          <w:i/>
          <w:iCs/>
        </w:rPr>
        <w:t>HMVC</w:t>
      </w:r>
      <w:r>
        <w:rPr>
          <w:i/>
          <w:iCs/>
        </w:rPr>
        <w:t xml:space="preserve">, MySQL, PHP, </w:t>
      </w:r>
      <w:r>
        <w:t>sistem distribusi beban ajar</w:t>
      </w:r>
      <w:r w:rsidR="000461A0">
        <w:br w:type="page"/>
      </w:r>
    </w:p>
    <w:p w14:paraId="26E9C60F" w14:textId="52D1D232" w:rsidR="000461A0" w:rsidRPr="00EA247F" w:rsidRDefault="000461A0" w:rsidP="000461A0">
      <w:pPr>
        <w:pStyle w:val="Heading1"/>
        <w:spacing w:line="240" w:lineRule="auto"/>
        <w:rPr>
          <w:i/>
          <w:iCs/>
        </w:rPr>
      </w:pPr>
      <w:bookmarkStart w:id="2" w:name="_Toc95421133"/>
      <w:r w:rsidRPr="00EA247F">
        <w:rPr>
          <w:i/>
          <w:iCs/>
        </w:rPr>
        <w:lastRenderedPageBreak/>
        <w:t>ABSTRACT</w:t>
      </w:r>
      <w:bookmarkEnd w:id="2"/>
    </w:p>
    <w:p w14:paraId="60CE3557" w14:textId="77777777" w:rsidR="00E601AB" w:rsidRDefault="00E601AB">
      <w:pPr>
        <w:spacing w:after="160" w:line="259" w:lineRule="auto"/>
        <w:jc w:val="left"/>
      </w:pPr>
    </w:p>
    <w:p w14:paraId="187EB5B7" w14:textId="77777777" w:rsidR="00E601AB" w:rsidRDefault="00E601AB">
      <w:pPr>
        <w:spacing w:after="160" w:line="259" w:lineRule="auto"/>
        <w:jc w:val="left"/>
      </w:pPr>
    </w:p>
    <w:p w14:paraId="61DA5A63" w14:textId="77777777" w:rsidR="00E601AB" w:rsidRDefault="00E601AB" w:rsidP="00E601AB">
      <w:pPr>
        <w:spacing w:line="240" w:lineRule="auto"/>
      </w:pPr>
      <w:r w:rsidRPr="00E601AB">
        <w:rPr>
          <w:b/>
          <w:bCs/>
        </w:rPr>
        <w:t>RIBUT WIBOWO RAHAYU</w:t>
      </w:r>
      <w:r>
        <w:t>, Development of a Web-Based Teaching Load Distribution System.</w:t>
      </w:r>
    </w:p>
    <w:p w14:paraId="10CA730A" w14:textId="472B7EEB" w:rsidR="00E601AB" w:rsidRDefault="00E601AB" w:rsidP="00E601AB"/>
    <w:p w14:paraId="6AB0D8C8" w14:textId="77777777" w:rsidR="00E601AB" w:rsidRDefault="00E601AB" w:rsidP="00E601AB"/>
    <w:p w14:paraId="00E59079" w14:textId="0685D0E8" w:rsidR="00E601AB" w:rsidRDefault="00E601AB" w:rsidP="003535B5">
      <w:pPr>
        <w:spacing w:line="240" w:lineRule="auto"/>
        <w:ind w:firstLine="720"/>
      </w:pPr>
      <w:r>
        <w:t>The teaching load distribution process at Kampar Polytechnic is still done manually. Where the Head of Study Program determines the lecturers for the courses in each study group. The distribution of teaching load still uses data storage media in the form of Microsoft Excel and in paper form. Then the teaching load distribution data will be submitted to BAAK for checking. After the checking is completed by BAAK, then the teaching lecturer's decree is printed. The solution to this problem is to create a web-based teaching load distribution system. The implementation process is carried out using the PHP programming language with CodeIgniter 3 Framework and MySQL database storage and HMVC architecture is applied. The web-based teaching load distribution system has been successfully created and can facilitate the making of teaching lecturer decrees and the system has been successfully used to issue teaching lecturer decrees at the Kampar Polytechnic campus.</w:t>
      </w:r>
    </w:p>
    <w:p w14:paraId="01E42344" w14:textId="56ABFA1E" w:rsidR="00E601AB" w:rsidRDefault="00E601AB" w:rsidP="003535B5"/>
    <w:p w14:paraId="1EA746B0" w14:textId="77777777" w:rsidR="003535B5" w:rsidRDefault="003535B5" w:rsidP="003535B5"/>
    <w:p w14:paraId="69895E61" w14:textId="124F9619" w:rsidR="000461A0" w:rsidRDefault="00E601AB" w:rsidP="00E601AB">
      <w:pPr>
        <w:spacing w:line="240" w:lineRule="auto"/>
        <w:rPr>
          <w:rFonts w:eastAsiaTheme="majorEastAsia" w:cstheme="majorBidi"/>
          <w:b/>
          <w:sz w:val="28"/>
          <w:szCs w:val="32"/>
        </w:rPr>
      </w:pPr>
      <w:r>
        <w:t>Keyword: Codeigniter 3, HMVC, MySQL, PHP, teaching load distribution system</w:t>
      </w:r>
      <w:r w:rsidR="000461A0">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3" w:name="_Toc95421134"/>
      <w:r>
        <w:lastRenderedPageBreak/>
        <w:t>DAFTAR ISI</w:t>
      </w:r>
      <w:bookmarkEnd w:id="3"/>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7A816196" w14:textId="35836578" w:rsidR="00D903B1" w:rsidRDefault="00035943" w:rsidP="00D903B1">
      <w:pPr>
        <w:pStyle w:val="TOC1"/>
        <w:spacing w:after="100" w:line="240" w:lineRule="auto"/>
        <w:rPr>
          <w:rFonts w:asciiTheme="minorHAnsi" w:eastAsiaTheme="minorEastAsia" w:hAnsiTheme="minorHAnsi"/>
          <w:b w:val="0"/>
          <w:noProof/>
          <w:sz w:val="22"/>
          <w:lang w:val="en-ID" w:eastAsia="en-ID"/>
        </w:rPr>
      </w:pPr>
      <w:r>
        <w:fldChar w:fldCharType="begin"/>
      </w:r>
      <w:r>
        <w:instrText xml:space="preserve"> TOC \o "1-3" \h \z \u </w:instrText>
      </w:r>
      <w:r>
        <w:fldChar w:fldCharType="separate"/>
      </w:r>
      <w:hyperlink w:anchor="_Toc95421131" w:history="1">
        <w:r w:rsidR="00D903B1" w:rsidRPr="00C51F77">
          <w:rPr>
            <w:rStyle w:val="Hyperlink"/>
            <w:noProof/>
          </w:rPr>
          <w:t>KATA PENGANTAR</w:t>
        </w:r>
        <w:r w:rsidR="00D903B1">
          <w:rPr>
            <w:noProof/>
            <w:webHidden/>
          </w:rPr>
          <w:tab/>
        </w:r>
        <w:r w:rsidR="00D903B1">
          <w:rPr>
            <w:noProof/>
            <w:webHidden/>
          </w:rPr>
          <w:fldChar w:fldCharType="begin"/>
        </w:r>
        <w:r w:rsidR="00D903B1">
          <w:rPr>
            <w:noProof/>
            <w:webHidden/>
          </w:rPr>
          <w:instrText xml:space="preserve"> PAGEREF _Toc95421131 \h </w:instrText>
        </w:r>
        <w:r w:rsidR="00D903B1">
          <w:rPr>
            <w:noProof/>
            <w:webHidden/>
          </w:rPr>
        </w:r>
        <w:r w:rsidR="00D903B1">
          <w:rPr>
            <w:noProof/>
            <w:webHidden/>
          </w:rPr>
          <w:fldChar w:fldCharType="separate"/>
        </w:r>
        <w:r w:rsidR="0012405C">
          <w:rPr>
            <w:noProof/>
            <w:webHidden/>
          </w:rPr>
          <w:t>i</w:t>
        </w:r>
        <w:r w:rsidR="00D903B1">
          <w:rPr>
            <w:noProof/>
            <w:webHidden/>
          </w:rPr>
          <w:fldChar w:fldCharType="end"/>
        </w:r>
      </w:hyperlink>
    </w:p>
    <w:p w14:paraId="5089AC88" w14:textId="7B2585D5" w:rsidR="00D903B1" w:rsidRDefault="00FF7D1A" w:rsidP="00D903B1">
      <w:pPr>
        <w:pStyle w:val="TOC1"/>
        <w:spacing w:after="100" w:line="240" w:lineRule="auto"/>
        <w:rPr>
          <w:rFonts w:asciiTheme="minorHAnsi" w:eastAsiaTheme="minorEastAsia" w:hAnsiTheme="minorHAnsi"/>
          <w:b w:val="0"/>
          <w:noProof/>
          <w:sz w:val="22"/>
          <w:lang w:val="en-ID" w:eastAsia="en-ID"/>
        </w:rPr>
      </w:pPr>
      <w:hyperlink w:anchor="_Toc95421132" w:history="1">
        <w:r w:rsidR="00D903B1" w:rsidRPr="00C51F77">
          <w:rPr>
            <w:rStyle w:val="Hyperlink"/>
            <w:noProof/>
          </w:rPr>
          <w:t>ABSTRAK</w:t>
        </w:r>
        <w:r w:rsidR="00D903B1">
          <w:rPr>
            <w:noProof/>
            <w:webHidden/>
          </w:rPr>
          <w:tab/>
        </w:r>
        <w:r w:rsidR="00D903B1">
          <w:rPr>
            <w:noProof/>
            <w:webHidden/>
          </w:rPr>
          <w:fldChar w:fldCharType="begin"/>
        </w:r>
        <w:r w:rsidR="00D903B1">
          <w:rPr>
            <w:noProof/>
            <w:webHidden/>
          </w:rPr>
          <w:instrText xml:space="preserve"> PAGEREF _Toc95421132 \h </w:instrText>
        </w:r>
        <w:r w:rsidR="00D903B1">
          <w:rPr>
            <w:noProof/>
            <w:webHidden/>
          </w:rPr>
        </w:r>
        <w:r w:rsidR="00D903B1">
          <w:rPr>
            <w:noProof/>
            <w:webHidden/>
          </w:rPr>
          <w:fldChar w:fldCharType="separate"/>
        </w:r>
        <w:r w:rsidR="0012405C">
          <w:rPr>
            <w:noProof/>
            <w:webHidden/>
          </w:rPr>
          <w:t>ii</w:t>
        </w:r>
        <w:r w:rsidR="00D903B1">
          <w:rPr>
            <w:noProof/>
            <w:webHidden/>
          </w:rPr>
          <w:fldChar w:fldCharType="end"/>
        </w:r>
      </w:hyperlink>
    </w:p>
    <w:p w14:paraId="4CACACC1" w14:textId="4150D0A8" w:rsidR="00D903B1" w:rsidRDefault="00FF7D1A" w:rsidP="00D903B1">
      <w:pPr>
        <w:pStyle w:val="TOC1"/>
        <w:spacing w:after="100" w:line="240" w:lineRule="auto"/>
        <w:rPr>
          <w:rFonts w:asciiTheme="minorHAnsi" w:eastAsiaTheme="minorEastAsia" w:hAnsiTheme="minorHAnsi"/>
          <w:b w:val="0"/>
          <w:noProof/>
          <w:sz w:val="22"/>
          <w:lang w:val="en-ID" w:eastAsia="en-ID"/>
        </w:rPr>
      </w:pPr>
      <w:hyperlink w:anchor="_Toc95421133" w:history="1">
        <w:r w:rsidR="00D903B1" w:rsidRPr="00C51F77">
          <w:rPr>
            <w:rStyle w:val="Hyperlink"/>
            <w:i/>
            <w:iCs/>
            <w:noProof/>
          </w:rPr>
          <w:t>ABSTRACT</w:t>
        </w:r>
        <w:r w:rsidR="00D903B1">
          <w:rPr>
            <w:noProof/>
            <w:webHidden/>
          </w:rPr>
          <w:tab/>
        </w:r>
        <w:r w:rsidR="00D903B1">
          <w:rPr>
            <w:noProof/>
            <w:webHidden/>
          </w:rPr>
          <w:fldChar w:fldCharType="begin"/>
        </w:r>
        <w:r w:rsidR="00D903B1">
          <w:rPr>
            <w:noProof/>
            <w:webHidden/>
          </w:rPr>
          <w:instrText xml:space="preserve"> PAGEREF _Toc95421133 \h </w:instrText>
        </w:r>
        <w:r w:rsidR="00D903B1">
          <w:rPr>
            <w:noProof/>
            <w:webHidden/>
          </w:rPr>
        </w:r>
        <w:r w:rsidR="00D903B1">
          <w:rPr>
            <w:noProof/>
            <w:webHidden/>
          </w:rPr>
          <w:fldChar w:fldCharType="separate"/>
        </w:r>
        <w:r w:rsidR="0012405C">
          <w:rPr>
            <w:noProof/>
            <w:webHidden/>
          </w:rPr>
          <w:t>iii</w:t>
        </w:r>
        <w:r w:rsidR="00D903B1">
          <w:rPr>
            <w:noProof/>
            <w:webHidden/>
          </w:rPr>
          <w:fldChar w:fldCharType="end"/>
        </w:r>
      </w:hyperlink>
    </w:p>
    <w:p w14:paraId="176C4FAB" w14:textId="3D61AC25" w:rsidR="00D903B1" w:rsidRDefault="00FF7D1A" w:rsidP="00D903B1">
      <w:pPr>
        <w:pStyle w:val="TOC1"/>
        <w:spacing w:after="100" w:line="240" w:lineRule="auto"/>
        <w:rPr>
          <w:rFonts w:asciiTheme="minorHAnsi" w:eastAsiaTheme="minorEastAsia" w:hAnsiTheme="minorHAnsi"/>
          <w:b w:val="0"/>
          <w:noProof/>
          <w:sz w:val="22"/>
          <w:lang w:val="en-ID" w:eastAsia="en-ID"/>
        </w:rPr>
      </w:pPr>
      <w:hyperlink w:anchor="_Toc95421134" w:history="1">
        <w:r w:rsidR="00D903B1" w:rsidRPr="00C51F77">
          <w:rPr>
            <w:rStyle w:val="Hyperlink"/>
            <w:noProof/>
          </w:rPr>
          <w:t>DAFTAR ISI</w:t>
        </w:r>
        <w:r w:rsidR="00D903B1">
          <w:rPr>
            <w:noProof/>
            <w:webHidden/>
          </w:rPr>
          <w:tab/>
        </w:r>
        <w:r w:rsidR="00D903B1">
          <w:rPr>
            <w:noProof/>
            <w:webHidden/>
          </w:rPr>
          <w:fldChar w:fldCharType="begin"/>
        </w:r>
        <w:r w:rsidR="00D903B1">
          <w:rPr>
            <w:noProof/>
            <w:webHidden/>
          </w:rPr>
          <w:instrText xml:space="preserve"> PAGEREF _Toc95421134 \h </w:instrText>
        </w:r>
        <w:r w:rsidR="00D903B1">
          <w:rPr>
            <w:noProof/>
            <w:webHidden/>
          </w:rPr>
        </w:r>
        <w:r w:rsidR="00D903B1">
          <w:rPr>
            <w:noProof/>
            <w:webHidden/>
          </w:rPr>
          <w:fldChar w:fldCharType="separate"/>
        </w:r>
        <w:r w:rsidR="0012405C">
          <w:rPr>
            <w:noProof/>
            <w:webHidden/>
          </w:rPr>
          <w:t>iv</w:t>
        </w:r>
        <w:r w:rsidR="00D903B1">
          <w:rPr>
            <w:noProof/>
            <w:webHidden/>
          </w:rPr>
          <w:fldChar w:fldCharType="end"/>
        </w:r>
      </w:hyperlink>
    </w:p>
    <w:p w14:paraId="313907A6" w14:textId="4A821A95" w:rsidR="00D903B1" w:rsidRDefault="00FF7D1A" w:rsidP="00D903B1">
      <w:pPr>
        <w:pStyle w:val="TOC1"/>
        <w:spacing w:after="100" w:line="240" w:lineRule="auto"/>
        <w:rPr>
          <w:rFonts w:asciiTheme="minorHAnsi" w:eastAsiaTheme="minorEastAsia" w:hAnsiTheme="minorHAnsi"/>
          <w:b w:val="0"/>
          <w:noProof/>
          <w:sz w:val="22"/>
          <w:lang w:val="en-ID" w:eastAsia="en-ID"/>
        </w:rPr>
      </w:pPr>
      <w:hyperlink w:anchor="_Toc95421135" w:history="1">
        <w:r w:rsidR="00D903B1" w:rsidRPr="00C51F77">
          <w:rPr>
            <w:rStyle w:val="Hyperlink"/>
            <w:noProof/>
          </w:rPr>
          <w:t>DAFTAR GAMBAR</w:t>
        </w:r>
        <w:r w:rsidR="00D903B1">
          <w:rPr>
            <w:noProof/>
            <w:webHidden/>
          </w:rPr>
          <w:tab/>
        </w:r>
        <w:r w:rsidR="00D903B1">
          <w:rPr>
            <w:noProof/>
            <w:webHidden/>
          </w:rPr>
          <w:fldChar w:fldCharType="begin"/>
        </w:r>
        <w:r w:rsidR="00D903B1">
          <w:rPr>
            <w:noProof/>
            <w:webHidden/>
          </w:rPr>
          <w:instrText xml:space="preserve"> PAGEREF _Toc95421135 \h </w:instrText>
        </w:r>
        <w:r w:rsidR="00D903B1">
          <w:rPr>
            <w:noProof/>
            <w:webHidden/>
          </w:rPr>
        </w:r>
        <w:r w:rsidR="00D903B1">
          <w:rPr>
            <w:noProof/>
            <w:webHidden/>
          </w:rPr>
          <w:fldChar w:fldCharType="separate"/>
        </w:r>
        <w:r w:rsidR="0012405C">
          <w:rPr>
            <w:noProof/>
            <w:webHidden/>
          </w:rPr>
          <w:t>vi</w:t>
        </w:r>
        <w:r w:rsidR="00D903B1">
          <w:rPr>
            <w:noProof/>
            <w:webHidden/>
          </w:rPr>
          <w:fldChar w:fldCharType="end"/>
        </w:r>
      </w:hyperlink>
    </w:p>
    <w:p w14:paraId="73E72B71" w14:textId="23251D16" w:rsidR="00D903B1" w:rsidRDefault="00FF7D1A" w:rsidP="00D903B1">
      <w:pPr>
        <w:pStyle w:val="TOC1"/>
        <w:spacing w:after="100" w:line="240" w:lineRule="auto"/>
        <w:rPr>
          <w:rFonts w:asciiTheme="minorHAnsi" w:eastAsiaTheme="minorEastAsia" w:hAnsiTheme="minorHAnsi"/>
          <w:b w:val="0"/>
          <w:noProof/>
          <w:sz w:val="22"/>
          <w:lang w:val="en-ID" w:eastAsia="en-ID"/>
        </w:rPr>
      </w:pPr>
      <w:hyperlink w:anchor="_Toc95421136" w:history="1">
        <w:r w:rsidR="00D903B1" w:rsidRPr="00C51F77">
          <w:rPr>
            <w:rStyle w:val="Hyperlink"/>
            <w:noProof/>
          </w:rPr>
          <w:t>DAFTAR TABEL</w:t>
        </w:r>
        <w:r w:rsidR="00D903B1">
          <w:rPr>
            <w:noProof/>
            <w:webHidden/>
          </w:rPr>
          <w:tab/>
        </w:r>
        <w:r w:rsidR="00D903B1">
          <w:rPr>
            <w:noProof/>
            <w:webHidden/>
          </w:rPr>
          <w:fldChar w:fldCharType="begin"/>
        </w:r>
        <w:r w:rsidR="00D903B1">
          <w:rPr>
            <w:noProof/>
            <w:webHidden/>
          </w:rPr>
          <w:instrText xml:space="preserve"> PAGEREF _Toc95421136 \h </w:instrText>
        </w:r>
        <w:r w:rsidR="00D903B1">
          <w:rPr>
            <w:noProof/>
            <w:webHidden/>
          </w:rPr>
        </w:r>
        <w:r w:rsidR="00D903B1">
          <w:rPr>
            <w:noProof/>
            <w:webHidden/>
          </w:rPr>
          <w:fldChar w:fldCharType="separate"/>
        </w:r>
        <w:r w:rsidR="0012405C">
          <w:rPr>
            <w:noProof/>
            <w:webHidden/>
          </w:rPr>
          <w:t>viii</w:t>
        </w:r>
        <w:r w:rsidR="00D903B1">
          <w:rPr>
            <w:noProof/>
            <w:webHidden/>
          </w:rPr>
          <w:fldChar w:fldCharType="end"/>
        </w:r>
      </w:hyperlink>
    </w:p>
    <w:p w14:paraId="067A7A7A" w14:textId="74BF0DF3" w:rsidR="00D903B1" w:rsidRDefault="00FF7D1A" w:rsidP="00D903B1">
      <w:pPr>
        <w:pStyle w:val="TOC1"/>
        <w:spacing w:after="100" w:line="240" w:lineRule="auto"/>
        <w:rPr>
          <w:rFonts w:asciiTheme="minorHAnsi" w:eastAsiaTheme="minorEastAsia" w:hAnsiTheme="minorHAnsi"/>
          <w:b w:val="0"/>
          <w:noProof/>
          <w:sz w:val="22"/>
          <w:lang w:val="en-ID" w:eastAsia="en-ID"/>
        </w:rPr>
      </w:pPr>
      <w:hyperlink w:anchor="_Toc95421137" w:history="1">
        <w:r w:rsidR="00D903B1" w:rsidRPr="00C51F77">
          <w:rPr>
            <w:rStyle w:val="Hyperlink"/>
            <w:noProof/>
          </w:rPr>
          <w:t>BAB I PENDAHULUAN</w:t>
        </w:r>
        <w:r w:rsidR="00D903B1">
          <w:rPr>
            <w:noProof/>
            <w:webHidden/>
          </w:rPr>
          <w:tab/>
        </w:r>
        <w:r w:rsidR="00D903B1">
          <w:rPr>
            <w:noProof/>
            <w:webHidden/>
          </w:rPr>
          <w:fldChar w:fldCharType="begin"/>
        </w:r>
        <w:r w:rsidR="00D903B1">
          <w:rPr>
            <w:noProof/>
            <w:webHidden/>
          </w:rPr>
          <w:instrText xml:space="preserve"> PAGEREF _Toc95421137 \h </w:instrText>
        </w:r>
        <w:r w:rsidR="00D903B1">
          <w:rPr>
            <w:noProof/>
            <w:webHidden/>
          </w:rPr>
        </w:r>
        <w:r w:rsidR="00D903B1">
          <w:rPr>
            <w:noProof/>
            <w:webHidden/>
          </w:rPr>
          <w:fldChar w:fldCharType="separate"/>
        </w:r>
        <w:r w:rsidR="0012405C">
          <w:rPr>
            <w:noProof/>
            <w:webHidden/>
          </w:rPr>
          <w:t>1</w:t>
        </w:r>
        <w:r w:rsidR="00D903B1">
          <w:rPr>
            <w:noProof/>
            <w:webHidden/>
          </w:rPr>
          <w:fldChar w:fldCharType="end"/>
        </w:r>
      </w:hyperlink>
    </w:p>
    <w:p w14:paraId="23B94781" w14:textId="3791E3A9" w:rsidR="00D903B1" w:rsidRDefault="00FF7D1A" w:rsidP="00D903B1">
      <w:pPr>
        <w:pStyle w:val="TOC2"/>
        <w:spacing w:after="100" w:line="240" w:lineRule="auto"/>
        <w:rPr>
          <w:rFonts w:asciiTheme="minorHAnsi" w:eastAsiaTheme="minorEastAsia" w:hAnsiTheme="minorHAnsi"/>
          <w:noProof/>
          <w:sz w:val="22"/>
          <w:lang w:val="en-ID" w:eastAsia="en-ID"/>
        </w:rPr>
      </w:pPr>
      <w:hyperlink w:anchor="_Toc95421138"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Latar Belakang</w:t>
        </w:r>
        <w:r w:rsidR="00D903B1">
          <w:rPr>
            <w:noProof/>
            <w:webHidden/>
          </w:rPr>
          <w:tab/>
        </w:r>
        <w:r w:rsidR="00D903B1">
          <w:rPr>
            <w:noProof/>
            <w:webHidden/>
          </w:rPr>
          <w:fldChar w:fldCharType="begin"/>
        </w:r>
        <w:r w:rsidR="00D903B1">
          <w:rPr>
            <w:noProof/>
            <w:webHidden/>
          </w:rPr>
          <w:instrText xml:space="preserve"> PAGEREF _Toc95421138 \h </w:instrText>
        </w:r>
        <w:r w:rsidR="00D903B1">
          <w:rPr>
            <w:noProof/>
            <w:webHidden/>
          </w:rPr>
        </w:r>
        <w:r w:rsidR="00D903B1">
          <w:rPr>
            <w:noProof/>
            <w:webHidden/>
          </w:rPr>
          <w:fldChar w:fldCharType="separate"/>
        </w:r>
        <w:r w:rsidR="0012405C">
          <w:rPr>
            <w:noProof/>
            <w:webHidden/>
          </w:rPr>
          <w:t>1</w:t>
        </w:r>
        <w:r w:rsidR="00D903B1">
          <w:rPr>
            <w:noProof/>
            <w:webHidden/>
          </w:rPr>
          <w:fldChar w:fldCharType="end"/>
        </w:r>
      </w:hyperlink>
    </w:p>
    <w:p w14:paraId="15F8E7A6" w14:textId="553D498C" w:rsidR="00D903B1" w:rsidRDefault="00FF7D1A" w:rsidP="00D903B1">
      <w:pPr>
        <w:pStyle w:val="TOC2"/>
        <w:spacing w:after="100" w:line="240" w:lineRule="auto"/>
        <w:rPr>
          <w:rFonts w:asciiTheme="minorHAnsi" w:eastAsiaTheme="minorEastAsia" w:hAnsiTheme="minorHAnsi"/>
          <w:noProof/>
          <w:sz w:val="22"/>
          <w:lang w:val="en-ID" w:eastAsia="en-ID"/>
        </w:rPr>
      </w:pPr>
      <w:hyperlink w:anchor="_Toc95421139" w:history="1">
        <w:r w:rsidR="00D903B1" w:rsidRPr="00C51F77">
          <w:rPr>
            <w:rStyle w:val="Hyperlink"/>
            <w:noProof/>
          </w:rPr>
          <w:t>B.</w:t>
        </w:r>
        <w:r w:rsidR="00D903B1">
          <w:rPr>
            <w:rFonts w:asciiTheme="minorHAnsi" w:eastAsiaTheme="minorEastAsia" w:hAnsiTheme="minorHAnsi"/>
            <w:noProof/>
            <w:sz w:val="22"/>
            <w:lang w:val="en-ID" w:eastAsia="en-ID"/>
          </w:rPr>
          <w:tab/>
        </w:r>
        <w:r w:rsidR="00D903B1" w:rsidRPr="00C51F77">
          <w:rPr>
            <w:rStyle w:val="Hyperlink"/>
            <w:noProof/>
          </w:rPr>
          <w:t>Rumusan Masalah</w:t>
        </w:r>
        <w:r w:rsidR="00D903B1">
          <w:rPr>
            <w:noProof/>
            <w:webHidden/>
          </w:rPr>
          <w:tab/>
        </w:r>
        <w:r w:rsidR="00D903B1">
          <w:rPr>
            <w:noProof/>
            <w:webHidden/>
          </w:rPr>
          <w:fldChar w:fldCharType="begin"/>
        </w:r>
        <w:r w:rsidR="00D903B1">
          <w:rPr>
            <w:noProof/>
            <w:webHidden/>
          </w:rPr>
          <w:instrText xml:space="preserve"> PAGEREF _Toc95421139 \h </w:instrText>
        </w:r>
        <w:r w:rsidR="00D903B1">
          <w:rPr>
            <w:noProof/>
            <w:webHidden/>
          </w:rPr>
        </w:r>
        <w:r w:rsidR="00D903B1">
          <w:rPr>
            <w:noProof/>
            <w:webHidden/>
          </w:rPr>
          <w:fldChar w:fldCharType="separate"/>
        </w:r>
        <w:r w:rsidR="0012405C">
          <w:rPr>
            <w:noProof/>
            <w:webHidden/>
          </w:rPr>
          <w:t>2</w:t>
        </w:r>
        <w:r w:rsidR="00D903B1">
          <w:rPr>
            <w:noProof/>
            <w:webHidden/>
          </w:rPr>
          <w:fldChar w:fldCharType="end"/>
        </w:r>
      </w:hyperlink>
    </w:p>
    <w:p w14:paraId="08DB7F3C" w14:textId="1F26771D" w:rsidR="00D903B1" w:rsidRDefault="00FF7D1A" w:rsidP="00D903B1">
      <w:pPr>
        <w:pStyle w:val="TOC2"/>
        <w:spacing w:after="100" w:line="240" w:lineRule="auto"/>
        <w:rPr>
          <w:rFonts w:asciiTheme="minorHAnsi" w:eastAsiaTheme="minorEastAsia" w:hAnsiTheme="minorHAnsi"/>
          <w:noProof/>
          <w:sz w:val="22"/>
          <w:lang w:val="en-ID" w:eastAsia="en-ID"/>
        </w:rPr>
      </w:pPr>
      <w:hyperlink w:anchor="_Toc95421140" w:history="1">
        <w:r w:rsidR="00D903B1" w:rsidRPr="00C51F77">
          <w:rPr>
            <w:rStyle w:val="Hyperlink"/>
            <w:noProof/>
          </w:rPr>
          <w:t>C.</w:t>
        </w:r>
        <w:r w:rsidR="00D903B1">
          <w:rPr>
            <w:rFonts w:asciiTheme="minorHAnsi" w:eastAsiaTheme="minorEastAsia" w:hAnsiTheme="minorHAnsi"/>
            <w:noProof/>
            <w:sz w:val="22"/>
            <w:lang w:val="en-ID" w:eastAsia="en-ID"/>
          </w:rPr>
          <w:tab/>
        </w:r>
        <w:r w:rsidR="00D903B1" w:rsidRPr="00C51F77">
          <w:rPr>
            <w:rStyle w:val="Hyperlink"/>
            <w:noProof/>
          </w:rPr>
          <w:t>Tujuan</w:t>
        </w:r>
        <w:r w:rsidR="00D903B1">
          <w:rPr>
            <w:noProof/>
            <w:webHidden/>
          </w:rPr>
          <w:tab/>
        </w:r>
        <w:r w:rsidR="00D903B1">
          <w:rPr>
            <w:noProof/>
            <w:webHidden/>
          </w:rPr>
          <w:fldChar w:fldCharType="begin"/>
        </w:r>
        <w:r w:rsidR="00D903B1">
          <w:rPr>
            <w:noProof/>
            <w:webHidden/>
          </w:rPr>
          <w:instrText xml:space="preserve"> PAGEREF _Toc95421140 \h </w:instrText>
        </w:r>
        <w:r w:rsidR="00D903B1">
          <w:rPr>
            <w:noProof/>
            <w:webHidden/>
          </w:rPr>
        </w:r>
        <w:r w:rsidR="00D903B1">
          <w:rPr>
            <w:noProof/>
            <w:webHidden/>
          </w:rPr>
          <w:fldChar w:fldCharType="separate"/>
        </w:r>
        <w:r w:rsidR="0012405C">
          <w:rPr>
            <w:noProof/>
            <w:webHidden/>
          </w:rPr>
          <w:t>2</w:t>
        </w:r>
        <w:r w:rsidR="00D903B1">
          <w:rPr>
            <w:noProof/>
            <w:webHidden/>
          </w:rPr>
          <w:fldChar w:fldCharType="end"/>
        </w:r>
      </w:hyperlink>
    </w:p>
    <w:p w14:paraId="67ACCF8D" w14:textId="20E91827" w:rsidR="00D903B1" w:rsidRDefault="00FF7D1A" w:rsidP="00D903B1">
      <w:pPr>
        <w:pStyle w:val="TOC2"/>
        <w:spacing w:after="100" w:line="240" w:lineRule="auto"/>
        <w:rPr>
          <w:rFonts w:asciiTheme="minorHAnsi" w:eastAsiaTheme="minorEastAsia" w:hAnsiTheme="minorHAnsi"/>
          <w:noProof/>
          <w:sz w:val="22"/>
          <w:lang w:val="en-ID" w:eastAsia="en-ID"/>
        </w:rPr>
      </w:pPr>
      <w:hyperlink w:anchor="_Toc95421141" w:history="1">
        <w:r w:rsidR="00D903B1" w:rsidRPr="00C51F77">
          <w:rPr>
            <w:rStyle w:val="Hyperlink"/>
            <w:noProof/>
          </w:rPr>
          <w:t>D.</w:t>
        </w:r>
        <w:r w:rsidR="00D903B1">
          <w:rPr>
            <w:rFonts w:asciiTheme="minorHAnsi" w:eastAsiaTheme="minorEastAsia" w:hAnsiTheme="minorHAnsi"/>
            <w:noProof/>
            <w:sz w:val="22"/>
            <w:lang w:val="en-ID" w:eastAsia="en-ID"/>
          </w:rPr>
          <w:tab/>
        </w:r>
        <w:r w:rsidR="00D903B1" w:rsidRPr="00C51F77">
          <w:rPr>
            <w:rStyle w:val="Hyperlink"/>
            <w:noProof/>
          </w:rPr>
          <w:t>Batasan Masalah</w:t>
        </w:r>
        <w:r w:rsidR="00D903B1">
          <w:rPr>
            <w:noProof/>
            <w:webHidden/>
          </w:rPr>
          <w:tab/>
        </w:r>
        <w:r w:rsidR="00D903B1">
          <w:rPr>
            <w:noProof/>
            <w:webHidden/>
          </w:rPr>
          <w:fldChar w:fldCharType="begin"/>
        </w:r>
        <w:r w:rsidR="00D903B1">
          <w:rPr>
            <w:noProof/>
            <w:webHidden/>
          </w:rPr>
          <w:instrText xml:space="preserve"> PAGEREF _Toc95421141 \h </w:instrText>
        </w:r>
        <w:r w:rsidR="00D903B1">
          <w:rPr>
            <w:noProof/>
            <w:webHidden/>
          </w:rPr>
        </w:r>
        <w:r w:rsidR="00D903B1">
          <w:rPr>
            <w:noProof/>
            <w:webHidden/>
          </w:rPr>
          <w:fldChar w:fldCharType="separate"/>
        </w:r>
        <w:r w:rsidR="0012405C">
          <w:rPr>
            <w:noProof/>
            <w:webHidden/>
          </w:rPr>
          <w:t>2</w:t>
        </w:r>
        <w:r w:rsidR="00D903B1">
          <w:rPr>
            <w:noProof/>
            <w:webHidden/>
          </w:rPr>
          <w:fldChar w:fldCharType="end"/>
        </w:r>
      </w:hyperlink>
    </w:p>
    <w:p w14:paraId="6BA33B3F" w14:textId="0BD4ADDA" w:rsidR="00D903B1" w:rsidRDefault="00FF7D1A" w:rsidP="00D903B1">
      <w:pPr>
        <w:pStyle w:val="TOC1"/>
        <w:spacing w:after="100" w:line="240" w:lineRule="auto"/>
        <w:rPr>
          <w:rFonts w:asciiTheme="minorHAnsi" w:eastAsiaTheme="minorEastAsia" w:hAnsiTheme="minorHAnsi"/>
          <w:b w:val="0"/>
          <w:noProof/>
          <w:sz w:val="22"/>
          <w:lang w:val="en-ID" w:eastAsia="en-ID"/>
        </w:rPr>
      </w:pPr>
      <w:hyperlink w:anchor="_Toc95421142" w:history="1">
        <w:r w:rsidR="00D903B1" w:rsidRPr="00C51F77">
          <w:rPr>
            <w:rStyle w:val="Hyperlink"/>
            <w:noProof/>
          </w:rPr>
          <w:t>BAB II TINJAUAN PUSTAKA</w:t>
        </w:r>
        <w:r w:rsidR="00D903B1">
          <w:rPr>
            <w:noProof/>
            <w:webHidden/>
          </w:rPr>
          <w:tab/>
        </w:r>
        <w:r w:rsidR="00D903B1">
          <w:rPr>
            <w:noProof/>
            <w:webHidden/>
          </w:rPr>
          <w:fldChar w:fldCharType="begin"/>
        </w:r>
        <w:r w:rsidR="00D903B1">
          <w:rPr>
            <w:noProof/>
            <w:webHidden/>
          </w:rPr>
          <w:instrText xml:space="preserve"> PAGEREF _Toc95421142 \h </w:instrText>
        </w:r>
        <w:r w:rsidR="00D903B1">
          <w:rPr>
            <w:noProof/>
            <w:webHidden/>
          </w:rPr>
        </w:r>
        <w:r w:rsidR="00D903B1">
          <w:rPr>
            <w:noProof/>
            <w:webHidden/>
          </w:rPr>
          <w:fldChar w:fldCharType="separate"/>
        </w:r>
        <w:r w:rsidR="0012405C">
          <w:rPr>
            <w:noProof/>
            <w:webHidden/>
          </w:rPr>
          <w:t>4</w:t>
        </w:r>
        <w:r w:rsidR="00D903B1">
          <w:rPr>
            <w:noProof/>
            <w:webHidden/>
          </w:rPr>
          <w:fldChar w:fldCharType="end"/>
        </w:r>
      </w:hyperlink>
    </w:p>
    <w:p w14:paraId="7024D6B8" w14:textId="1836488E" w:rsidR="00D903B1" w:rsidRDefault="00FF7D1A" w:rsidP="00D903B1">
      <w:pPr>
        <w:pStyle w:val="TOC2"/>
        <w:spacing w:after="100" w:line="240" w:lineRule="auto"/>
        <w:rPr>
          <w:rFonts w:asciiTheme="minorHAnsi" w:eastAsiaTheme="minorEastAsia" w:hAnsiTheme="minorHAnsi"/>
          <w:noProof/>
          <w:sz w:val="22"/>
          <w:lang w:val="en-ID" w:eastAsia="en-ID"/>
        </w:rPr>
      </w:pPr>
      <w:hyperlink w:anchor="_Toc95421143"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Tinjauan Pustaka</w:t>
        </w:r>
        <w:r w:rsidR="00D903B1">
          <w:rPr>
            <w:noProof/>
            <w:webHidden/>
          </w:rPr>
          <w:tab/>
        </w:r>
        <w:r w:rsidR="00D903B1">
          <w:rPr>
            <w:noProof/>
            <w:webHidden/>
          </w:rPr>
          <w:fldChar w:fldCharType="begin"/>
        </w:r>
        <w:r w:rsidR="00D903B1">
          <w:rPr>
            <w:noProof/>
            <w:webHidden/>
          </w:rPr>
          <w:instrText xml:space="preserve"> PAGEREF _Toc95421143 \h </w:instrText>
        </w:r>
        <w:r w:rsidR="00D903B1">
          <w:rPr>
            <w:noProof/>
            <w:webHidden/>
          </w:rPr>
        </w:r>
        <w:r w:rsidR="00D903B1">
          <w:rPr>
            <w:noProof/>
            <w:webHidden/>
          </w:rPr>
          <w:fldChar w:fldCharType="separate"/>
        </w:r>
        <w:r w:rsidR="0012405C">
          <w:rPr>
            <w:noProof/>
            <w:webHidden/>
          </w:rPr>
          <w:t>4</w:t>
        </w:r>
        <w:r w:rsidR="00D903B1">
          <w:rPr>
            <w:noProof/>
            <w:webHidden/>
          </w:rPr>
          <w:fldChar w:fldCharType="end"/>
        </w:r>
      </w:hyperlink>
    </w:p>
    <w:p w14:paraId="504E5458" w14:textId="50786296" w:rsidR="00D903B1" w:rsidRDefault="00FF7D1A" w:rsidP="00D903B1">
      <w:pPr>
        <w:pStyle w:val="TOC1"/>
        <w:spacing w:after="100" w:line="240" w:lineRule="auto"/>
        <w:rPr>
          <w:rFonts w:asciiTheme="minorHAnsi" w:eastAsiaTheme="minorEastAsia" w:hAnsiTheme="minorHAnsi"/>
          <w:b w:val="0"/>
          <w:noProof/>
          <w:sz w:val="22"/>
          <w:lang w:val="en-ID" w:eastAsia="en-ID"/>
        </w:rPr>
      </w:pPr>
      <w:hyperlink w:anchor="_Toc95421144" w:history="1">
        <w:r w:rsidR="00D903B1" w:rsidRPr="00C51F77">
          <w:rPr>
            <w:rStyle w:val="Hyperlink"/>
            <w:noProof/>
          </w:rPr>
          <w:t>BAB III ANALISIS DAN PERANCANGAN SISTEM</w:t>
        </w:r>
        <w:r w:rsidR="00D903B1">
          <w:rPr>
            <w:noProof/>
            <w:webHidden/>
          </w:rPr>
          <w:tab/>
        </w:r>
        <w:r w:rsidR="00D903B1">
          <w:rPr>
            <w:noProof/>
            <w:webHidden/>
          </w:rPr>
          <w:fldChar w:fldCharType="begin"/>
        </w:r>
        <w:r w:rsidR="00D903B1">
          <w:rPr>
            <w:noProof/>
            <w:webHidden/>
          </w:rPr>
          <w:instrText xml:space="preserve"> PAGEREF _Toc95421144 \h </w:instrText>
        </w:r>
        <w:r w:rsidR="00D903B1">
          <w:rPr>
            <w:noProof/>
            <w:webHidden/>
          </w:rPr>
        </w:r>
        <w:r w:rsidR="00D903B1">
          <w:rPr>
            <w:noProof/>
            <w:webHidden/>
          </w:rPr>
          <w:fldChar w:fldCharType="separate"/>
        </w:r>
        <w:r w:rsidR="0012405C">
          <w:rPr>
            <w:noProof/>
            <w:webHidden/>
          </w:rPr>
          <w:t>7</w:t>
        </w:r>
        <w:r w:rsidR="00D903B1">
          <w:rPr>
            <w:noProof/>
            <w:webHidden/>
          </w:rPr>
          <w:fldChar w:fldCharType="end"/>
        </w:r>
      </w:hyperlink>
    </w:p>
    <w:p w14:paraId="6806856A" w14:textId="62E6FD4F" w:rsidR="00D903B1" w:rsidRDefault="00FF7D1A" w:rsidP="00D903B1">
      <w:pPr>
        <w:pStyle w:val="TOC2"/>
        <w:spacing w:after="100" w:line="240" w:lineRule="auto"/>
        <w:rPr>
          <w:rFonts w:asciiTheme="minorHAnsi" w:eastAsiaTheme="minorEastAsia" w:hAnsiTheme="minorHAnsi"/>
          <w:noProof/>
          <w:sz w:val="22"/>
          <w:lang w:val="en-ID" w:eastAsia="en-ID"/>
        </w:rPr>
      </w:pPr>
      <w:hyperlink w:anchor="_Toc95421145"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Tinjauan Umum</w:t>
        </w:r>
        <w:r w:rsidR="00D903B1">
          <w:rPr>
            <w:noProof/>
            <w:webHidden/>
          </w:rPr>
          <w:tab/>
        </w:r>
        <w:r w:rsidR="00D903B1">
          <w:rPr>
            <w:noProof/>
            <w:webHidden/>
          </w:rPr>
          <w:fldChar w:fldCharType="begin"/>
        </w:r>
        <w:r w:rsidR="00D903B1">
          <w:rPr>
            <w:noProof/>
            <w:webHidden/>
          </w:rPr>
          <w:instrText xml:space="preserve"> PAGEREF _Toc95421145 \h </w:instrText>
        </w:r>
        <w:r w:rsidR="00D903B1">
          <w:rPr>
            <w:noProof/>
            <w:webHidden/>
          </w:rPr>
        </w:r>
        <w:r w:rsidR="00D903B1">
          <w:rPr>
            <w:noProof/>
            <w:webHidden/>
          </w:rPr>
          <w:fldChar w:fldCharType="separate"/>
        </w:r>
        <w:r w:rsidR="0012405C">
          <w:rPr>
            <w:noProof/>
            <w:webHidden/>
          </w:rPr>
          <w:t>7</w:t>
        </w:r>
        <w:r w:rsidR="00D903B1">
          <w:rPr>
            <w:noProof/>
            <w:webHidden/>
          </w:rPr>
          <w:fldChar w:fldCharType="end"/>
        </w:r>
      </w:hyperlink>
    </w:p>
    <w:p w14:paraId="5D391E5B" w14:textId="1036D69E" w:rsidR="00D903B1" w:rsidRDefault="00FF7D1A" w:rsidP="00D903B1">
      <w:pPr>
        <w:pStyle w:val="TOC2"/>
        <w:spacing w:after="100" w:line="240" w:lineRule="auto"/>
        <w:rPr>
          <w:rFonts w:asciiTheme="minorHAnsi" w:eastAsiaTheme="minorEastAsia" w:hAnsiTheme="minorHAnsi"/>
          <w:noProof/>
          <w:sz w:val="22"/>
          <w:lang w:val="en-ID" w:eastAsia="en-ID"/>
        </w:rPr>
      </w:pPr>
      <w:hyperlink w:anchor="_Toc95421146" w:history="1">
        <w:r w:rsidR="00D903B1" w:rsidRPr="00C51F77">
          <w:rPr>
            <w:rStyle w:val="Hyperlink"/>
            <w:noProof/>
          </w:rPr>
          <w:t>B.</w:t>
        </w:r>
        <w:r w:rsidR="00D903B1">
          <w:rPr>
            <w:rFonts w:asciiTheme="minorHAnsi" w:eastAsiaTheme="minorEastAsia" w:hAnsiTheme="minorHAnsi"/>
            <w:noProof/>
            <w:sz w:val="22"/>
            <w:lang w:val="en-ID" w:eastAsia="en-ID"/>
          </w:rPr>
          <w:tab/>
        </w:r>
        <w:r w:rsidR="00D903B1" w:rsidRPr="00C51F77">
          <w:rPr>
            <w:rStyle w:val="Hyperlink"/>
            <w:noProof/>
          </w:rPr>
          <w:t>Analisis Sistem</w:t>
        </w:r>
        <w:r w:rsidR="00D903B1">
          <w:rPr>
            <w:noProof/>
            <w:webHidden/>
          </w:rPr>
          <w:tab/>
        </w:r>
        <w:r w:rsidR="00D903B1">
          <w:rPr>
            <w:noProof/>
            <w:webHidden/>
          </w:rPr>
          <w:fldChar w:fldCharType="begin"/>
        </w:r>
        <w:r w:rsidR="00D903B1">
          <w:rPr>
            <w:noProof/>
            <w:webHidden/>
          </w:rPr>
          <w:instrText xml:space="preserve"> PAGEREF _Toc95421146 \h </w:instrText>
        </w:r>
        <w:r w:rsidR="00D903B1">
          <w:rPr>
            <w:noProof/>
            <w:webHidden/>
          </w:rPr>
        </w:r>
        <w:r w:rsidR="00D903B1">
          <w:rPr>
            <w:noProof/>
            <w:webHidden/>
          </w:rPr>
          <w:fldChar w:fldCharType="separate"/>
        </w:r>
        <w:r w:rsidR="0012405C">
          <w:rPr>
            <w:noProof/>
            <w:webHidden/>
          </w:rPr>
          <w:t>7</w:t>
        </w:r>
        <w:r w:rsidR="00D903B1">
          <w:rPr>
            <w:noProof/>
            <w:webHidden/>
          </w:rPr>
          <w:fldChar w:fldCharType="end"/>
        </w:r>
      </w:hyperlink>
    </w:p>
    <w:p w14:paraId="734E63A5" w14:textId="4185A875" w:rsidR="00D903B1" w:rsidRDefault="00FF7D1A"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47" w:history="1">
        <w:r w:rsidR="00D903B1" w:rsidRPr="00C51F77">
          <w:rPr>
            <w:rStyle w:val="Hyperlink"/>
            <w:noProof/>
          </w:rPr>
          <w:t>1.</w:t>
        </w:r>
        <w:r w:rsidR="00D903B1">
          <w:rPr>
            <w:rFonts w:asciiTheme="minorHAnsi" w:eastAsiaTheme="minorEastAsia" w:hAnsiTheme="minorHAnsi"/>
            <w:noProof/>
            <w:sz w:val="22"/>
            <w:lang w:val="en-ID" w:eastAsia="en-ID"/>
          </w:rPr>
          <w:tab/>
        </w:r>
        <w:r w:rsidR="00D903B1" w:rsidRPr="00C51F77">
          <w:rPr>
            <w:rStyle w:val="Hyperlink"/>
            <w:noProof/>
          </w:rPr>
          <w:t>Analisis Sistem Lama</w:t>
        </w:r>
        <w:r w:rsidR="00D903B1">
          <w:rPr>
            <w:noProof/>
            <w:webHidden/>
          </w:rPr>
          <w:tab/>
        </w:r>
        <w:r w:rsidR="00D903B1">
          <w:rPr>
            <w:noProof/>
            <w:webHidden/>
          </w:rPr>
          <w:fldChar w:fldCharType="begin"/>
        </w:r>
        <w:r w:rsidR="00D903B1">
          <w:rPr>
            <w:noProof/>
            <w:webHidden/>
          </w:rPr>
          <w:instrText xml:space="preserve"> PAGEREF _Toc95421147 \h </w:instrText>
        </w:r>
        <w:r w:rsidR="00D903B1">
          <w:rPr>
            <w:noProof/>
            <w:webHidden/>
          </w:rPr>
        </w:r>
        <w:r w:rsidR="00D903B1">
          <w:rPr>
            <w:noProof/>
            <w:webHidden/>
          </w:rPr>
          <w:fldChar w:fldCharType="separate"/>
        </w:r>
        <w:r w:rsidR="0012405C">
          <w:rPr>
            <w:noProof/>
            <w:webHidden/>
          </w:rPr>
          <w:t>7</w:t>
        </w:r>
        <w:r w:rsidR="00D903B1">
          <w:rPr>
            <w:noProof/>
            <w:webHidden/>
          </w:rPr>
          <w:fldChar w:fldCharType="end"/>
        </w:r>
      </w:hyperlink>
    </w:p>
    <w:p w14:paraId="2151A1EF" w14:textId="6E2FC912" w:rsidR="00D903B1" w:rsidRDefault="00FF7D1A"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48" w:history="1">
        <w:r w:rsidR="00D903B1" w:rsidRPr="00C51F77">
          <w:rPr>
            <w:rStyle w:val="Hyperlink"/>
            <w:noProof/>
          </w:rPr>
          <w:t>2.</w:t>
        </w:r>
        <w:r w:rsidR="00D903B1">
          <w:rPr>
            <w:rFonts w:asciiTheme="minorHAnsi" w:eastAsiaTheme="minorEastAsia" w:hAnsiTheme="minorHAnsi"/>
            <w:noProof/>
            <w:sz w:val="22"/>
            <w:lang w:val="en-ID" w:eastAsia="en-ID"/>
          </w:rPr>
          <w:tab/>
        </w:r>
        <w:r w:rsidR="00D903B1" w:rsidRPr="00C51F77">
          <w:rPr>
            <w:rStyle w:val="Hyperlink"/>
            <w:noProof/>
          </w:rPr>
          <w:t>Analisis Sistem Baru</w:t>
        </w:r>
        <w:r w:rsidR="00D903B1">
          <w:rPr>
            <w:noProof/>
            <w:webHidden/>
          </w:rPr>
          <w:tab/>
        </w:r>
        <w:r w:rsidR="00D903B1">
          <w:rPr>
            <w:noProof/>
            <w:webHidden/>
          </w:rPr>
          <w:fldChar w:fldCharType="begin"/>
        </w:r>
        <w:r w:rsidR="00D903B1">
          <w:rPr>
            <w:noProof/>
            <w:webHidden/>
          </w:rPr>
          <w:instrText xml:space="preserve"> PAGEREF _Toc95421148 \h </w:instrText>
        </w:r>
        <w:r w:rsidR="00D903B1">
          <w:rPr>
            <w:noProof/>
            <w:webHidden/>
          </w:rPr>
        </w:r>
        <w:r w:rsidR="00D903B1">
          <w:rPr>
            <w:noProof/>
            <w:webHidden/>
          </w:rPr>
          <w:fldChar w:fldCharType="separate"/>
        </w:r>
        <w:r w:rsidR="0012405C">
          <w:rPr>
            <w:noProof/>
            <w:webHidden/>
          </w:rPr>
          <w:t>8</w:t>
        </w:r>
        <w:r w:rsidR="00D903B1">
          <w:rPr>
            <w:noProof/>
            <w:webHidden/>
          </w:rPr>
          <w:fldChar w:fldCharType="end"/>
        </w:r>
      </w:hyperlink>
    </w:p>
    <w:p w14:paraId="53BE245E" w14:textId="0352E6E2" w:rsidR="00D903B1" w:rsidRDefault="00FF7D1A"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49" w:history="1">
        <w:r w:rsidR="00D903B1" w:rsidRPr="00C51F77">
          <w:rPr>
            <w:rStyle w:val="Hyperlink"/>
            <w:noProof/>
          </w:rPr>
          <w:t>3.</w:t>
        </w:r>
        <w:r w:rsidR="00D903B1">
          <w:rPr>
            <w:rFonts w:asciiTheme="minorHAnsi" w:eastAsiaTheme="minorEastAsia" w:hAnsiTheme="minorHAnsi"/>
            <w:noProof/>
            <w:sz w:val="22"/>
            <w:lang w:val="en-ID" w:eastAsia="en-ID"/>
          </w:rPr>
          <w:tab/>
        </w:r>
        <w:r w:rsidR="00D903B1" w:rsidRPr="00C51F77">
          <w:rPr>
            <w:rStyle w:val="Hyperlink"/>
            <w:noProof/>
          </w:rPr>
          <w:t>Perbandingan Sistem</w:t>
        </w:r>
        <w:r w:rsidR="00D903B1">
          <w:rPr>
            <w:noProof/>
            <w:webHidden/>
          </w:rPr>
          <w:tab/>
        </w:r>
        <w:r w:rsidR="00D903B1">
          <w:rPr>
            <w:noProof/>
            <w:webHidden/>
          </w:rPr>
          <w:fldChar w:fldCharType="begin"/>
        </w:r>
        <w:r w:rsidR="00D903B1">
          <w:rPr>
            <w:noProof/>
            <w:webHidden/>
          </w:rPr>
          <w:instrText xml:space="preserve"> PAGEREF _Toc95421149 \h </w:instrText>
        </w:r>
        <w:r w:rsidR="00D903B1">
          <w:rPr>
            <w:noProof/>
            <w:webHidden/>
          </w:rPr>
        </w:r>
        <w:r w:rsidR="00D903B1">
          <w:rPr>
            <w:noProof/>
            <w:webHidden/>
          </w:rPr>
          <w:fldChar w:fldCharType="separate"/>
        </w:r>
        <w:r w:rsidR="0012405C">
          <w:rPr>
            <w:noProof/>
            <w:webHidden/>
          </w:rPr>
          <w:t>8</w:t>
        </w:r>
        <w:r w:rsidR="00D903B1">
          <w:rPr>
            <w:noProof/>
            <w:webHidden/>
          </w:rPr>
          <w:fldChar w:fldCharType="end"/>
        </w:r>
      </w:hyperlink>
    </w:p>
    <w:p w14:paraId="4085FC1F" w14:textId="4C92784C" w:rsidR="00D903B1" w:rsidRDefault="00FF7D1A" w:rsidP="00D903B1">
      <w:pPr>
        <w:pStyle w:val="TOC2"/>
        <w:spacing w:after="100" w:line="240" w:lineRule="auto"/>
        <w:rPr>
          <w:rFonts w:asciiTheme="minorHAnsi" w:eastAsiaTheme="minorEastAsia" w:hAnsiTheme="minorHAnsi"/>
          <w:noProof/>
          <w:sz w:val="22"/>
          <w:lang w:val="en-ID" w:eastAsia="en-ID"/>
        </w:rPr>
      </w:pPr>
      <w:hyperlink w:anchor="_Toc95421150" w:history="1">
        <w:r w:rsidR="00D903B1" w:rsidRPr="00C51F77">
          <w:rPr>
            <w:rStyle w:val="Hyperlink"/>
            <w:noProof/>
          </w:rPr>
          <w:t>C.</w:t>
        </w:r>
        <w:r w:rsidR="00D903B1">
          <w:rPr>
            <w:rFonts w:asciiTheme="minorHAnsi" w:eastAsiaTheme="minorEastAsia" w:hAnsiTheme="minorHAnsi"/>
            <w:noProof/>
            <w:sz w:val="22"/>
            <w:lang w:val="en-ID" w:eastAsia="en-ID"/>
          </w:rPr>
          <w:tab/>
        </w:r>
        <w:r w:rsidR="00D903B1" w:rsidRPr="00C51F77">
          <w:rPr>
            <w:rStyle w:val="Hyperlink"/>
            <w:noProof/>
          </w:rPr>
          <w:t>Analisis Kebutuhan Sistem</w:t>
        </w:r>
        <w:r w:rsidR="00D903B1">
          <w:rPr>
            <w:noProof/>
            <w:webHidden/>
          </w:rPr>
          <w:tab/>
        </w:r>
        <w:r w:rsidR="00D903B1">
          <w:rPr>
            <w:noProof/>
            <w:webHidden/>
          </w:rPr>
          <w:fldChar w:fldCharType="begin"/>
        </w:r>
        <w:r w:rsidR="00D903B1">
          <w:rPr>
            <w:noProof/>
            <w:webHidden/>
          </w:rPr>
          <w:instrText xml:space="preserve"> PAGEREF _Toc95421150 \h </w:instrText>
        </w:r>
        <w:r w:rsidR="00D903B1">
          <w:rPr>
            <w:noProof/>
            <w:webHidden/>
          </w:rPr>
        </w:r>
        <w:r w:rsidR="00D903B1">
          <w:rPr>
            <w:noProof/>
            <w:webHidden/>
          </w:rPr>
          <w:fldChar w:fldCharType="separate"/>
        </w:r>
        <w:r w:rsidR="0012405C">
          <w:rPr>
            <w:noProof/>
            <w:webHidden/>
          </w:rPr>
          <w:t>10</w:t>
        </w:r>
        <w:r w:rsidR="00D903B1">
          <w:rPr>
            <w:noProof/>
            <w:webHidden/>
          </w:rPr>
          <w:fldChar w:fldCharType="end"/>
        </w:r>
      </w:hyperlink>
    </w:p>
    <w:p w14:paraId="6F260029" w14:textId="5416FF85" w:rsidR="00D903B1" w:rsidRDefault="00FF7D1A"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1" w:history="1">
        <w:r w:rsidR="00D903B1" w:rsidRPr="00C51F77">
          <w:rPr>
            <w:rStyle w:val="Hyperlink"/>
            <w:noProof/>
          </w:rPr>
          <w:t>1.</w:t>
        </w:r>
        <w:r w:rsidR="00D903B1">
          <w:rPr>
            <w:rFonts w:asciiTheme="minorHAnsi" w:eastAsiaTheme="minorEastAsia" w:hAnsiTheme="minorHAnsi"/>
            <w:noProof/>
            <w:sz w:val="22"/>
            <w:lang w:val="en-ID" w:eastAsia="en-ID"/>
          </w:rPr>
          <w:tab/>
        </w:r>
        <w:r w:rsidR="00D903B1" w:rsidRPr="00C51F77">
          <w:rPr>
            <w:rStyle w:val="Hyperlink"/>
            <w:noProof/>
          </w:rPr>
          <w:t>Analisis Kebutuhan Pengguna</w:t>
        </w:r>
        <w:r w:rsidR="00D903B1">
          <w:rPr>
            <w:noProof/>
            <w:webHidden/>
          </w:rPr>
          <w:tab/>
        </w:r>
        <w:r w:rsidR="00D903B1">
          <w:rPr>
            <w:noProof/>
            <w:webHidden/>
          </w:rPr>
          <w:fldChar w:fldCharType="begin"/>
        </w:r>
        <w:r w:rsidR="00D903B1">
          <w:rPr>
            <w:noProof/>
            <w:webHidden/>
          </w:rPr>
          <w:instrText xml:space="preserve"> PAGEREF _Toc95421151 \h </w:instrText>
        </w:r>
        <w:r w:rsidR="00D903B1">
          <w:rPr>
            <w:noProof/>
            <w:webHidden/>
          </w:rPr>
        </w:r>
        <w:r w:rsidR="00D903B1">
          <w:rPr>
            <w:noProof/>
            <w:webHidden/>
          </w:rPr>
          <w:fldChar w:fldCharType="separate"/>
        </w:r>
        <w:r w:rsidR="0012405C">
          <w:rPr>
            <w:noProof/>
            <w:webHidden/>
          </w:rPr>
          <w:t>10</w:t>
        </w:r>
        <w:r w:rsidR="00D903B1">
          <w:rPr>
            <w:noProof/>
            <w:webHidden/>
          </w:rPr>
          <w:fldChar w:fldCharType="end"/>
        </w:r>
      </w:hyperlink>
    </w:p>
    <w:p w14:paraId="1FE10900" w14:textId="15F3E415" w:rsidR="00D903B1" w:rsidRDefault="00FF7D1A"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2" w:history="1">
        <w:r w:rsidR="00D903B1" w:rsidRPr="00C51F77">
          <w:rPr>
            <w:rStyle w:val="Hyperlink"/>
            <w:noProof/>
          </w:rPr>
          <w:t>2.</w:t>
        </w:r>
        <w:r w:rsidR="00D903B1">
          <w:rPr>
            <w:rFonts w:asciiTheme="minorHAnsi" w:eastAsiaTheme="minorEastAsia" w:hAnsiTheme="minorHAnsi"/>
            <w:noProof/>
            <w:sz w:val="22"/>
            <w:lang w:val="en-ID" w:eastAsia="en-ID"/>
          </w:rPr>
          <w:tab/>
        </w:r>
        <w:r w:rsidR="00D903B1" w:rsidRPr="00C51F77">
          <w:rPr>
            <w:rStyle w:val="Hyperlink"/>
            <w:noProof/>
          </w:rPr>
          <w:t>Analisis Kebutuhan Data dan Informasi</w:t>
        </w:r>
        <w:r w:rsidR="00D903B1">
          <w:rPr>
            <w:noProof/>
            <w:webHidden/>
          </w:rPr>
          <w:tab/>
        </w:r>
        <w:r w:rsidR="00D903B1">
          <w:rPr>
            <w:noProof/>
            <w:webHidden/>
          </w:rPr>
          <w:fldChar w:fldCharType="begin"/>
        </w:r>
        <w:r w:rsidR="00D903B1">
          <w:rPr>
            <w:noProof/>
            <w:webHidden/>
          </w:rPr>
          <w:instrText xml:space="preserve"> PAGEREF _Toc95421152 \h </w:instrText>
        </w:r>
        <w:r w:rsidR="00D903B1">
          <w:rPr>
            <w:noProof/>
            <w:webHidden/>
          </w:rPr>
        </w:r>
        <w:r w:rsidR="00D903B1">
          <w:rPr>
            <w:noProof/>
            <w:webHidden/>
          </w:rPr>
          <w:fldChar w:fldCharType="separate"/>
        </w:r>
        <w:r w:rsidR="0012405C">
          <w:rPr>
            <w:noProof/>
            <w:webHidden/>
          </w:rPr>
          <w:t>11</w:t>
        </w:r>
        <w:r w:rsidR="00D903B1">
          <w:rPr>
            <w:noProof/>
            <w:webHidden/>
          </w:rPr>
          <w:fldChar w:fldCharType="end"/>
        </w:r>
      </w:hyperlink>
    </w:p>
    <w:p w14:paraId="17231241" w14:textId="362A84D2" w:rsidR="00D903B1" w:rsidRDefault="00FF7D1A"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3" w:history="1">
        <w:r w:rsidR="00D903B1" w:rsidRPr="00C51F77">
          <w:rPr>
            <w:rStyle w:val="Hyperlink"/>
            <w:noProof/>
          </w:rPr>
          <w:t>3.</w:t>
        </w:r>
        <w:r w:rsidR="00D903B1">
          <w:rPr>
            <w:rFonts w:asciiTheme="minorHAnsi" w:eastAsiaTheme="minorEastAsia" w:hAnsiTheme="minorHAnsi"/>
            <w:noProof/>
            <w:sz w:val="22"/>
            <w:lang w:val="en-ID" w:eastAsia="en-ID"/>
          </w:rPr>
          <w:tab/>
        </w:r>
        <w:r w:rsidR="00D903B1" w:rsidRPr="00C51F77">
          <w:rPr>
            <w:rStyle w:val="Hyperlink"/>
            <w:noProof/>
          </w:rPr>
          <w:t>Analisis Kebutuhan Perangkat</w:t>
        </w:r>
        <w:r w:rsidR="00D903B1">
          <w:rPr>
            <w:noProof/>
            <w:webHidden/>
          </w:rPr>
          <w:tab/>
        </w:r>
        <w:r w:rsidR="00D903B1">
          <w:rPr>
            <w:noProof/>
            <w:webHidden/>
          </w:rPr>
          <w:fldChar w:fldCharType="begin"/>
        </w:r>
        <w:r w:rsidR="00D903B1">
          <w:rPr>
            <w:noProof/>
            <w:webHidden/>
          </w:rPr>
          <w:instrText xml:space="preserve"> PAGEREF _Toc95421153 \h </w:instrText>
        </w:r>
        <w:r w:rsidR="00D903B1">
          <w:rPr>
            <w:noProof/>
            <w:webHidden/>
          </w:rPr>
        </w:r>
        <w:r w:rsidR="00D903B1">
          <w:rPr>
            <w:noProof/>
            <w:webHidden/>
          </w:rPr>
          <w:fldChar w:fldCharType="separate"/>
        </w:r>
        <w:r w:rsidR="0012405C">
          <w:rPr>
            <w:noProof/>
            <w:webHidden/>
          </w:rPr>
          <w:t>12</w:t>
        </w:r>
        <w:r w:rsidR="00D903B1">
          <w:rPr>
            <w:noProof/>
            <w:webHidden/>
          </w:rPr>
          <w:fldChar w:fldCharType="end"/>
        </w:r>
      </w:hyperlink>
    </w:p>
    <w:p w14:paraId="37800581" w14:textId="73AC02FD" w:rsidR="00D903B1" w:rsidRDefault="00FF7D1A"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4" w:history="1">
        <w:r w:rsidR="00D903B1" w:rsidRPr="00C51F77">
          <w:rPr>
            <w:rStyle w:val="Hyperlink"/>
            <w:noProof/>
          </w:rPr>
          <w:t>4.</w:t>
        </w:r>
        <w:r w:rsidR="00D903B1">
          <w:rPr>
            <w:rFonts w:asciiTheme="minorHAnsi" w:eastAsiaTheme="minorEastAsia" w:hAnsiTheme="minorHAnsi"/>
            <w:noProof/>
            <w:sz w:val="22"/>
            <w:lang w:val="en-ID" w:eastAsia="en-ID"/>
          </w:rPr>
          <w:tab/>
        </w:r>
        <w:r w:rsidR="00D903B1" w:rsidRPr="00C51F77">
          <w:rPr>
            <w:rStyle w:val="Hyperlink"/>
            <w:noProof/>
          </w:rPr>
          <w:t>Analisis Kebutuhan Fungsional</w:t>
        </w:r>
        <w:r w:rsidR="00D903B1">
          <w:rPr>
            <w:noProof/>
            <w:webHidden/>
          </w:rPr>
          <w:tab/>
        </w:r>
        <w:r w:rsidR="00D903B1">
          <w:rPr>
            <w:noProof/>
            <w:webHidden/>
          </w:rPr>
          <w:fldChar w:fldCharType="begin"/>
        </w:r>
        <w:r w:rsidR="00D903B1">
          <w:rPr>
            <w:noProof/>
            <w:webHidden/>
          </w:rPr>
          <w:instrText xml:space="preserve"> PAGEREF _Toc95421154 \h </w:instrText>
        </w:r>
        <w:r w:rsidR="00D903B1">
          <w:rPr>
            <w:noProof/>
            <w:webHidden/>
          </w:rPr>
        </w:r>
        <w:r w:rsidR="00D903B1">
          <w:rPr>
            <w:noProof/>
            <w:webHidden/>
          </w:rPr>
          <w:fldChar w:fldCharType="separate"/>
        </w:r>
        <w:r w:rsidR="0012405C">
          <w:rPr>
            <w:noProof/>
            <w:webHidden/>
          </w:rPr>
          <w:t>13</w:t>
        </w:r>
        <w:r w:rsidR="00D903B1">
          <w:rPr>
            <w:noProof/>
            <w:webHidden/>
          </w:rPr>
          <w:fldChar w:fldCharType="end"/>
        </w:r>
      </w:hyperlink>
    </w:p>
    <w:p w14:paraId="4560010D" w14:textId="55476726" w:rsidR="00D903B1" w:rsidRDefault="00FF7D1A"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5" w:history="1">
        <w:r w:rsidR="00D903B1" w:rsidRPr="00C51F77">
          <w:rPr>
            <w:rStyle w:val="Hyperlink"/>
            <w:noProof/>
          </w:rPr>
          <w:t>5.</w:t>
        </w:r>
        <w:r w:rsidR="00D903B1">
          <w:rPr>
            <w:rFonts w:asciiTheme="minorHAnsi" w:eastAsiaTheme="minorEastAsia" w:hAnsiTheme="minorHAnsi"/>
            <w:noProof/>
            <w:sz w:val="22"/>
            <w:lang w:val="en-ID" w:eastAsia="en-ID"/>
          </w:rPr>
          <w:tab/>
        </w:r>
        <w:r w:rsidR="00D903B1" w:rsidRPr="00C51F77">
          <w:rPr>
            <w:rStyle w:val="Hyperlink"/>
            <w:noProof/>
          </w:rPr>
          <w:t>Analisis Kebutuhan Non Fungsional</w:t>
        </w:r>
        <w:r w:rsidR="00D903B1">
          <w:rPr>
            <w:noProof/>
            <w:webHidden/>
          </w:rPr>
          <w:tab/>
        </w:r>
        <w:r w:rsidR="00D903B1">
          <w:rPr>
            <w:noProof/>
            <w:webHidden/>
          </w:rPr>
          <w:fldChar w:fldCharType="begin"/>
        </w:r>
        <w:r w:rsidR="00D903B1">
          <w:rPr>
            <w:noProof/>
            <w:webHidden/>
          </w:rPr>
          <w:instrText xml:space="preserve"> PAGEREF _Toc95421155 \h </w:instrText>
        </w:r>
        <w:r w:rsidR="00D903B1">
          <w:rPr>
            <w:noProof/>
            <w:webHidden/>
          </w:rPr>
        </w:r>
        <w:r w:rsidR="00D903B1">
          <w:rPr>
            <w:noProof/>
            <w:webHidden/>
          </w:rPr>
          <w:fldChar w:fldCharType="separate"/>
        </w:r>
        <w:r w:rsidR="0012405C">
          <w:rPr>
            <w:noProof/>
            <w:webHidden/>
          </w:rPr>
          <w:t>14</w:t>
        </w:r>
        <w:r w:rsidR="00D903B1">
          <w:rPr>
            <w:noProof/>
            <w:webHidden/>
          </w:rPr>
          <w:fldChar w:fldCharType="end"/>
        </w:r>
      </w:hyperlink>
    </w:p>
    <w:p w14:paraId="0F152BBD" w14:textId="374881FC" w:rsidR="00D903B1" w:rsidRDefault="00FF7D1A" w:rsidP="00D903B1">
      <w:pPr>
        <w:pStyle w:val="TOC2"/>
        <w:spacing w:after="100" w:line="240" w:lineRule="auto"/>
        <w:rPr>
          <w:rFonts w:asciiTheme="minorHAnsi" w:eastAsiaTheme="minorEastAsia" w:hAnsiTheme="minorHAnsi"/>
          <w:noProof/>
          <w:sz w:val="22"/>
          <w:lang w:val="en-ID" w:eastAsia="en-ID"/>
        </w:rPr>
      </w:pPr>
      <w:hyperlink w:anchor="_Toc95421156" w:history="1">
        <w:r w:rsidR="00D903B1" w:rsidRPr="00C51F77">
          <w:rPr>
            <w:rStyle w:val="Hyperlink"/>
            <w:noProof/>
          </w:rPr>
          <w:t>D.</w:t>
        </w:r>
        <w:r w:rsidR="00D903B1">
          <w:rPr>
            <w:rFonts w:asciiTheme="minorHAnsi" w:eastAsiaTheme="minorEastAsia" w:hAnsiTheme="minorHAnsi"/>
            <w:noProof/>
            <w:sz w:val="22"/>
            <w:lang w:val="en-ID" w:eastAsia="en-ID"/>
          </w:rPr>
          <w:tab/>
        </w:r>
        <w:r w:rsidR="00D903B1" w:rsidRPr="00C51F77">
          <w:rPr>
            <w:rStyle w:val="Hyperlink"/>
            <w:noProof/>
          </w:rPr>
          <w:t>Analisa Kelayakan Sistem</w:t>
        </w:r>
        <w:r w:rsidR="00D903B1">
          <w:rPr>
            <w:noProof/>
            <w:webHidden/>
          </w:rPr>
          <w:tab/>
        </w:r>
        <w:r w:rsidR="00D903B1">
          <w:rPr>
            <w:noProof/>
            <w:webHidden/>
          </w:rPr>
          <w:fldChar w:fldCharType="begin"/>
        </w:r>
        <w:r w:rsidR="00D903B1">
          <w:rPr>
            <w:noProof/>
            <w:webHidden/>
          </w:rPr>
          <w:instrText xml:space="preserve"> PAGEREF _Toc95421156 \h </w:instrText>
        </w:r>
        <w:r w:rsidR="00D903B1">
          <w:rPr>
            <w:noProof/>
            <w:webHidden/>
          </w:rPr>
        </w:r>
        <w:r w:rsidR="00D903B1">
          <w:rPr>
            <w:noProof/>
            <w:webHidden/>
          </w:rPr>
          <w:fldChar w:fldCharType="separate"/>
        </w:r>
        <w:r w:rsidR="0012405C">
          <w:rPr>
            <w:noProof/>
            <w:webHidden/>
          </w:rPr>
          <w:t>15</w:t>
        </w:r>
        <w:r w:rsidR="00D903B1">
          <w:rPr>
            <w:noProof/>
            <w:webHidden/>
          </w:rPr>
          <w:fldChar w:fldCharType="end"/>
        </w:r>
      </w:hyperlink>
    </w:p>
    <w:p w14:paraId="3A3BA73C" w14:textId="2BF470CA" w:rsidR="00D903B1" w:rsidRDefault="00FF7D1A"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7" w:history="1">
        <w:r w:rsidR="00D903B1" w:rsidRPr="00C51F77">
          <w:rPr>
            <w:rStyle w:val="Hyperlink"/>
            <w:noProof/>
          </w:rPr>
          <w:t>1.</w:t>
        </w:r>
        <w:r w:rsidR="00D903B1">
          <w:rPr>
            <w:rFonts w:asciiTheme="minorHAnsi" w:eastAsiaTheme="minorEastAsia" w:hAnsiTheme="minorHAnsi"/>
            <w:noProof/>
            <w:sz w:val="22"/>
            <w:lang w:val="en-ID" w:eastAsia="en-ID"/>
          </w:rPr>
          <w:tab/>
        </w:r>
        <w:r w:rsidR="00D903B1" w:rsidRPr="00C51F77">
          <w:rPr>
            <w:rStyle w:val="Hyperlink"/>
            <w:noProof/>
          </w:rPr>
          <w:t>Kelayakan Teknologi</w:t>
        </w:r>
        <w:r w:rsidR="00D903B1">
          <w:rPr>
            <w:noProof/>
            <w:webHidden/>
          </w:rPr>
          <w:tab/>
        </w:r>
        <w:r w:rsidR="00D903B1">
          <w:rPr>
            <w:noProof/>
            <w:webHidden/>
          </w:rPr>
          <w:fldChar w:fldCharType="begin"/>
        </w:r>
        <w:r w:rsidR="00D903B1">
          <w:rPr>
            <w:noProof/>
            <w:webHidden/>
          </w:rPr>
          <w:instrText xml:space="preserve"> PAGEREF _Toc95421157 \h </w:instrText>
        </w:r>
        <w:r w:rsidR="00D903B1">
          <w:rPr>
            <w:noProof/>
            <w:webHidden/>
          </w:rPr>
        </w:r>
        <w:r w:rsidR="00D903B1">
          <w:rPr>
            <w:noProof/>
            <w:webHidden/>
          </w:rPr>
          <w:fldChar w:fldCharType="separate"/>
        </w:r>
        <w:r w:rsidR="0012405C">
          <w:rPr>
            <w:noProof/>
            <w:webHidden/>
          </w:rPr>
          <w:t>15</w:t>
        </w:r>
        <w:r w:rsidR="00D903B1">
          <w:rPr>
            <w:noProof/>
            <w:webHidden/>
          </w:rPr>
          <w:fldChar w:fldCharType="end"/>
        </w:r>
      </w:hyperlink>
    </w:p>
    <w:p w14:paraId="1D8B7DC5" w14:textId="6577C31B" w:rsidR="00D903B1" w:rsidRDefault="00FF7D1A"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8" w:history="1">
        <w:r w:rsidR="00D903B1" w:rsidRPr="00C51F77">
          <w:rPr>
            <w:rStyle w:val="Hyperlink"/>
            <w:noProof/>
          </w:rPr>
          <w:t>2.</w:t>
        </w:r>
        <w:r w:rsidR="00D903B1">
          <w:rPr>
            <w:rFonts w:asciiTheme="minorHAnsi" w:eastAsiaTheme="minorEastAsia" w:hAnsiTheme="minorHAnsi"/>
            <w:noProof/>
            <w:sz w:val="22"/>
            <w:lang w:val="en-ID" w:eastAsia="en-ID"/>
          </w:rPr>
          <w:tab/>
        </w:r>
        <w:r w:rsidR="00D903B1" w:rsidRPr="00C51F77">
          <w:rPr>
            <w:rStyle w:val="Hyperlink"/>
            <w:noProof/>
          </w:rPr>
          <w:t>Kelayakan Operasional</w:t>
        </w:r>
        <w:r w:rsidR="00D903B1">
          <w:rPr>
            <w:noProof/>
            <w:webHidden/>
          </w:rPr>
          <w:tab/>
        </w:r>
        <w:r w:rsidR="00D903B1">
          <w:rPr>
            <w:noProof/>
            <w:webHidden/>
          </w:rPr>
          <w:fldChar w:fldCharType="begin"/>
        </w:r>
        <w:r w:rsidR="00D903B1">
          <w:rPr>
            <w:noProof/>
            <w:webHidden/>
          </w:rPr>
          <w:instrText xml:space="preserve"> PAGEREF _Toc95421158 \h </w:instrText>
        </w:r>
        <w:r w:rsidR="00D903B1">
          <w:rPr>
            <w:noProof/>
            <w:webHidden/>
          </w:rPr>
        </w:r>
        <w:r w:rsidR="00D903B1">
          <w:rPr>
            <w:noProof/>
            <w:webHidden/>
          </w:rPr>
          <w:fldChar w:fldCharType="separate"/>
        </w:r>
        <w:r w:rsidR="0012405C">
          <w:rPr>
            <w:noProof/>
            <w:webHidden/>
          </w:rPr>
          <w:t>15</w:t>
        </w:r>
        <w:r w:rsidR="00D903B1">
          <w:rPr>
            <w:noProof/>
            <w:webHidden/>
          </w:rPr>
          <w:fldChar w:fldCharType="end"/>
        </w:r>
      </w:hyperlink>
    </w:p>
    <w:p w14:paraId="0B64A14C" w14:textId="0AC67E9C" w:rsidR="00D903B1" w:rsidRDefault="00FF7D1A" w:rsidP="00D903B1">
      <w:pPr>
        <w:pStyle w:val="TOC2"/>
        <w:spacing w:after="100" w:line="240" w:lineRule="auto"/>
        <w:rPr>
          <w:rFonts w:asciiTheme="minorHAnsi" w:eastAsiaTheme="minorEastAsia" w:hAnsiTheme="minorHAnsi"/>
          <w:noProof/>
          <w:sz w:val="22"/>
          <w:lang w:val="en-ID" w:eastAsia="en-ID"/>
        </w:rPr>
      </w:pPr>
      <w:hyperlink w:anchor="_Toc95421159" w:history="1">
        <w:r w:rsidR="00D903B1" w:rsidRPr="00C51F77">
          <w:rPr>
            <w:rStyle w:val="Hyperlink"/>
            <w:noProof/>
          </w:rPr>
          <w:t>E.</w:t>
        </w:r>
        <w:r w:rsidR="00D903B1">
          <w:rPr>
            <w:rFonts w:asciiTheme="minorHAnsi" w:eastAsiaTheme="minorEastAsia" w:hAnsiTheme="minorHAnsi"/>
            <w:noProof/>
            <w:sz w:val="22"/>
            <w:lang w:val="en-ID" w:eastAsia="en-ID"/>
          </w:rPr>
          <w:tab/>
        </w:r>
        <w:r w:rsidR="00D903B1" w:rsidRPr="00C51F77">
          <w:rPr>
            <w:rStyle w:val="Hyperlink"/>
            <w:noProof/>
          </w:rPr>
          <w:t>Perancangan Sistem</w:t>
        </w:r>
        <w:r w:rsidR="00D903B1">
          <w:rPr>
            <w:noProof/>
            <w:webHidden/>
          </w:rPr>
          <w:tab/>
        </w:r>
        <w:r w:rsidR="00D903B1">
          <w:rPr>
            <w:noProof/>
            <w:webHidden/>
          </w:rPr>
          <w:fldChar w:fldCharType="begin"/>
        </w:r>
        <w:r w:rsidR="00D903B1">
          <w:rPr>
            <w:noProof/>
            <w:webHidden/>
          </w:rPr>
          <w:instrText xml:space="preserve"> PAGEREF _Toc95421159 \h </w:instrText>
        </w:r>
        <w:r w:rsidR="00D903B1">
          <w:rPr>
            <w:noProof/>
            <w:webHidden/>
          </w:rPr>
        </w:r>
        <w:r w:rsidR="00D903B1">
          <w:rPr>
            <w:noProof/>
            <w:webHidden/>
          </w:rPr>
          <w:fldChar w:fldCharType="separate"/>
        </w:r>
        <w:r w:rsidR="0012405C">
          <w:rPr>
            <w:noProof/>
            <w:webHidden/>
          </w:rPr>
          <w:t>15</w:t>
        </w:r>
        <w:r w:rsidR="00D903B1">
          <w:rPr>
            <w:noProof/>
            <w:webHidden/>
          </w:rPr>
          <w:fldChar w:fldCharType="end"/>
        </w:r>
      </w:hyperlink>
    </w:p>
    <w:p w14:paraId="2E8C92F6" w14:textId="570A1E32" w:rsidR="00D903B1" w:rsidRDefault="00FF7D1A"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60" w:history="1">
        <w:r w:rsidR="00D903B1" w:rsidRPr="00C51F77">
          <w:rPr>
            <w:rStyle w:val="Hyperlink"/>
            <w:noProof/>
          </w:rPr>
          <w:t>1.</w:t>
        </w:r>
        <w:r w:rsidR="00D903B1">
          <w:rPr>
            <w:rFonts w:asciiTheme="minorHAnsi" w:eastAsiaTheme="minorEastAsia" w:hAnsiTheme="minorHAnsi"/>
            <w:noProof/>
            <w:sz w:val="22"/>
            <w:lang w:val="en-ID" w:eastAsia="en-ID"/>
          </w:rPr>
          <w:tab/>
        </w:r>
        <w:r w:rsidR="00D903B1" w:rsidRPr="00C51F77">
          <w:rPr>
            <w:rStyle w:val="Hyperlink"/>
            <w:noProof/>
          </w:rPr>
          <w:t>Deskripsi Sistem</w:t>
        </w:r>
        <w:r w:rsidR="00D903B1">
          <w:rPr>
            <w:noProof/>
            <w:webHidden/>
          </w:rPr>
          <w:tab/>
        </w:r>
        <w:r w:rsidR="00D903B1">
          <w:rPr>
            <w:noProof/>
            <w:webHidden/>
          </w:rPr>
          <w:fldChar w:fldCharType="begin"/>
        </w:r>
        <w:r w:rsidR="00D903B1">
          <w:rPr>
            <w:noProof/>
            <w:webHidden/>
          </w:rPr>
          <w:instrText xml:space="preserve"> PAGEREF _Toc95421160 \h </w:instrText>
        </w:r>
        <w:r w:rsidR="00D903B1">
          <w:rPr>
            <w:noProof/>
            <w:webHidden/>
          </w:rPr>
        </w:r>
        <w:r w:rsidR="00D903B1">
          <w:rPr>
            <w:noProof/>
            <w:webHidden/>
          </w:rPr>
          <w:fldChar w:fldCharType="separate"/>
        </w:r>
        <w:r w:rsidR="0012405C">
          <w:rPr>
            <w:noProof/>
            <w:webHidden/>
          </w:rPr>
          <w:t>15</w:t>
        </w:r>
        <w:r w:rsidR="00D903B1">
          <w:rPr>
            <w:noProof/>
            <w:webHidden/>
          </w:rPr>
          <w:fldChar w:fldCharType="end"/>
        </w:r>
      </w:hyperlink>
    </w:p>
    <w:p w14:paraId="61EEC39A" w14:textId="2B5E5295" w:rsidR="00D903B1" w:rsidRDefault="00FF7D1A"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61" w:history="1">
        <w:r w:rsidR="00D903B1" w:rsidRPr="00C51F77">
          <w:rPr>
            <w:rStyle w:val="Hyperlink"/>
            <w:noProof/>
          </w:rPr>
          <w:t>2.</w:t>
        </w:r>
        <w:r w:rsidR="00D903B1">
          <w:rPr>
            <w:rFonts w:asciiTheme="minorHAnsi" w:eastAsiaTheme="minorEastAsia" w:hAnsiTheme="minorHAnsi"/>
            <w:noProof/>
            <w:sz w:val="22"/>
            <w:lang w:val="en-ID" w:eastAsia="en-ID"/>
          </w:rPr>
          <w:tab/>
        </w:r>
        <w:r w:rsidR="00D903B1" w:rsidRPr="00C51F77">
          <w:rPr>
            <w:rStyle w:val="Hyperlink"/>
            <w:i/>
            <w:iCs/>
            <w:noProof/>
          </w:rPr>
          <w:t>Diagram</w:t>
        </w:r>
        <w:r w:rsidR="00D903B1" w:rsidRPr="00C51F77">
          <w:rPr>
            <w:rStyle w:val="Hyperlink"/>
            <w:noProof/>
          </w:rPr>
          <w:t xml:space="preserve"> Blok Sistem</w:t>
        </w:r>
        <w:r w:rsidR="00D903B1">
          <w:rPr>
            <w:noProof/>
            <w:webHidden/>
          </w:rPr>
          <w:tab/>
        </w:r>
        <w:r w:rsidR="00D903B1">
          <w:rPr>
            <w:noProof/>
            <w:webHidden/>
          </w:rPr>
          <w:fldChar w:fldCharType="begin"/>
        </w:r>
        <w:r w:rsidR="00D903B1">
          <w:rPr>
            <w:noProof/>
            <w:webHidden/>
          </w:rPr>
          <w:instrText xml:space="preserve"> PAGEREF _Toc95421161 \h </w:instrText>
        </w:r>
        <w:r w:rsidR="00D903B1">
          <w:rPr>
            <w:noProof/>
            <w:webHidden/>
          </w:rPr>
        </w:r>
        <w:r w:rsidR="00D903B1">
          <w:rPr>
            <w:noProof/>
            <w:webHidden/>
          </w:rPr>
          <w:fldChar w:fldCharType="separate"/>
        </w:r>
        <w:r w:rsidR="0012405C">
          <w:rPr>
            <w:noProof/>
            <w:webHidden/>
          </w:rPr>
          <w:t>15</w:t>
        </w:r>
        <w:r w:rsidR="00D903B1">
          <w:rPr>
            <w:noProof/>
            <w:webHidden/>
          </w:rPr>
          <w:fldChar w:fldCharType="end"/>
        </w:r>
      </w:hyperlink>
    </w:p>
    <w:p w14:paraId="0952CD39" w14:textId="77777777" w:rsidR="003B1621" w:rsidRDefault="003B1621" w:rsidP="00D903B1">
      <w:pPr>
        <w:pStyle w:val="TOC3"/>
        <w:tabs>
          <w:tab w:val="left" w:pos="1100"/>
          <w:tab w:val="right" w:leader="dot" w:pos="7931"/>
        </w:tabs>
        <w:spacing w:line="240" w:lineRule="auto"/>
        <w:sectPr w:rsidR="003B1621" w:rsidSect="001E453A">
          <w:footerReference w:type="default" r:id="rId10"/>
          <w:pgSz w:w="11910" w:h="16840" w:code="9"/>
          <w:pgMar w:top="2268" w:right="1701" w:bottom="1701" w:left="2268" w:header="0" w:footer="1004" w:gutter="0"/>
          <w:pgNumType w:fmt="lowerRoman"/>
          <w:cols w:space="708"/>
          <w:docGrid w:linePitch="299"/>
        </w:sectPr>
      </w:pPr>
    </w:p>
    <w:p w14:paraId="1FD2DBCA" w14:textId="1D790080" w:rsidR="00D903B1" w:rsidRDefault="00FF7D1A"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62" w:history="1">
        <w:r w:rsidR="00D903B1" w:rsidRPr="00C51F77">
          <w:rPr>
            <w:rStyle w:val="Hyperlink"/>
            <w:noProof/>
          </w:rPr>
          <w:t>3.</w:t>
        </w:r>
        <w:r w:rsidR="00D903B1">
          <w:rPr>
            <w:rFonts w:asciiTheme="minorHAnsi" w:eastAsiaTheme="minorEastAsia" w:hAnsiTheme="minorHAnsi"/>
            <w:noProof/>
            <w:sz w:val="22"/>
            <w:lang w:val="en-ID" w:eastAsia="en-ID"/>
          </w:rPr>
          <w:tab/>
        </w:r>
        <w:r w:rsidR="00D903B1" w:rsidRPr="00C51F77">
          <w:rPr>
            <w:rStyle w:val="Hyperlink"/>
            <w:noProof/>
          </w:rPr>
          <w:t>Perancangan Sistem</w:t>
        </w:r>
        <w:r w:rsidR="00D903B1">
          <w:rPr>
            <w:noProof/>
            <w:webHidden/>
          </w:rPr>
          <w:tab/>
        </w:r>
        <w:r w:rsidR="00D903B1">
          <w:rPr>
            <w:noProof/>
            <w:webHidden/>
          </w:rPr>
          <w:fldChar w:fldCharType="begin"/>
        </w:r>
        <w:r w:rsidR="00D903B1">
          <w:rPr>
            <w:noProof/>
            <w:webHidden/>
          </w:rPr>
          <w:instrText xml:space="preserve"> PAGEREF _Toc95421162 \h </w:instrText>
        </w:r>
        <w:r w:rsidR="00D903B1">
          <w:rPr>
            <w:noProof/>
            <w:webHidden/>
          </w:rPr>
        </w:r>
        <w:r w:rsidR="00D903B1">
          <w:rPr>
            <w:noProof/>
            <w:webHidden/>
          </w:rPr>
          <w:fldChar w:fldCharType="separate"/>
        </w:r>
        <w:r w:rsidR="0012405C">
          <w:rPr>
            <w:noProof/>
            <w:webHidden/>
          </w:rPr>
          <w:t>16</w:t>
        </w:r>
        <w:r w:rsidR="00D903B1">
          <w:rPr>
            <w:noProof/>
            <w:webHidden/>
          </w:rPr>
          <w:fldChar w:fldCharType="end"/>
        </w:r>
      </w:hyperlink>
    </w:p>
    <w:p w14:paraId="77469CFC" w14:textId="2B281A3E" w:rsidR="00D903B1" w:rsidRDefault="00FF7D1A" w:rsidP="00D903B1">
      <w:pPr>
        <w:pStyle w:val="TOC1"/>
        <w:spacing w:after="100" w:line="240" w:lineRule="auto"/>
        <w:rPr>
          <w:rFonts w:asciiTheme="minorHAnsi" w:eastAsiaTheme="minorEastAsia" w:hAnsiTheme="minorHAnsi"/>
          <w:b w:val="0"/>
          <w:noProof/>
          <w:sz w:val="22"/>
          <w:lang w:val="en-ID" w:eastAsia="en-ID"/>
        </w:rPr>
      </w:pPr>
      <w:hyperlink w:anchor="_Toc95421163" w:history="1">
        <w:r w:rsidR="00D903B1" w:rsidRPr="00C51F77">
          <w:rPr>
            <w:rStyle w:val="Hyperlink"/>
            <w:noProof/>
          </w:rPr>
          <w:t>BAB IV IMPLEMENTASI DAN PEMBAHASAN</w:t>
        </w:r>
        <w:r w:rsidR="00D903B1">
          <w:rPr>
            <w:noProof/>
            <w:webHidden/>
          </w:rPr>
          <w:tab/>
        </w:r>
        <w:r w:rsidR="00D903B1">
          <w:rPr>
            <w:noProof/>
            <w:webHidden/>
          </w:rPr>
          <w:fldChar w:fldCharType="begin"/>
        </w:r>
        <w:r w:rsidR="00D903B1">
          <w:rPr>
            <w:noProof/>
            <w:webHidden/>
          </w:rPr>
          <w:instrText xml:space="preserve"> PAGEREF _Toc95421163 \h </w:instrText>
        </w:r>
        <w:r w:rsidR="00D903B1">
          <w:rPr>
            <w:noProof/>
            <w:webHidden/>
          </w:rPr>
        </w:r>
        <w:r w:rsidR="00D903B1">
          <w:rPr>
            <w:noProof/>
            <w:webHidden/>
          </w:rPr>
          <w:fldChar w:fldCharType="separate"/>
        </w:r>
        <w:r w:rsidR="0012405C">
          <w:rPr>
            <w:noProof/>
            <w:webHidden/>
          </w:rPr>
          <w:t>36</w:t>
        </w:r>
        <w:r w:rsidR="00D903B1">
          <w:rPr>
            <w:noProof/>
            <w:webHidden/>
          </w:rPr>
          <w:fldChar w:fldCharType="end"/>
        </w:r>
      </w:hyperlink>
    </w:p>
    <w:p w14:paraId="6B01701F" w14:textId="1D1E3720" w:rsidR="00D903B1" w:rsidRDefault="00FF7D1A" w:rsidP="00D903B1">
      <w:pPr>
        <w:pStyle w:val="TOC2"/>
        <w:spacing w:after="100" w:line="240" w:lineRule="auto"/>
        <w:rPr>
          <w:rFonts w:asciiTheme="minorHAnsi" w:eastAsiaTheme="minorEastAsia" w:hAnsiTheme="minorHAnsi"/>
          <w:noProof/>
          <w:sz w:val="22"/>
          <w:lang w:val="en-ID" w:eastAsia="en-ID"/>
        </w:rPr>
      </w:pPr>
      <w:hyperlink w:anchor="_Toc95421164"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Implementasi Sistem</w:t>
        </w:r>
        <w:r w:rsidR="00D903B1">
          <w:rPr>
            <w:noProof/>
            <w:webHidden/>
          </w:rPr>
          <w:tab/>
        </w:r>
        <w:r w:rsidR="00D903B1">
          <w:rPr>
            <w:noProof/>
            <w:webHidden/>
          </w:rPr>
          <w:fldChar w:fldCharType="begin"/>
        </w:r>
        <w:r w:rsidR="00D903B1">
          <w:rPr>
            <w:noProof/>
            <w:webHidden/>
          </w:rPr>
          <w:instrText xml:space="preserve"> PAGEREF _Toc95421164 \h </w:instrText>
        </w:r>
        <w:r w:rsidR="00D903B1">
          <w:rPr>
            <w:noProof/>
            <w:webHidden/>
          </w:rPr>
        </w:r>
        <w:r w:rsidR="00D903B1">
          <w:rPr>
            <w:noProof/>
            <w:webHidden/>
          </w:rPr>
          <w:fldChar w:fldCharType="separate"/>
        </w:r>
        <w:r w:rsidR="0012405C">
          <w:rPr>
            <w:noProof/>
            <w:webHidden/>
          </w:rPr>
          <w:t>36</w:t>
        </w:r>
        <w:r w:rsidR="00D903B1">
          <w:rPr>
            <w:noProof/>
            <w:webHidden/>
          </w:rPr>
          <w:fldChar w:fldCharType="end"/>
        </w:r>
      </w:hyperlink>
    </w:p>
    <w:p w14:paraId="313749C7" w14:textId="41517E4F" w:rsidR="00D903B1" w:rsidRDefault="00FF7D1A" w:rsidP="00D903B1">
      <w:pPr>
        <w:pStyle w:val="TOC2"/>
        <w:spacing w:after="100" w:line="240" w:lineRule="auto"/>
        <w:rPr>
          <w:rFonts w:asciiTheme="minorHAnsi" w:eastAsiaTheme="minorEastAsia" w:hAnsiTheme="minorHAnsi"/>
          <w:noProof/>
          <w:sz w:val="22"/>
          <w:lang w:val="en-ID" w:eastAsia="en-ID"/>
        </w:rPr>
      </w:pPr>
      <w:hyperlink w:anchor="_Toc95421165" w:history="1">
        <w:r w:rsidR="00D903B1" w:rsidRPr="00C51F77">
          <w:rPr>
            <w:rStyle w:val="Hyperlink"/>
            <w:noProof/>
          </w:rPr>
          <w:t>B.</w:t>
        </w:r>
        <w:r w:rsidR="00D903B1">
          <w:rPr>
            <w:rFonts w:asciiTheme="minorHAnsi" w:eastAsiaTheme="minorEastAsia" w:hAnsiTheme="minorHAnsi"/>
            <w:noProof/>
            <w:sz w:val="22"/>
            <w:lang w:val="en-ID" w:eastAsia="en-ID"/>
          </w:rPr>
          <w:tab/>
        </w:r>
        <w:r w:rsidR="00D903B1" w:rsidRPr="00C51F77">
          <w:rPr>
            <w:rStyle w:val="Hyperlink"/>
            <w:noProof/>
          </w:rPr>
          <w:t>Hasil Pengujian</w:t>
        </w:r>
        <w:r w:rsidR="00D903B1">
          <w:rPr>
            <w:noProof/>
            <w:webHidden/>
          </w:rPr>
          <w:tab/>
        </w:r>
        <w:r w:rsidR="00D903B1">
          <w:rPr>
            <w:noProof/>
            <w:webHidden/>
          </w:rPr>
          <w:fldChar w:fldCharType="begin"/>
        </w:r>
        <w:r w:rsidR="00D903B1">
          <w:rPr>
            <w:noProof/>
            <w:webHidden/>
          </w:rPr>
          <w:instrText xml:space="preserve"> PAGEREF _Toc95421165 \h </w:instrText>
        </w:r>
        <w:r w:rsidR="00D903B1">
          <w:rPr>
            <w:noProof/>
            <w:webHidden/>
          </w:rPr>
        </w:r>
        <w:r w:rsidR="00D903B1">
          <w:rPr>
            <w:noProof/>
            <w:webHidden/>
          </w:rPr>
          <w:fldChar w:fldCharType="separate"/>
        </w:r>
        <w:r w:rsidR="0012405C">
          <w:rPr>
            <w:noProof/>
            <w:webHidden/>
          </w:rPr>
          <w:t>43</w:t>
        </w:r>
        <w:r w:rsidR="00D903B1">
          <w:rPr>
            <w:noProof/>
            <w:webHidden/>
          </w:rPr>
          <w:fldChar w:fldCharType="end"/>
        </w:r>
      </w:hyperlink>
    </w:p>
    <w:p w14:paraId="31161C27" w14:textId="14B6A13A" w:rsidR="00D903B1" w:rsidRDefault="00FF7D1A" w:rsidP="00D903B1">
      <w:pPr>
        <w:pStyle w:val="TOC2"/>
        <w:spacing w:after="100" w:line="240" w:lineRule="auto"/>
        <w:rPr>
          <w:rFonts w:asciiTheme="minorHAnsi" w:eastAsiaTheme="minorEastAsia" w:hAnsiTheme="minorHAnsi"/>
          <w:noProof/>
          <w:sz w:val="22"/>
          <w:lang w:val="en-ID" w:eastAsia="en-ID"/>
        </w:rPr>
      </w:pPr>
      <w:hyperlink w:anchor="_Toc95421166" w:history="1">
        <w:r w:rsidR="00D903B1" w:rsidRPr="00C51F77">
          <w:rPr>
            <w:rStyle w:val="Hyperlink"/>
            <w:noProof/>
          </w:rPr>
          <w:t>C.</w:t>
        </w:r>
        <w:r w:rsidR="00D903B1">
          <w:rPr>
            <w:rFonts w:asciiTheme="minorHAnsi" w:eastAsiaTheme="minorEastAsia" w:hAnsiTheme="minorHAnsi"/>
            <w:noProof/>
            <w:sz w:val="22"/>
            <w:lang w:val="en-ID" w:eastAsia="en-ID"/>
          </w:rPr>
          <w:tab/>
        </w:r>
        <w:r w:rsidR="00D903B1" w:rsidRPr="00C51F77">
          <w:rPr>
            <w:rStyle w:val="Hyperlink"/>
            <w:noProof/>
          </w:rPr>
          <w:t>Pembahasan Kode Program</w:t>
        </w:r>
        <w:r w:rsidR="00D903B1">
          <w:rPr>
            <w:noProof/>
            <w:webHidden/>
          </w:rPr>
          <w:tab/>
        </w:r>
        <w:r w:rsidR="00D903B1">
          <w:rPr>
            <w:noProof/>
            <w:webHidden/>
          </w:rPr>
          <w:fldChar w:fldCharType="begin"/>
        </w:r>
        <w:r w:rsidR="00D903B1">
          <w:rPr>
            <w:noProof/>
            <w:webHidden/>
          </w:rPr>
          <w:instrText xml:space="preserve"> PAGEREF _Toc95421166 \h </w:instrText>
        </w:r>
        <w:r w:rsidR="00D903B1">
          <w:rPr>
            <w:noProof/>
            <w:webHidden/>
          </w:rPr>
        </w:r>
        <w:r w:rsidR="00D903B1">
          <w:rPr>
            <w:noProof/>
            <w:webHidden/>
          </w:rPr>
          <w:fldChar w:fldCharType="separate"/>
        </w:r>
        <w:r w:rsidR="0012405C">
          <w:rPr>
            <w:noProof/>
            <w:webHidden/>
          </w:rPr>
          <w:t>55</w:t>
        </w:r>
        <w:r w:rsidR="00D903B1">
          <w:rPr>
            <w:noProof/>
            <w:webHidden/>
          </w:rPr>
          <w:fldChar w:fldCharType="end"/>
        </w:r>
      </w:hyperlink>
    </w:p>
    <w:p w14:paraId="3842DB3C" w14:textId="577078FA" w:rsidR="00D903B1" w:rsidRDefault="00FF7D1A" w:rsidP="00D903B1">
      <w:pPr>
        <w:pStyle w:val="TOC2"/>
        <w:spacing w:after="100" w:line="240" w:lineRule="auto"/>
        <w:rPr>
          <w:rFonts w:asciiTheme="minorHAnsi" w:eastAsiaTheme="minorEastAsia" w:hAnsiTheme="minorHAnsi"/>
          <w:noProof/>
          <w:sz w:val="22"/>
          <w:lang w:val="en-ID" w:eastAsia="en-ID"/>
        </w:rPr>
      </w:pPr>
      <w:hyperlink w:anchor="_Toc95421167" w:history="1">
        <w:r w:rsidR="00D903B1" w:rsidRPr="00C51F77">
          <w:rPr>
            <w:rStyle w:val="Hyperlink"/>
            <w:noProof/>
          </w:rPr>
          <w:t>D.</w:t>
        </w:r>
        <w:r w:rsidR="00D903B1">
          <w:rPr>
            <w:rFonts w:asciiTheme="minorHAnsi" w:eastAsiaTheme="minorEastAsia" w:hAnsiTheme="minorHAnsi"/>
            <w:noProof/>
            <w:sz w:val="22"/>
            <w:lang w:val="en-ID" w:eastAsia="en-ID"/>
          </w:rPr>
          <w:tab/>
        </w:r>
        <w:r w:rsidR="00D903B1" w:rsidRPr="00C51F77">
          <w:rPr>
            <w:rStyle w:val="Hyperlink"/>
            <w:noProof/>
          </w:rPr>
          <w:t>Respon Pengguna</w:t>
        </w:r>
        <w:r w:rsidR="00D903B1">
          <w:rPr>
            <w:noProof/>
            <w:webHidden/>
          </w:rPr>
          <w:tab/>
        </w:r>
        <w:r w:rsidR="00D903B1">
          <w:rPr>
            <w:noProof/>
            <w:webHidden/>
          </w:rPr>
          <w:fldChar w:fldCharType="begin"/>
        </w:r>
        <w:r w:rsidR="00D903B1">
          <w:rPr>
            <w:noProof/>
            <w:webHidden/>
          </w:rPr>
          <w:instrText xml:space="preserve"> PAGEREF _Toc95421167 \h </w:instrText>
        </w:r>
        <w:r w:rsidR="00D903B1">
          <w:rPr>
            <w:noProof/>
            <w:webHidden/>
          </w:rPr>
        </w:r>
        <w:r w:rsidR="00D903B1">
          <w:rPr>
            <w:noProof/>
            <w:webHidden/>
          </w:rPr>
          <w:fldChar w:fldCharType="separate"/>
        </w:r>
        <w:r w:rsidR="0012405C">
          <w:rPr>
            <w:noProof/>
            <w:webHidden/>
          </w:rPr>
          <w:t>64</w:t>
        </w:r>
        <w:r w:rsidR="00D903B1">
          <w:rPr>
            <w:noProof/>
            <w:webHidden/>
          </w:rPr>
          <w:fldChar w:fldCharType="end"/>
        </w:r>
      </w:hyperlink>
    </w:p>
    <w:p w14:paraId="77E1692E" w14:textId="2D921D4A" w:rsidR="00D903B1" w:rsidRDefault="00FF7D1A" w:rsidP="00D903B1">
      <w:pPr>
        <w:pStyle w:val="TOC1"/>
        <w:spacing w:after="100" w:line="240" w:lineRule="auto"/>
        <w:rPr>
          <w:rFonts w:asciiTheme="minorHAnsi" w:eastAsiaTheme="minorEastAsia" w:hAnsiTheme="minorHAnsi"/>
          <w:b w:val="0"/>
          <w:noProof/>
          <w:sz w:val="22"/>
          <w:lang w:val="en-ID" w:eastAsia="en-ID"/>
        </w:rPr>
      </w:pPr>
      <w:hyperlink w:anchor="_Toc95421168" w:history="1">
        <w:r w:rsidR="00D903B1" w:rsidRPr="00C51F77">
          <w:rPr>
            <w:rStyle w:val="Hyperlink"/>
            <w:noProof/>
          </w:rPr>
          <w:t>BAB V PENUTUP</w:t>
        </w:r>
        <w:r w:rsidR="00D903B1">
          <w:rPr>
            <w:noProof/>
            <w:webHidden/>
          </w:rPr>
          <w:tab/>
        </w:r>
        <w:r w:rsidR="00D903B1">
          <w:rPr>
            <w:noProof/>
            <w:webHidden/>
          </w:rPr>
          <w:fldChar w:fldCharType="begin"/>
        </w:r>
        <w:r w:rsidR="00D903B1">
          <w:rPr>
            <w:noProof/>
            <w:webHidden/>
          </w:rPr>
          <w:instrText xml:space="preserve"> PAGEREF _Toc95421168 \h </w:instrText>
        </w:r>
        <w:r w:rsidR="00D903B1">
          <w:rPr>
            <w:noProof/>
            <w:webHidden/>
          </w:rPr>
        </w:r>
        <w:r w:rsidR="00D903B1">
          <w:rPr>
            <w:noProof/>
            <w:webHidden/>
          </w:rPr>
          <w:fldChar w:fldCharType="separate"/>
        </w:r>
        <w:r w:rsidR="0012405C">
          <w:rPr>
            <w:noProof/>
            <w:webHidden/>
          </w:rPr>
          <w:t>67</w:t>
        </w:r>
        <w:r w:rsidR="00D903B1">
          <w:rPr>
            <w:noProof/>
            <w:webHidden/>
          </w:rPr>
          <w:fldChar w:fldCharType="end"/>
        </w:r>
      </w:hyperlink>
    </w:p>
    <w:p w14:paraId="1D8D087E" w14:textId="49F007A3" w:rsidR="00D903B1" w:rsidRDefault="00FF7D1A" w:rsidP="00D903B1">
      <w:pPr>
        <w:pStyle w:val="TOC2"/>
        <w:spacing w:after="100" w:line="240" w:lineRule="auto"/>
        <w:rPr>
          <w:rFonts w:asciiTheme="minorHAnsi" w:eastAsiaTheme="minorEastAsia" w:hAnsiTheme="minorHAnsi"/>
          <w:noProof/>
          <w:sz w:val="22"/>
          <w:lang w:val="en-ID" w:eastAsia="en-ID"/>
        </w:rPr>
      </w:pPr>
      <w:hyperlink w:anchor="_Toc95421169"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Kesimpulan</w:t>
        </w:r>
        <w:r w:rsidR="00D903B1">
          <w:rPr>
            <w:noProof/>
            <w:webHidden/>
          </w:rPr>
          <w:tab/>
        </w:r>
        <w:r w:rsidR="00D903B1">
          <w:rPr>
            <w:noProof/>
            <w:webHidden/>
          </w:rPr>
          <w:fldChar w:fldCharType="begin"/>
        </w:r>
        <w:r w:rsidR="00D903B1">
          <w:rPr>
            <w:noProof/>
            <w:webHidden/>
          </w:rPr>
          <w:instrText xml:space="preserve"> PAGEREF _Toc95421169 \h </w:instrText>
        </w:r>
        <w:r w:rsidR="00D903B1">
          <w:rPr>
            <w:noProof/>
            <w:webHidden/>
          </w:rPr>
        </w:r>
        <w:r w:rsidR="00D903B1">
          <w:rPr>
            <w:noProof/>
            <w:webHidden/>
          </w:rPr>
          <w:fldChar w:fldCharType="separate"/>
        </w:r>
        <w:r w:rsidR="0012405C">
          <w:rPr>
            <w:noProof/>
            <w:webHidden/>
          </w:rPr>
          <w:t>67</w:t>
        </w:r>
        <w:r w:rsidR="00D903B1">
          <w:rPr>
            <w:noProof/>
            <w:webHidden/>
          </w:rPr>
          <w:fldChar w:fldCharType="end"/>
        </w:r>
      </w:hyperlink>
    </w:p>
    <w:p w14:paraId="468B8A23" w14:textId="7E42580B" w:rsidR="00D903B1" w:rsidRDefault="00FF7D1A" w:rsidP="00D903B1">
      <w:pPr>
        <w:pStyle w:val="TOC2"/>
        <w:spacing w:after="100" w:line="240" w:lineRule="auto"/>
        <w:rPr>
          <w:rFonts w:asciiTheme="minorHAnsi" w:eastAsiaTheme="minorEastAsia" w:hAnsiTheme="minorHAnsi"/>
          <w:noProof/>
          <w:sz w:val="22"/>
          <w:lang w:val="en-ID" w:eastAsia="en-ID"/>
        </w:rPr>
      </w:pPr>
      <w:hyperlink w:anchor="_Toc95421170" w:history="1">
        <w:r w:rsidR="00D903B1" w:rsidRPr="00C51F77">
          <w:rPr>
            <w:rStyle w:val="Hyperlink"/>
            <w:noProof/>
          </w:rPr>
          <w:t>B.</w:t>
        </w:r>
        <w:r w:rsidR="00D903B1">
          <w:rPr>
            <w:rFonts w:asciiTheme="minorHAnsi" w:eastAsiaTheme="minorEastAsia" w:hAnsiTheme="minorHAnsi"/>
            <w:noProof/>
            <w:sz w:val="22"/>
            <w:lang w:val="en-ID" w:eastAsia="en-ID"/>
          </w:rPr>
          <w:tab/>
        </w:r>
        <w:r w:rsidR="00D903B1" w:rsidRPr="00C51F77">
          <w:rPr>
            <w:rStyle w:val="Hyperlink"/>
            <w:noProof/>
          </w:rPr>
          <w:t>Saran</w:t>
        </w:r>
        <w:r w:rsidR="00D903B1">
          <w:rPr>
            <w:noProof/>
            <w:webHidden/>
          </w:rPr>
          <w:tab/>
        </w:r>
        <w:r w:rsidR="00D903B1">
          <w:rPr>
            <w:noProof/>
            <w:webHidden/>
          </w:rPr>
          <w:fldChar w:fldCharType="begin"/>
        </w:r>
        <w:r w:rsidR="00D903B1">
          <w:rPr>
            <w:noProof/>
            <w:webHidden/>
          </w:rPr>
          <w:instrText xml:space="preserve"> PAGEREF _Toc95421170 \h </w:instrText>
        </w:r>
        <w:r w:rsidR="00D903B1">
          <w:rPr>
            <w:noProof/>
            <w:webHidden/>
          </w:rPr>
        </w:r>
        <w:r w:rsidR="00D903B1">
          <w:rPr>
            <w:noProof/>
            <w:webHidden/>
          </w:rPr>
          <w:fldChar w:fldCharType="separate"/>
        </w:r>
        <w:r w:rsidR="0012405C">
          <w:rPr>
            <w:noProof/>
            <w:webHidden/>
          </w:rPr>
          <w:t>67</w:t>
        </w:r>
        <w:r w:rsidR="00D903B1">
          <w:rPr>
            <w:noProof/>
            <w:webHidden/>
          </w:rPr>
          <w:fldChar w:fldCharType="end"/>
        </w:r>
      </w:hyperlink>
    </w:p>
    <w:p w14:paraId="723F3BAD" w14:textId="61E8D2F6" w:rsidR="00D903B1" w:rsidRDefault="00FF7D1A" w:rsidP="00D903B1">
      <w:pPr>
        <w:pStyle w:val="TOC1"/>
        <w:spacing w:after="100" w:line="240" w:lineRule="auto"/>
        <w:rPr>
          <w:rFonts w:asciiTheme="minorHAnsi" w:eastAsiaTheme="minorEastAsia" w:hAnsiTheme="minorHAnsi"/>
          <w:b w:val="0"/>
          <w:noProof/>
          <w:sz w:val="22"/>
          <w:lang w:val="en-ID" w:eastAsia="en-ID"/>
        </w:rPr>
      </w:pPr>
      <w:hyperlink w:anchor="_Toc95421171" w:history="1">
        <w:r w:rsidR="00D903B1" w:rsidRPr="00C51F77">
          <w:rPr>
            <w:rStyle w:val="Hyperlink"/>
            <w:noProof/>
          </w:rPr>
          <w:t>DAFTAR PUSTAKA</w:t>
        </w:r>
        <w:r w:rsidR="00D903B1">
          <w:rPr>
            <w:noProof/>
            <w:webHidden/>
          </w:rPr>
          <w:tab/>
        </w:r>
        <w:r w:rsidR="00D903B1">
          <w:rPr>
            <w:noProof/>
            <w:webHidden/>
          </w:rPr>
          <w:fldChar w:fldCharType="begin"/>
        </w:r>
        <w:r w:rsidR="00D903B1">
          <w:rPr>
            <w:noProof/>
            <w:webHidden/>
          </w:rPr>
          <w:instrText xml:space="preserve"> PAGEREF _Toc95421171 \h </w:instrText>
        </w:r>
        <w:r w:rsidR="00D903B1">
          <w:rPr>
            <w:noProof/>
            <w:webHidden/>
          </w:rPr>
        </w:r>
        <w:r w:rsidR="00D903B1">
          <w:rPr>
            <w:noProof/>
            <w:webHidden/>
          </w:rPr>
          <w:fldChar w:fldCharType="separate"/>
        </w:r>
        <w:r w:rsidR="0012405C">
          <w:rPr>
            <w:noProof/>
            <w:webHidden/>
          </w:rPr>
          <w:t>68</w:t>
        </w:r>
        <w:r w:rsidR="00D903B1">
          <w:rPr>
            <w:noProof/>
            <w:webHidden/>
          </w:rPr>
          <w:fldChar w:fldCharType="end"/>
        </w:r>
      </w:hyperlink>
    </w:p>
    <w:p w14:paraId="717F0D32" w14:textId="7EE14950" w:rsidR="000461A0" w:rsidRDefault="00035943" w:rsidP="000124CF">
      <w:pPr>
        <w:spacing w:after="100" w:line="240" w:lineRule="auto"/>
        <w:jc w:val="left"/>
        <w:rPr>
          <w:rFonts w:eastAsiaTheme="majorEastAsia" w:cstheme="majorBidi"/>
          <w:b/>
          <w:sz w:val="28"/>
          <w:szCs w:val="32"/>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1"/>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4" w:name="_Toc95421135"/>
      <w:r>
        <w:lastRenderedPageBreak/>
        <w:t>DAFTAR GAMBAR</w:t>
      </w:r>
      <w:bookmarkEnd w:id="4"/>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016B7C59" w14:textId="3B1258AF" w:rsidR="00D903B1" w:rsidRDefault="00C2206F">
      <w:pPr>
        <w:pStyle w:val="TOC4"/>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5421183" w:history="1">
        <w:r w:rsidR="00D903B1" w:rsidRPr="00AE6DD2">
          <w:rPr>
            <w:rStyle w:val="Hyperlink"/>
            <w:noProof/>
          </w:rPr>
          <w:t>Gambar 3.1</w:t>
        </w:r>
        <w:r w:rsidR="00D903B1">
          <w:rPr>
            <w:rFonts w:asciiTheme="minorHAnsi" w:eastAsiaTheme="minorEastAsia" w:hAnsiTheme="minorHAnsi"/>
            <w:noProof/>
            <w:sz w:val="22"/>
            <w:lang w:val="en-ID" w:eastAsia="en-ID"/>
          </w:rPr>
          <w:tab/>
        </w:r>
        <w:r w:rsidR="00D903B1" w:rsidRPr="00AE6DD2">
          <w:rPr>
            <w:rStyle w:val="Hyperlink"/>
            <w:i/>
            <w:noProof/>
          </w:rPr>
          <w:t>Diagram</w:t>
        </w:r>
        <w:r w:rsidR="00D903B1" w:rsidRPr="00AE6DD2">
          <w:rPr>
            <w:rStyle w:val="Hyperlink"/>
            <w:noProof/>
          </w:rPr>
          <w:t xml:space="preserve"> Blok Sistem</w:t>
        </w:r>
        <w:r w:rsidR="00D903B1">
          <w:rPr>
            <w:noProof/>
            <w:webHidden/>
          </w:rPr>
          <w:tab/>
        </w:r>
        <w:r w:rsidR="00D903B1">
          <w:rPr>
            <w:noProof/>
            <w:webHidden/>
          </w:rPr>
          <w:fldChar w:fldCharType="begin"/>
        </w:r>
        <w:r w:rsidR="00D903B1">
          <w:rPr>
            <w:noProof/>
            <w:webHidden/>
          </w:rPr>
          <w:instrText xml:space="preserve"> PAGEREF _Toc95421183 \h </w:instrText>
        </w:r>
        <w:r w:rsidR="00D903B1">
          <w:rPr>
            <w:noProof/>
            <w:webHidden/>
          </w:rPr>
        </w:r>
        <w:r w:rsidR="00D903B1">
          <w:rPr>
            <w:noProof/>
            <w:webHidden/>
          </w:rPr>
          <w:fldChar w:fldCharType="separate"/>
        </w:r>
        <w:r w:rsidR="0012405C">
          <w:rPr>
            <w:noProof/>
            <w:webHidden/>
          </w:rPr>
          <w:t>16</w:t>
        </w:r>
        <w:r w:rsidR="00D903B1">
          <w:rPr>
            <w:noProof/>
            <w:webHidden/>
          </w:rPr>
          <w:fldChar w:fldCharType="end"/>
        </w:r>
      </w:hyperlink>
    </w:p>
    <w:p w14:paraId="138E0EB1" w14:textId="567D55D7" w:rsidR="00D903B1" w:rsidRDefault="00FF7D1A">
      <w:pPr>
        <w:pStyle w:val="TOC4"/>
        <w:rPr>
          <w:rFonts w:asciiTheme="minorHAnsi" w:eastAsiaTheme="minorEastAsia" w:hAnsiTheme="minorHAnsi"/>
          <w:noProof/>
          <w:sz w:val="22"/>
          <w:lang w:val="en-ID" w:eastAsia="en-ID"/>
        </w:rPr>
      </w:pPr>
      <w:hyperlink w:anchor="_Toc95421184" w:history="1">
        <w:r w:rsidR="00D903B1" w:rsidRPr="00AE6DD2">
          <w:rPr>
            <w:rStyle w:val="Hyperlink"/>
            <w:noProof/>
          </w:rPr>
          <w:t>Gambar 3.2</w:t>
        </w:r>
        <w:r w:rsidR="00D903B1">
          <w:rPr>
            <w:rFonts w:asciiTheme="minorHAnsi" w:eastAsiaTheme="minorEastAsia" w:hAnsiTheme="minorHAnsi"/>
            <w:noProof/>
            <w:sz w:val="22"/>
            <w:lang w:val="en-ID" w:eastAsia="en-ID"/>
          </w:rPr>
          <w:tab/>
        </w:r>
        <w:r w:rsidR="00D903B1" w:rsidRPr="00AE6DD2">
          <w:rPr>
            <w:rStyle w:val="Hyperlink"/>
            <w:i/>
            <w:noProof/>
          </w:rPr>
          <w:t xml:space="preserve">Use case Diagram </w:t>
        </w:r>
        <w:r w:rsidR="00D903B1" w:rsidRPr="00AE6DD2">
          <w:rPr>
            <w:rStyle w:val="Hyperlink"/>
            <w:noProof/>
          </w:rPr>
          <w:t>Proses</w:t>
        </w:r>
        <w:r w:rsidR="00D903B1" w:rsidRPr="00AE6DD2">
          <w:rPr>
            <w:rStyle w:val="Hyperlink"/>
            <w:i/>
            <w:noProof/>
          </w:rPr>
          <w:t xml:space="preserve"> Login</w:t>
        </w:r>
        <w:r w:rsidR="00D903B1">
          <w:rPr>
            <w:noProof/>
            <w:webHidden/>
          </w:rPr>
          <w:tab/>
        </w:r>
        <w:r w:rsidR="00D903B1">
          <w:rPr>
            <w:noProof/>
            <w:webHidden/>
          </w:rPr>
          <w:fldChar w:fldCharType="begin"/>
        </w:r>
        <w:r w:rsidR="00D903B1">
          <w:rPr>
            <w:noProof/>
            <w:webHidden/>
          </w:rPr>
          <w:instrText xml:space="preserve"> PAGEREF _Toc95421184 \h </w:instrText>
        </w:r>
        <w:r w:rsidR="00D903B1">
          <w:rPr>
            <w:noProof/>
            <w:webHidden/>
          </w:rPr>
        </w:r>
        <w:r w:rsidR="00D903B1">
          <w:rPr>
            <w:noProof/>
            <w:webHidden/>
          </w:rPr>
          <w:fldChar w:fldCharType="separate"/>
        </w:r>
        <w:r w:rsidR="0012405C">
          <w:rPr>
            <w:noProof/>
            <w:webHidden/>
          </w:rPr>
          <w:t>17</w:t>
        </w:r>
        <w:r w:rsidR="00D903B1">
          <w:rPr>
            <w:noProof/>
            <w:webHidden/>
          </w:rPr>
          <w:fldChar w:fldCharType="end"/>
        </w:r>
      </w:hyperlink>
    </w:p>
    <w:p w14:paraId="4BD66428" w14:textId="04F74E55" w:rsidR="00D903B1" w:rsidRDefault="00FF7D1A">
      <w:pPr>
        <w:pStyle w:val="TOC4"/>
        <w:rPr>
          <w:rFonts w:asciiTheme="minorHAnsi" w:eastAsiaTheme="minorEastAsia" w:hAnsiTheme="minorHAnsi"/>
          <w:noProof/>
          <w:sz w:val="22"/>
          <w:lang w:val="en-ID" w:eastAsia="en-ID"/>
        </w:rPr>
      </w:pPr>
      <w:hyperlink w:anchor="_Toc95421185" w:history="1">
        <w:r w:rsidR="00D903B1" w:rsidRPr="00AE6DD2">
          <w:rPr>
            <w:rStyle w:val="Hyperlink"/>
            <w:noProof/>
          </w:rPr>
          <w:t>Gambar 3.3</w:t>
        </w:r>
        <w:r w:rsidR="00D903B1">
          <w:rPr>
            <w:rFonts w:asciiTheme="minorHAnsi" w:eastAsiaTheme="minorEastAsia" w:hAnsiTheme="minorHAnsi"/>
            <w:noProof/>
            <w:sz w:val="22"/>
            <w:lang w:val="en-ID" w:eastAsia="en-ID"/>
          </w:rPr>
          <w:tab/>
        </w:r>
        <w:r w:rsidR="00D903B1" w:rsidRPr="00AE6DD2">
          <w:rPr>
            <w:rStyle w:val="Hyperlink"/>
            <w:i/>
            <w:noProof/>
          </w:rPr>
          <w:t>Use case</w:t>
        </w:r>
        <w:r w:rsidR="00D903B1" w:rsidRPr="00AE6DD2">
          <w:rPr>
            <w:rStyle w:val="Hyperlink"/>
            <w:noProof/>
          </w:rPr>
          <w:t xml:space="preserve"> </w:t>
        </w:r>
        <w:r w:rsidR="00D903B1" w:rsidRPr="00AE6DD2">
          <w:rPr>
            <w:rStyle w:val="Hyperlink"/>
            <w:i/>
            <w:noProof/>
          </w:rPr>
          <w:t>Diagram</w:t>
        </w:r>
        <w:r w:rsidR="00D903B1" w:rsidRPr="00AE6DD2">
          <w:rPr>
            <w:rStyle w:val="Hyperlink"/>
            <w:noProof/>
          </w:rPr>
          <w:t xml:space="preserve"> Pengelolaan Kurikulum</w:t>
        </w:r>
        <w:r w:rsidR="00D903B1">
          <w:rPr>
            <w:noProof/>
            <w:webHidden/>
          </w:rPr>
          <w:tab/>
        </w:r>
        <w:r w:rsidR="00D903B1">
          <w:rPr>
            <w:noProof/>
            <w:webHidden/>
          </w:rPr>
          <w:fldChar w:fldCharType="begin"/>
        </w:r>
        <w:r w:rsidR="00D903B1">
          <w:rPr>
            <w:noProof/>
            <w:webHidden/>
          </w:rPr>
          <w:instrText xml:space="preserve"> PAGEREF _Toc95421185 \h </w:instrText>
        </w:r>
        <w:r w:rsidR="00D903B1">
          <w:rPr>
            <w:noProof/>
            <w:webHidden/>
          </w:rPr>
        </w:r>
        <w:r w:rsidR="00D903B1">
          <w:rPr>
            <w:noProof/>
            <w:webHidden/>
          </w:rPr>
          <w:fldChar w:fldCharType="separate"/>
        </w:r>
        <w:r w:rsidR="0012405C">
          <w:rPr>
            <w:noProof/>
            <w:webHidden/>
          </w:rPr>
          <w:t>18</w:t>
        </w:r>
        <w:r w:rsidR="00D903B1">
          <w:rPr>
            <w:noProof/>
            <w:webHidden/>
          </w:rPr>
          <w:fldChar w:fldCharType="end"/>
        </w:r>
      </w:hyperlink>
    </w:p>
    <w:p w14:paraId="7ACD3F49" w14:textId="68135336" w:rsidR="00D903B1" w:rsidRDefault="00FF7D1A">
      <w:pPr>
        <w:pStyle w:val="TOC4"/>
        <w:rPr>
          <w:rFonts w:asciiTheme="minorHAnsi" w:eastAsiaTheme="minorEastAsia" w:hAnsiTheme="minorHAnsi"/>
          <w:noProof/>
          <w:sz w:val="22"/>
          <w:lang w:val="en-ID" w:eastAsia="en-ID"/>
        </w:rPr>
      </w:pPr>
      <w:hyperlink w:anchor="_Toc95421186" w:history="1">
        <w:r w:rsidR="00D903B1" w:rsidRPr="00AE6DD2">
          <w:rPr>
            <w:rStyle w:val="Hyperlink"/>
            <w:noProof/>
          </w:rPr>
          <w:t>Gambar 3.4</w:t>
        </w:r>
        <w:r w:rsidR="00D903B1">
          <w:rPr>
            <w:rFonts w:asciiTheme="minorHAnsi" w:eastAsiaTheme="minorEastAsia" w:hAnsiTheme="minorHAnsi"/>
            <w:noProof/>
            <w:sz w:val="22"/>
            <w:lang w:val="en-ID" w:eastAsia="en-ID"/>
          </w:rPr>
          <w:tab/>
        </w:r>
        <w:r w:rsidR="00D903B1" w:rsidRPr="00AE6DD2">
          <w:rPr>
            <w:rStyle w:val="Hyperlink"/>
            <w:i/>
            <w:noProof/>
          </w:rPr>
          <w:t>Use case</w:t>
        </w:r>
        <w:r w:rsidR="00D903B1" w:rsidRPr="00AE6DD2">
          <w:rPr>
            <w:rStyle w:val="Hyperlink"/>
            <w:noProof/>
          </w:rPr>
          <w:t xml:space="preserve"> </w:t>
        </w:r>
        <w:r w:rsidR="00D903B1" w:rsidRPr="00AE6DD2">
          <w:rPr>
            <w:rStyle w:val="Hyperlink"/>
            <w:i/>
            <w:noProof/>
          </w:rPr>
          <w:t>Diagram</w:t>
        </w:r>
        <w:r w:rsidR="00D903B1" w:rsidRPr="00AE6DD2">
          <w:rPr>
            <w:rStyle w:val="Hyperlink"/>
            <w:noProof/>
          </w:rPr>
          <w:t xml:space="preserve"> Proses Distribusi Beban Ajar</w:t>
        </w:r>
        <w:r w:rsidR="00D903B1">
          <w:rPr>
            <w:noProof/>
            <w:webHidden/>
          </w:rPr>
          <w:tab/>
        </w:r>
        <w:r w:rsidR="00D903B1">
          <w:rPr>
            <w:noProof/>
            <w:webHidden/>
          </w:rPr>
          <w:fldChar w:fldCharType="begin"/>
        </w:r>
        <w:r w:rsidR="00D903B1">
          <w:rPr>
            <w:noProof/>
            <w:webHidden/>
          </w:rPr>
          <w:instrText xml:space="preserve"> PAGEREF _Toc95421186 \h </w:instrText>
        </w:r>
        <w:r w:rsidR="00D903B1">
          <w:rPr>
            <w:noProof/>
            <w:webHidden/>
          </w:rPr>
        </w:r>
        <w:r w:rsidR="00D903B1">
          <w:rPr>
            <w:noProof/>
            <w:webHidden/>
          </w:rPr>
          <w:fldChar w:fldCharType="separate"/>
        </w:r>
        <w:r w:rsidR="0012405C">
          <w:rPr>
            <w:noProof/>
            <w:webHidden/>
          </w:rPr>
          <w:t>19</w:t>
        </w:r>
        <w:r w:rsidR="00D903B1">
          <w:rPr>
            <w:noProof/>
            <w:webHidden/>
          </w:rPr>
          <w:fldChar w:fldCharType="end"/>
        </w:r>
      </w:hyperlink>
    </w:p>
    <w:p w14:paraId="2F01D97E" w14:textId="7682CBB5" w:rsidR="00D903B1" w:rsidRDefault="00FF7D1A">
      <w:pPr>
        <w:pStyle w:val="TOC4"/>
        <w:rPr>
          <w:rFonts w:asciiTheme="minorHAnsi" w:eastAsiaTheme="minorEastAsia" w:hAnsiTheme="minorHAnsi"/>
          <w:noProof/>
          <w:sz w:val="22"/>
          <w:lang w:val="en-ID" w:eastAsia="en-ID"/>
        </w:rPr>
      </w:pPr>
      <w:hyperlink w:anchor="_Toc95421187" w:history="1">
        <w:r w:rsidR="00D903B1" w:rsidRPr="00AE6DD2">
          <w:rPr>
            <w:rStyle w:val="Hyperlink"/>
            <w:noProof/>
          </w:rPr>
          <w:t xml:space="preserve">Gambar 3.5 </w:t>
        </w:r>
        <w:r w:rsidR="00D903B1" w:rsidRPr="00AE6DD2">
          <w:rPr>
            <w:rStyle w:val="Hyperlink"/>
            <w:i/>
            <w:noProof/>
          </w:rPr>
          <w:t>Activity</w:t>
        </w:r>
        <w:r w:rsidR="00D903B1" w:rsidRPr="00AE6DD2">
          <w:rPr>
            <w:rStyle w:val="Hyperlink"/>
            <w:noProof/>
          </w:rPr>
          <w:t xml:space="preserve"> </w:t>
        </w:r>
        <w:r w:rsidR="00D903B1" w:rsidRPr="00AE6DD2">
          <w:rPr>
            <w:rStyle w:val="Hyperlink"/>
            <w:i/>
            <w:noProof/>
          </w:rPr>
          <w:t>Diagram</w:t>
        </w:r>
        <w:r w:rsidR="00D903B1" w:rsidRPr="00AE6DD2">
          <w:rPr>
            <w:rStyle w:val="Hyperlink"/>
            <w:noProof/>
          </w:rPr>
          <w:t xml:space="preserve"> Proses </w:t>
        </w:r>
        <w:r w:rsidR="00D903B1" w:rsidRPr="00AE6DD2">
          <w:rPr>
            <w:rStyle w:val="Hyperlink"/>
            <w:i/>
            <w:noProof/>
          </w:rPr>
          <w:t>Login</w:t>
        </w:r>
        <w:r w:rsidR="00D903B1">
          <w:rPr>
            <w:noProof/>
            <w:webHidden/>
          </w:rPr>
          <w:tab/>
        </w:r>
        <w:r w:rsidR="00D903B1">
          <w:rPr>
            <w:noProof/>
            <w:webHidden/>
          </w:rPr>
          <w:fldChar w:fldCharType="begin"/>
        </w:r>
        <w:r w:rsidR="00D903B1">
          <w:rPr>
            <w:noProof/>
            <w:webHidden/>
          </w:rPr>
          <w:instrText xml:space="preserve"> PAGEREF _Toc95421187 \h </w:instrText>
        </w:r>
        <w:r w:rsidR="00D903B1">
          <w:rPr>
            <w:noProof/>
            <w:webHidden/>
          </w:rPr>
        </w:r>
        <w:r w:rsidR="00D903B1">
          <w:rPr>
            <w:noProof/>
            <w:webHidden/>
          </w:rPr>
          <w:fldChar w:fldCharType="separate"/>
        </w:r>
        <w:r w:rsidR="0012405C">
          <w:rPr>
            <w:noProof/>
            <w:webHidden/>
          </w:rPr>
          <w:t>20</w:t>
        </w:r>
        <w:r w:rsidR="00D903B1">
          <w:rPr>
            <w:noProof/>
            <w:webHidden/>
          </w:rPr>
          <w:fldChar w:fldCharType="end"/>
        </w:r>
      </w:hyperlink>
    </w:p>
    <w:p w14:paraId="750187EB" w14:textId="7CBBC818" w:rsidR="00D903B1" w:rsidRDefault="00FF7D1A">
      <w:pPr>
        <w:pStyle w:val="TOC4"/>
        <w:rPr>
          <w:rFonts w:asciiTheme="minorHAnsi" w:eastAsiaTheme="minorEastAsia" w:hAnsiTheme="minorHAnsi"/>
          <w:noProof/>
          <w:sz w:val="22"/>
          <w:lang w:val="en-ID" w:eastAsia="en-ID"/>
        </w:rPr>
      </w:pPr>
      <w:hyperlink w:anchor="_Toc95421188" w:history="1">
        <w:r w:rsidR="00D903B1" w:rsidRPr="00AE6DD2">
          <w:rPr>
            <w:rStyle w:val="Hyperlink"/>
            <w:noProof/>
          </w:rPr>
          <w:t xml:space="preserve">Gambar 3.8 </w:t>
        </w:r>
        <w:r w:rsidR="00D903B1" w:rsidRPr="00AE6DD2">
          <w:rPr>
            <w:rStyle w:val="Hyperlink"/>
            <w:i/>
            <w:noProof/>
          </w:rPr>
          <w:t xml:space="preserve">Activity Diagram </w:t>
        </w:r>
        <w:r w:rsidR="00D903B1" w:rsidRPr="00AE6DD2">
          <w:rPr>
            <w:rStyle w:val="Hyperlink"/>
            <w:noProof/>
          </w:rPr>
          <w:t>Proses Pembuatan SK Mengajar</w:t>
        </w:r>
        <w:r w:rsidR="00D903B1">
          <w:rPr>
            <w:noProof/>
            <w:webHidden/>
          </w:rPr>
          <w:tab/>
        </w:r>
        <w:r w:rsidR="00D903B1">
          <w:rPr>
            <w:noProof/>
            <w:webHidden/>
          </w:rPr>
          <w:fldChar w:fldCharType="begin"/>
        </w:r>
        <w:r w:rsidR="00D903B1">
          <w:rPr>
            <w:noProof/>
            <w:webHidden/>
          </w:rPr>
          <w:instrText xml:space="preserve"> PAGEREF _Toc95421188 \h </w:instrText>
        </w:r>
        <w:r w:rsidR="00D903B1">
          <w:rPr>
            <w:noProof/>
            <w:webHidden/>
          </w:rPr>
        </w:r>
        <w:r w:rsidR="00D903B1">
          <w:rPr>
            <w:noProof/>
            <w:webHidden/>
          </w:rPr>
          <w:fldChar w:fldCharType="separate"/>
        </w:r>
        <w:r w:rsidR="0012405C">
          <w:rPr>
            <w:noProof/>
            <w:webHidden/>
          </w:rPr>
          <w:t>23</w:t>
        </w:r>
        <w:r w:rsidR="00D903B1">
          <w:rPr>
            <w:noProof/>
            <w:webHidden/>
          </w:rPr>
          <w:fldChar w:fldCharType="end"/>
        </w:r>
      </w:hyperlink>
    </w:p>
    <w:p w14:paraId="56C837B5" w14:textId="322A00AF" w:rsidR="00D903B1" w:rsidRDefault="00FF7D1A">
      <w:pPr>
        <w:pStyle w:val="TOC4"/>
        <w:rPr>
          <w:rFonts w:asciiTheme="minorHAnsi" w:eastAsiaTheme="minorEastAsia" w:hAnsiTheme="minorHAnsi"/>
          <w:noProof/>
          <w:sz w:val="22"/>
          <w:lang w:val="en-ID" w:eastAsia="en-ID"/>
        </w:rPr>
      </w:pPr>
      <w:hyperlink w:anchor="_Toc95421189" w:history="1">
        <w:r w:rsidR="00D903B1" w:rsidRPr="00AE6DD2">
          <w:rPr>
            <w:rStyle w:val="Hyperlink"/>
            <w:noProof/>
          </w:rPr>
          <w:t xml:space="preserve">Gambar 3.11 </w:t>
        </w:r>
        <w:r w:rsidR="00D903B1" w:rsidRPr="00AE6DD2">
          <w:rPr>
            <w:rStyle w:val="Hyperlink"/>
            <w:i/>
            <w:noProof/>
          </w:rPr>
          <w:t xml:space="preserve">Sequence Diagram </w:t>
        </w:r>
        <w:r w:rsidR="00D903B1" w:rsidRPr="00AE6DD2">
          <w:rPr>
            <w:rStyle w:val="Hyperlink"/>
            <w:noProof/>
          </w:rPr>
          <w:t>Sistem Distribusi beban Ajar</w:t>
        </w:r>
        <w:r w:rsidR="00D903B1">
          <w:rPr>
            <w:noProof/>
            <w:webHidden/>
          </w:rPr>
          <w:tab/>
        </w:r>
        <w:r w:rsidR="00D903B1">
          <w:rPr>
            <w:noProof/>
            <w:webHidden/>
          </w:rPr>
          <w:fldChar w:fldCharType="begin"/>
        </w:r>
        <w:r w:rsidR="00D903B1">
          <w:rPr>
            <w:noProof/>
            <w:webHidden/>
          </w:rPr>
          <w:instrText xml:space="preserve"> PAGEREF _Toc95421189 \h </w:instrText>
        </w:r>
        <w:r w:rsidR="00D903B1">
          <w:rPr>
            <w:noProof/>
            <w:webHidden/>
          </w:rPr>
        </w:r>
        <w:r w:rsidR="00D903B1">
          <w:rPr>
            <w:noProof/>
            <w:webHidden/>
          </w:rPr>
          <w:fldChar w:fldCharType="separate"/>
        </w:r>
        <w:r w:rsidR="0012405C">
          <w:rPr>
            <w:noProof/>
            <w:webHidden/>
          </w:rPr>
          <w:t>26</w:t>
        </w:r>
        <w:r w:rsidR="00D903B1">
          <w:rPr>
            <w:noProof/>
            <w:webHidden/>
          </w:rPr>
          <w:fldChar w:fldCharType="end"/>
        </w:r>
      </w:hyperlink>
    </w:p>
    <w:p w14:paraId="5A0E05FA" w14:textId="2A17BB50" w:rsidR="00D903B1" w:rsidRDefault="00FF7D1A">
      <w:pPr>
        <w:pStyle w:val="TOC4"/>
        <w:rPr>
          <w:rFonts w:asciiTheme="minorHAnsi" w:eastAsiaTheme="minorEastAsia" w:hAnsiTheme="minorHAnsi"/>
          <w:noProof/>
          <w:sz w:val="22"/>
          <w:lang w:val="en-ID" w:eastAsia="en-ID"/>
        </w:rPr>
      </w:pPr>
      <w:hyperlink w:anchor="_Toc95421190" w:history="1">
        <w:r w:rsidR="00D903B1" w:rsidRPr="00AE6DD2">
          <w:rPr>
            <w:rStyle w:val="Hyperlink"/>
            <w:noProof/>
          </w:rPr>
          <w:t xml:space="preserve">Gambar 3.12 </w:t>
        </w:r>
        <w:r w:rsidR="00D903B1" w:rsidRPr="00AE6DD2">
          <w:rPr>
            <w:rStyle w:val="Hyperlink"/>
            <w:i/>
            <w:noProof/>
          </w:rPr>
          <w:t xml:space="preserve">Class Diagram </w:t>
        </w:r>
        <w:r w:rsidR="00D903B1" w:rsidRPr="00AE6DD2">
          <w:rPr>
            <w:rStyle w:val="Hyperlink"/>
            <w:noProof/>
          </w:rPr>
          <w:t>Sistem Distribusi beban Ajar</w:t>
        </w:r>
        <w:r w:rsidR="00D903B1">
          <w:rPr>
            <w:noProof/>
            <w:webHidden/>
          </w:rPr>
          <w:tab/>
        </w:r>
        <w:r w:rsidR="00D903B1">
          <w:rPr>
            <w:noProof/>
            <w:webHidden/>
          </w:rPr>
          <w:fldChar w:fldCharType="begin"/>
        </w:r>
        <w:r w:rsidR="00D903B1">
          <w:rPr>
            <w:noProof/>
            <w:webHidden/>
          </w:rPr>
          <w:instrText xml:space="preserve"> PAGEREF _Toc95421190 \h </w:instrText>
        </w:r>
        <w:r w:rsidR="00D903B1">
          <w:rPr>
            <w:noProof/>
            <w:webHidden/>
          </w:rPr>
        </w:r>
        <w:r w:rsidR="00D903B1">
          <w:rPr>
            <w:noProof/>
            <w:webHidden/>
          </w:rPr>
          <w:fldChar w:fldCharType="separate"/>
        </w:r>
        <w:r w:rsidR="0012405C">
          <w:rPr>
            <w:noProof/>
            <w:webHidden/>
          </w:rPr>
          <w:t>28</w:t>
        </w:r>
        <w:r w:rsidR="00D903B1">
          <w:rPr>
            <w:noProof/>
            <w:webHidden/>
          </w:rPr>
          <w:fldChar w:fldCharType="end"/>
        </w:r>
      </w:hyperlink>
    </w:p>
    <w:p w14:paraId="67081EE3" w14:textId="34771C78" w:rsidR="00D903B1" w:rsidRDefault="00FF7D1A">
      <w:pPr>
        <w:pStyle w:val="TOC4"/>
        <w:rPr>
          <w:rFonts w:asciiTheme="minorHAnsi" w:eastAsiaTheme="minorEastAsia" w:hAnsiTheme="minorHAnsi"/>
          <w:noProof/>
          <w:sz w:val="22"/>
          <w:lang w:val="en-ID" w:eastAsia="en-ID"/>
        </w:rPr>
      </w:pPr>
      <w:hyperlink w:anchor="_Toc95421191" w:history="1">
        <w:r w:rsidR="00D903B1" w:rsidRPr="00AE6DD2">
          <w:rPr>
            <w:rStyle w:val="Hyperlink"/>
            <w:noProof/>
          </w:rPr>
          <w:t xml:space="preserve">Gambar 3.13 </w:t>
        </w:r>
        <w:r w:rsidR="00D903B1" w:rsidRPr="00AE6DD2">
          <w:rPr>
            <w:rStyle w:val="Hyperlink"/>
            <w:i/>
            <w:noProof/>
          </w:rPr>
          <w:t xml:space="preserve">ERD </w:t>
        </w:r>
        <w:r w:rsidR="00D903B1" w:rsidRPr="00AE6DD2">
          <w:rPr>
            <w:rStyle w:val="Hyperlink"/>
            <w:noProof/>
          </w:rPr>
          <w:t>Sistem Distribusi beban Ajar</w:t>
        </w:r>
        <w:r w:rsidR="00D903B1">
          <w:rPr>
            <w:noProof/>
            <w:webHidden/>
          </w:rPr>
          <w:tab/>
        </w:r>
        <w:r w:rsidR="00D903B1">
          <w:rPr>
            <w:noProof/>
            <w:webHidden/>
          </w:rPr>
          <w:fldChar w:fldCharType="begin"/>
        </w:r>
        <w:r w:rsidR="00D903B1">
          <w:rPr>
            <w:noProof/>
            <w:webHidden/>
          </w:rPr>
          <w:instrText xml:space="preserve"> PAGEREF _Toc95421191 \h </w:instrText>
        </w:r>
        <w:r w:rsidR="00D903B1">
          <w:rPr>
            <w:noProof/>
            <w:webHidden/>
          </w:rPr>
        </w:r>
        <w:r w:rsidR="00D903B1">
          <w:rPr>
            <w:noProof/>
            <w:webHidden/>
          </w:rPr>
          <w:fldChar w:fldCharType="separate"/>
        </w:r>
        <w:r w:rsidR="0012405C">
          <w:rPr>
            <w:noProof/>
            <w:webHidden/>
          </w:rPr>
          <w:t>29</w:t>
        </w:r>
        <w:r w:rsidR="00D903B1">
          <w:rPr>
            <w:noProof/>
            <w:webHidden/>
          </w:rPr>
          <w:fldChar w:fldCharType="end"/>
        </w:r>
      </w:hyperlink>
    </w:p>
    <w:p w14:paraId="3D95C6DA" w14:textId="0C8D631B" w:rsidR="00D903B1" w:rsidRDefault="00FF7D1A">
      <w:pPr>
        <w:pStyle w:val="TOC4"/>
        <w:rPr>
          <w:rFonts w:asciiTheme="minorHAnsi" w:eastAsiaTheme="minorEastAsia" w:hAnsiTheme="minorHAnsi"/>
          <w:noProof/>
          <w:sz w:val="22"/>
          <w:lang w:val="en-ID" w:eastAsia="en-ID"/>
        </w:rPr>
      </w:pPr>
      <w:hyperlink w:anchor="_Toc95421192" w:history="1">
        <w:r w:rsidR="00D903B1" w:rsidRPr="00AE6DD2">
          <w:rPr>
            <w:rStyle w:val="Hyperlink"/>
            <w:noProof/>
          </w:rPr>
          <w:t xml:space="preserve">Gambar 3.13 </w:t>
        </w:r>
        <w:r w:rsidR="00D903B1" w:rsidRPr="00AE6DD2">
          <w:rPr>
            <w:rStyle w:val="Hyperlink"/>
            <w:i/>
            <w:noProof/>
          </w:rPr>
          <w:t xml:space="preserve">Interface </w:t>
        </w:r>
        <w:r w:rsidR="00D903B1" w:rsidRPr="00AE6DD2">
          <w:rPr>
            <w:rStyle w:val="Hyperlink"/>
            <w:noProof/>
          </w:rPr>
          <w:t>Halaman Kurikulum</w:t>
        </w:r>
        <w:r w:rsidR="00D903B1">
          <w:rPr>
            <w:noProof/>
            <w:webHidden/>
          </w:rPr>
          <w:tab/>
        </w:r>
        <w:r w:rsidR="00D903B1">
          <w:rPr>
            <w:noProof/>
            <w:webHidden/>
          </w:rPr>
          <w:fldChar w:fldCharType="begin"/>
        </w:r>
        <w:r w:rsidR="00D903B1">
          <w:rPr>
            <w:noProof/>
            <w:webHidden/>
          </w:rPr>
          <w:instrText xml:space="preserve"> PAGEREF _Toc95421192 \h </w:instrText>
        </w:r>
        <w:r w:rsidR="00D903B1">
          <w:rPr>
            <w:noProof/>
            <w:webHidden/>
          </w:rPr>
        </w:r>
        <w:r w:rsidR="00D903B1">
          <w:rPr>
            <w:noProof/>
            <w:webHidden/>
          </w:rPr>
          <w:fldChar w:fldCharType="separate"/>
        </w:r>
        <w:r w:rsidR="0012405C">
          <w:rPr>
            <w:noProof/>
            <w:webHidden/>
          </w:rPr>
          <w:t>30</w:t>
        </w:r>
        <w:r w:rsidR="00D903B1">
          <w:rPr>
            <w:noProof/>
            <w:webHidden/>
          </w:rPr>
          <w:fldChar w:fldCharType="end"/>
        </w:r>
      </w:hyperlink>
    </w:p>
    <w:p w14:paraId="35FA719D" w14:textId="06C91E62" w:rsidR="00D903B1" w:rsidRDefault="00FF7D1A">
      <w:pPr>
        <w:pStyle w:val="TOC4"/>
        <w:rPr>
          <w:rFonts w:asciiTheme="minorHAnsi" w:eastAsiaTheme="minorEastAsia" w:hAnsiTheme="minorHAnsi"/>
          <w:noProof/>
          <w:sz w:val="22"/>
          <w:lang w:val="en-ID" w:eastAsia="en-ID"/>
        </w:rPr>
      </w:pPr>
      <w:hyperlink w:anchor="_Toc95421193" w:history="1">
        <w:r w:rsidR="00D903B1" w:rsidRPr="00AE6DD2">
          <w:rPr>
            <w:rStyle w:val="Hyperlink"/>
            <w:noProof/>
          </w:rPr>
          <w:t xml:space="preserve">Gambar 3.14 </w:t>
        </w:r>
        <w:r w:rsidR="00D903B1" w:rsidRPr="00AE6DD2">
          <w:rPr>
            <w:rStyle w:val="Hyperlink"/>
            <w:i/>
            <w:noProof/>
          </w:rPr>
          <w:t xml:space="preserve">Interface </w:t>
        </w:r>
        <w:r w:rsidR="00D903B1" w:rsidRPr="00AE6DD2">
          <w:rPr>
            <w:rStyle w:val="Hyperlink"/>
            <w:noProof/>
          </w:rPr>
          <w:t>Halaman Mata Kuliah</w:t>
        </w:r>
        <w:r w:rsidR="00D903B1">
          <w:rPr>
            <w:noProof/>
            <w:webHidden/>
          </w:rPr>
          <w:tab/>
        </w:r>
        <w:r w:rsidR="00D903B1">
          <w:rPr>
            <w:noProof/>
            <w:webHidden/>
          </w:rPr>
          <w:fldChar w:fldCharType="begin"/>
        </w:r>
        <w:r w:rsidR="00D903B1">
          <w:rPr>
            <w:noProof/>
            <w:webHidden/>
          </w:rPr>
          <w:instrText xml:space="preserve"> PAGEREF _Toc95421193 \h </w:instrText>
        </w:r>
        <w:r w:rsidR="00D903B1">
          <w:rPr>
            <w:noProof/>
            <w:webHidden/>
          </w:rPr>
        </w:r>
        <w:r w:rsidR="00D903B1">
          <w:rPr>
            <w:noProof/>
            <w:webHidden/>
          </w:rPr>
          <w:fldChar w:fldCharType="separate"/>
        </w:r>
        <w:r w:rsidR="0012405C">
          <w:rPr>
            <w:noProof/>
            <w:webHidden/>
          </w:rPr>
          <w:t>30</w:t>
        </w:r>
        <w:r w:rsidR="00D903B1">
          <w:rPr>
            <w:noProof/>
            <w:webHidden/>
          </w:rPr>
          <w:fldChar w:fldCharType="end"/>
        </w:r>
      </w:hyperlink>
    </w:p>
    <w:p w14:paraId="63E55466" w14:textId="388C35DE" w:rsidR="00D903B1" w:rsidRDefault="00FF7D1A">
      <w:pPr>
        <w:pStyle w:val="TOC4"/>
        <w:rPr>
          <w:rFonts w:asciiTheme="minorHAnsi" w:eastAsiaTheme="minorEastAsia" w:hAnsiTheme="minorHAnsi"/>
          <w:noProof/>
          <w:sz w:val="22"/>
          <w:lang w:val="en-ID" w:eastAsia="en-ID"/>
        </w:rPr>
      </w:pPr>
      <w:hyperlink w:anchor="_Toc95421194" w:history="1">
        <w:r w:rsidR="00D903B1" w:rsidRPr="00AE6DD2">
          <w:rPr>
            <w:rStyle w:val="Hyperlink"/>
            <w:noProof/>
          </w:rPr>
          <w:t xml:space="preserve">Gambar 3.15 </w:t>
        </w:r>
        <w:r w:rsidR="00D903B1" w:rsidRPr="00AE6DD2">
          <w:rPr>
            <w:rStyle w:val="Hyperlink"/>
            <w:i/>
            <w:noProof/>
          </w:rPr>
          <w:t xml:space="preserve">Interface </w:t>
        </w:r>
        <w:r w:rsidR="00D903B1" w:rsidRPr="00AE6DD2">
          <w:rPr>
            <w:rStyle w:val="Hyperlink"/>
            <w:noProof/>
          </w:rPr>
          <w:t>Halaman Pengisian Distribusi Beban Ajar</w:t>
        </w:r>
        <w:r w:rsidR="00D903B1">
          <w:rPr>
            <w:noProof/>
            <w:webHidden/>
          </w:rPr>
          <w:tab/>
        </w:r>
        <w:r w:rsidR="00D903B1">
          <w:rPr>
            <w:noProof/>
            <w:webHidden/>
          </w:rPr>
          <w:fldChar w:fldCharType="begin"/>
        </w:r>
        <w:r w:rsidR="00D903B1">
          <w:rPr>
            <w:noProof/>
            <w:webHidden/>
          </w:rPr>
          <w:instrText xml:space="preserve"> PAGEREF _Toc95421194 \h </w:instrText>
        </w:r>
        <w:r w:rsidR="00D903B1">
          <w:rPr>
            <w:noProof/>
            <w:webHidden/>
          </w:rPr>
        </w:r>
        <w:r w:rsidR="00D903B1">
          <w:rPr>
            <w:noProof/>
            <w:webHidden/>
          </w:rPr>
          <w:fldChar w:fldCharType="separate"/>
        </w:r>
        <w:r w:rsidR="0012405C">
          <w:rPr>
            <w:noProof/>
            <w:webHidden/>
          </w:rPr>
          <w:t>31</w:t>
        </w:r>
        <w:r w:rsidR="00D903B1">
          <w:rPr>
            <w:noProof/>
            <w:webHidden/>
          </w:rPr>
          <w:fldChar w:fldCharType="end"/>
        </w:r>
      </w:hyperlink>
    </w:p>
    <w:p w14:paraId="6FE3A804" w14:textId="43D0BB05" w:rsidR="00D903B1" w:rsidRDefault="00FF7D1A">
      <w:pPr>
        <w:pStyle w:val="TOC4"/>
        <w:rPr>
          <w:rFonts w:asciiTheme="minorHAnsi" w:eastAsiaTheme="minorEastAsia" w:hAnsiTheme="minorHAnsi"/>
          <w:noProof/>
          <w:sz w:val="22"/>
          <w:lang w:val="en-ID" w:eastAsia="en-ID"/>
        </w:rPr>
      </w:pPr>
      <w:hyperlink w:anchor="_Toc95421195" w:history="1">
        <w:r w:rsidR="00D903B1" w:rsidRPr="00AE6DD2">
          <w:rPr>
            <w:rStyle w:val="Hyperlink"/>
            <w:noProof/>
          </w:rPr>
          <w:t xml:space="preserve">Gambar 3.16 </w:t>
        </w:r>
        <w:r w:rsidR="00D903B1" w:rsidRPr="00AE6DD2">
          <w:rPr>
            <w:rStyle w:val="Hyperlink"/>
            <w:i/>
            <w:noProof/>
          </w:rPr>
          <w:t xml:space="preserve">Interface </w:t>
        </w:r>
        <w:r w:rsidR="00D903B1" w:rsidRPr="00AE6DD2">
          <w:rPr>
            <w:rStyle w:val="Hyperlink"/>
            <w:noProof/>
          </w:rPr>
          <w:t>Halaman Lintas Prodi</w:t>
        </w:r>
        <w:r w:rsidR="00D903B1">
          <w:rPr>
            <w:noProof/>
            <w:webHidden/>
          </w:rPr>
          <w:tab/>
        </w:r>
        <w:r w:rsidR="00D903B1">
          <w:rPr>
            <w:noProof/>
            <w:webHidden/>
          </w:rPr>
          <w:fldChar w:fldCharType="begin"/>
        </w:r>
        <w:r w:rsidR="00D903B1">
          <w:rPr>
            <w:noProof/>
            <w:webHidden/>
          </w:rPr>
          <w:instrText xml:space="preserve"> PAGEREF _Toc95421195 \h </w:instrText>
        </w:r>
        <w:r w:rsidR="00D903B1">
          <w:rPr>
            <w:noProof/>
            <w:webHidden/>
          </w:rPr>
        </w:r>
        <w:r w:rsidR="00D903B1">
          <w:rPr>
            <w:noProof/>
            <w:webHidden/>
          </w:rPr>
          <w:fldChar w:fldCharType="separate"/>
        </w:r>
        <w:r w:rsidR="0012405C">
          <w:rPr>
            <w:noProof/>
            <w:webHidden/>
          </w:rPr>
          <w:t>32</w:t>
        </w:r>
        <w:r w:rsidR="00D903B1">
          <w:rPr>
            <w:noProof/>
            <w:webHidden/>
          </w:rPr>
          <w:fldChar w:fldCharType="end"/>
        </w:r>
      </w:hyperlink>
    </w:p>
    <w:p w14:paraId="0BB18EED" w14:textId="4FC47D77" w:rsidR="00D903B1" w:rsidRDefault="00FF7D1A">
      <w:pPr>
        <w:pStyle w:val="TOC4"/>
        <w:rPr>
          <w:rFonts w:asciiTheme="minorHAnsi" w:eastAsiaTheme="minorEastAsia" w:hAnsiTheme="minorHAnsi"/>
          <w:noProof/>
          <w:sz w:val="22"/>
          <w:lang w:val="en-ID" w:eastAsia="en-ID"/>
        </w:rPr>
      </w:pPr>
      <w:hyperlink w:anchor="_Toc95421196" w:history="1">
        <w:r w:rsidR="00D903B1" w:rsidRPr="00AE6DD2">
          <w:rPr>
            <w:rStyle w:val="Hyperlink"/>
            <w:noProof/>
          </w:rPr>
          <w:t xml:space="preserve">Gambar 3.17 </w:t>
        </w:r>
        <w:r w:rsidR="00D903B1" w:rsidRPr="00AE6DD2">
          <w:rPr>
            <w:rStyle w:val="Hyperlink"/>
            <w:i/>
            <w:noProof/>
          </w:rPr>
          <w:t xml:space="preserve">Interface </w:t>
        </w:r>
        <w:r w:rsidR="00D903B1" w:rsidRPr="00AE6DD2">
          <w:rPr>
            <w:rStyle w:val="Hyperlink"/>
            <w:noProof/>
          </w:rPr>
          <w:t>Halaman Dosen Luar Biasa</w:t>
        </w:r>
        <w:r w:rsidR="00D903B1">
          <w:rPr>
            <w:noProof/>
            <w:webHidden/>
          </w:rPr>
          <w:tab/>
        </w:r>
        <w:r w:rsidR="00D903B1">
          <w:rPr>
            <w:noProof/>
            <w:webHidden/>
          </w:rPr>
          <w:fldChar w:fldCharType="begin"/>
        </w:r>
        <w:r w:rsidR="00D903B1">
          <w:rPr>
            <w:noProof/>
            <w:webHidden/>
          </w:rPr>
          <w:instrText xml:space="preserve"> PAGEREF _Toc95421196 \h </w:instrText>
        </w:r>
        <w:r w:rsidR="00D903B1">
          <w:rPr>
            <w:noProof/>
            <w:webHidden/>
          </w:rPr>
        </w:r>
        <w:r w:rsidR="00D903B1">
          <w:rPr>
            <w:noProof/>
            <w:webHidden/>
          </w:rPr>
          <w:fldChar w:fldCharType="separate"/>
        </w:r>
        <w:r w:rsidR="0012405C">
          <w:rPr>
            <w:noProof/>
            <w:webHidden/>
          </w:rPr>
          <w:t>32</w:t>
        </w:r>
        <w:r w:rsidR="00D903B1">
          <w:rPr>
            <w:noProof/>
            <w:webHidden/>
          </w:rPr>
          <w:fldChar w:fldCharType="end"/>
        </w:r>
      </w:hyperlink>
    </w:p>
    <w:p w14:paraId="35C4DC1C" w14:textId="77230331" w:rsidR="00D903B1" w:rsidRDefault="00FF7D1A">
      <w:pPr>
        <w:pStyle w:val="TOC4"/>
        <w:rPr>
          <w:rFonts w:asciiTheme="minorHAnsi" w:eastAsiaTheme="minorEastAsia" w:hAnsiTheme="minorHAnsi"/>
          <w:noProof/>
          <w:sz w:val="22"/>
          <w:lang w:val="en-ID" w:eastAsia="en-ID"/>
        </w:rPr>
      </w:pPr>
      <w:hyperlink w:anchor="_Toc95421197" w:history="1">
        <w:r w:rsidR="00D903B1" w:rsidRPr="00AE6DD2">
          <w:rPr>
            <w:rStyle w:val="Hyperlink"/>
            <w:noProof/>
          </w:rPr>
          <w:t xml:space="preserve">Gambar 3.18 </w:t>
        </w:r>
        <w:r w:rsidR="00D903B1" w:rsidRPr="00AE6DD2">
          <w:rPr>
            <w:rStyle w:val="Hyperlink"/>
            <w:i/>
            <w:noProof/>
          </w:rPr>
          <w:t xml:space="preserve">Interface </w:t>
        </w:r>
        <w:r w:rsidR="00D903B1" w:rsidRPr="00AE6DD2">
          <w:rPr>
            <w:rStyle w:val="Hyperlink"/>
            <w:noProof/>
          </w:rPr>
          <w:t>Halaman Distribusi Beban Ajar</w:t>
        </w:r>
        <w:r w:rsidR="00D903B1">
          <w:rPr>
            <w:noProof/>
            <w:webHidden/>
          </w:rPr>
          <w:tab/>
        </w:r>
        <w:r w:rsidR="00D903B1">
          <w:rPr>
            <w:noProof/>
            <w:webHidden/>
          </w:rPr>
          <w:fldChar w:fldCharType="begin"/>
        </w:r>
        <w:r w:rsidR="00D903B1">
          <w:rPr>
            <w:noProof/>
            <w:webHidden/>
          </w:rPr>
          <w:instrText xml:space="preserve"> PAGEREF _Toc95421197 \h </w:instrText>
        </w:r>
        <w:r w:rsidR="00D903B1">
          <w:rPr>
            <w:noProof/>
            <w:webHidden/>
          </w:rPr>
        </w:r>
        <w:r w:rsidR="00D903B1">
          <w:rPr>
            <w:noProof/>
            <w:webHidden/>
          </w:rPr>
          <w:fldChar w:fldCharType="separate"/>
        </w:r>
        <w:r w:rsidR="0012405C">
          <w:rPr>
            <w:noProof/>
            <w:webHidden/>
          </w:rPr>
          <w:t>33</w:t>
        </w:r>
        <w:r w:rsidR="00D903B1">
          <w:rPr>
            <w:noProof/>
            <w:webHidden/>
          </w:rPr>
          <w:fldChar w:fldCharType="end"/>
        </w:r>
      </w:hyperlink>
    </w:p>
    <w:p w14:paraId="5C3CF8FC" w14:textId="15FED915" w:rsidR="00D903B1" w:rsidRDefault="00FF7D1A">
      <w:pPr>
        <w:pStyle w:val="TOC4"/>
        <w:rPr>
          <w:rFonts w:asciiTheme="minorHAnsi" w:eastAsiaTheme="minorEastAsia" w:hAnsiTheme="minorHAnsi"/>
          <w:noProof/>
          <w:sz w:val="22"/>
          <w:lang w:val="en-ID" w:eastAsia="en-ID"/>
        </w:rPr>
      </w:pPr>
      <w:hyperlink w:anchor="_Toc95421198" w:history="1">
        <w:r w:rsidR="00D903B1" w:rsidRPr="00AE6DD2">
          <w:rPr>
            <w:rStyle w:val="Hyperlink"/>
            <w:noProof/>
          </w:rPr>
          <w:t xml:space="preserve">Gambar 3.19 </w:t>
        </w:r>
        <w:r w:rsidR="00D903B1" w:rsidRPr="00AE6DD2">
          <w:rPr>
            <w:rStyle w:val="Hyperlink"/>
            <w:i/>
            <w:noProof/>
          </w:rPr>
          <w:t xml:space="preserve">Interface </w:t>
        </w:r>
        <w:r w:rsidR="00D903B1" w:rsidRPr="00AE6DD2">
          <w:rPr>
            <w:rStyle w:val="Hyperlink"/>
            <w:noProof/>
          </w:rPr>
          <w:t>Halaman Verifikasi SK</w:t>
        </w:r>
        <w:r w:rsidR="00D903B1">
          <w:rPr>
            <w:noProof/>
            <w:webHidden/>
          </w:rPr>
          <w:tab/>
        </w:r>
        <w:r w:rsidR="00D903B1">
          <w:rPr>
            <w:noProof/>
            <w:webHidden/>
          </w:rPr>
          <w:fldChar w:fldCharType="begin"/>
        </w:r>
        <w:r w:rsidR="00D903B1">
          <w:rPr>
            <w:noProof/>
            <w:webHidden/>
          </w:rPr>
          <w:instrText xml:space="preserve"> PAGEREF _Toc95421198 \h </w:instrText>
        </w:r>
        <w:r w:rsidR="00D903B1">
          <w:rPr>
            <w:noProof/>
            <w:webHidden/>
          </w:rPr>
        </w:r>
        <w:r w:rsidR="00D903B1">
          <w:rPr>
            <w:noProof/>
            <w:webHidden/>
          </w:rPr>
          <w:fldChar w:fldCharType="separate"/>
        </w:r>
        <w:r w:rsidR="0012405C">
          <w:rPr>
            <w:noProof/>
            <w:webHidden/>
          </w:rPr>
          <w:t>34</w:t>
        </w:r>
        <w:r w:rsidR="00D903B1">
          <w:rPr>
            <w:noProof/>
            <w:webHidden/>
          </w:rPr>
          <w:fldChar w:fldCharType="end"/>
        </w:r>
      </w:hyperlink>
    </w:p>
    <w:p w14:paraId="2A28BB15" w14:textId="1B05C29D" w:rsidR="00D903B1" w:rsidRDefault="00FF7D1A">
      <w:pPr>
        <w:pStyle w:val="TOC4"/>
        <w:rPr>
          <w:rFonts w:asciiTheme="minorHAnsi" w:eastAsiaTheme="minorEastAsia" w:hAnsiTheme="minorHAnsi"/>
          <w:noProof/>
          <w:sz w:val="22"/>
          <w:lang w:val="en-ID" w:eastAsia="en-ID"/>
        </w:rPr>
      </w:pPr>
      <w:hyperlink w:anchor="_Toc95421199" w:history="1">
        <w:r w:rsidR="00D903B1" w:rsidRPr="00AE6DD2">
          <w:rPr>
            <w:rStyle w:val="Hyperlink"/>
            <w:noProof/>
          </w:rPr>
          <w:t xml:space="preserve">Gambar 3.20 </w:t>
        </w:r>
        <w:r w:rsidR="00D903B1" w:rsidRPr="00AE6DD2">
          <w:rPr>
            <w:rStyle w:val="Hyperlink"/>
            <w:i/>
            <w:noProof/>
          </w:rPr>
          <w:t xml:space="preserve">Interface </w:t>
        </w:r>
        <w:r w:rsidR="00D903B1" w:rsidRPr="00AE6DD2">
          <w:rPr>
            <w:rStyle w:val="Hyperlink"/>
            <w:noProof/>
          </w:rPr>
          <w:t>Halaman Validasi SK</w:t>
        </w:r>
        <w:r w:rsidR="00D903B1">
          <w:rPr>
            <w:noProof/>
            <w:webHidden/>
          </w:rPr>
          <w:tab/>
        </w:r>
        <w:r w:rsidR="00D903B1">
          <w:rPr>
            <w:noProof/>
            <w:webHidden/>
          </w:rPr>
          <w:fldChar w:fldCharType="begin"/>
        </w:r>
        <w:r w:rsidR="00D903B1">
          <w:rPr>
            <w:noProof/>
            <w:webHidden/>
          </w:rPr>
          <w:instrText xml:space="preserve"> PAGEREF _Toc95421199 \h </w:instrText>
        </w:r>
        <w:r w:rsidR="00D903B1">
          <w:rPr>
            <w:noProof/>
            <w:webHidden/>
          </w:rPr>
        </w:r>
        <w:r w:rsidR="00D903B1">
          <w:rPr>
            <w:noProof/>
            <w:webHidden/>
          </w:rPr>
          <w:fldChar w:fldCharType="separate"/>
        </w:r>
        <w:r w:rsidR="0012405C">
          <w:rPr>
            <w:noProof/>
            <w:webHidden/>
          </w:rPr>
          <w:t>34</w:t>
        </w:r>
        <w:r w:rsidR="00D903B1">
          <w:rPr>
            <w:noProof/>
            <w:webHidden/>
          </w:rPr>
          <w:fldChar w:fldCharType="end"/>
        </w:r>
      </w:hyperlink>
    </w:p>
    <w:p w14:paraId="779DDECE" w14:textId="10DAF247" w:rsidR="00D903B1" w:rsidRDefault="00FF7D1A">
      <w:pPr>
        <w:pStyle w:val="TOC4"/>
        <w:rPr>
          <w:rFonts w:asciiTheme="minorHAnsi" w:eastAsiaTheme="minorEastAsia" w:hAnsiTheme="minorHAnsi"/>
          <w:noProof/>
          <w:sz w:val="22"/>
          <w:lang w:val="en-ID" w:eastAsia="en-ID"/>
        </w:rPr>
      </w:pPr>
      <w:hyperlink w:anchor="_Toc95421200" w:history="1">
        <w:r w:rsidR="00D903B1" w:rsidRPr="00AE6DD2">
          <w:rPr>
            <w:rStyle w:val="Hyperlink"/>
            <w:noProof/>
          </w:rPr>
          <w:t xml:space="preserve">Gambar 3.21 </w:t>
        </w:r>
        <w:r w:rsidR="00D903B1" w:rsidRPr="00AE6DD2">
          <w:rPr>
            <w:rStyle w:val="Hyperlink"/>
            <w:i/>
            <w:noProof/>
          </w:rPr>
          <w:t xml:space="preserve">Interface </w:t>
        </w:r>
        <w:r w:rsidR="00D903B1" w:rsidRPr="00AE6DD2">
          <w:rPr>
            <w:rStyle w:val="Hyperlink"/>
            <w:noProof/>
          </w:rPr>
          <w:t>Halaman SK Dosen</w:t>
        </w:r>
        <w:r w:rsidR="00D903B1">
          <w:rPr>
            <w:noProof/>
            <w:webHidden/>
          </w:rPr>
          <w:tab/>
        </w:r>
        <w:r w:rsidR="00D903B1">
          <w:rPr>
            <w:noProof/>
            <w:webHidden/>
          </w:rPr>
          <w:fldChar w:fldCharType="begin"/>
        </w:r>
        <w:r w:rsidR="00D903B1">
          <w:rPr>
            <w:noProof/>
            <w:webHidden/>
          </w:rPr>
          <w:instrText xml:space="preserve"> PAGEREF _Toc95421200 \h </w:instrText>
        </w:r>
        <w:r w:rsidR="00D903B1">
          <w:rPr>
            <w:noProof/>
            <w:webHidden/>
          </w:rPr>
        </w:r>
        <w:r w:rsidR="00D903B1">
          <w:rPr>
            <w:noProof/>
            <w:webHidden/>
          </w:rPr>
          <w:fldChar w:fldCharType="separate"/>
        </w:r>
        <w:r w:rsidR="0012405C">
          <w:rPr>
            <w:noProof/>
            <w:webHidden/>
          </w:rPr>
          <w:t>35</w:t>
        </w:r>
        <w:r w:rsidR="00D903B1">
          <w:rPr>
            <w:noProof/>
            <w:webHidden/>
          </w:rPr>
          <w:fldChar w:fldCharType="end"/>
        </w:r>
      </w:hyperlink>
    </w:p>
    <w:p w14:paraId="7E797E4B" w14:textId="5994B426" w:rsidR="00D903B1" w:rsidRDefault="00FF7D1A">
      <w:pPr>
        <w:pStyle w:val="TOC4"/>
        <w:rPr>
          <w:rFonts w:asciiTheme="minorHAnsi" w:eastAsiaTheme="minorEastAsia" w:hAnsiTheme="minorHAnsi"/>
          <w:noProof/>
          <w:sz w:val="22"/>
          <w:lang w:val="en-ID" w:eastAsia="en-ID"/>
        </w:rPr>
      </w:pPr>
      <w:hyperlink w:anchor="_Toc95421201" w:history="1">
        <w:r w:rsidR="00D903B1" w:rsidRPr="00AE6DD2">
          <w:rPr>
            <w:rStyle w:val="Hyperlink"/>
            <w:noProof/>
          </w:rPr>
          <w:t xml:space="preserve">Gambar 4.1 </w:t>
        </w:r>
        <w:r w:rsidR="00D903B1" w:rsidRPr="00AE6DD2">
          <w:rPr>
            <w:rStyle w:val="Hyperlink"/>
            <w:i/>
            <w:noProof/>
          </w:rPr>
          <w:t xml:space="preserve">Interface </w:t>
        </w:r>
        <w:r w:rsidR="00D903B1" w:rsidRPr="00AE6DD2">
          <w:rPr>
            <w:rStyle w:val="Hyperlink"/>
            <w:noProof/>
          </w:rPr>
          <w:t>Halaman Kurikulum</w:t>
        </w:r>
        <w:r w:rsidR="00D903B1">
          <w:rPr>
            <w:noProof/>
            <w:webHidden/>
          </w:rPr>
          <w:tab/>
        </w:r>
        <w:r w:rsidR="00D903B1">
          <w:rPr>
            <w:noProof/>
            <w:webHidden/>
          </w:rPr>
          <w:fldChar w:fldCharType="begin"/>
        </w:r>
        <w:r w:rsidR="00D903B1">
          <w:rPr>
            <w:noProof/>
            <w:webHidden/>
          </w:rPr>
          <w:instrText xml:space="preserve"> PAGEREF _Toc95421201 \h </w:instrText>
        </w:r>
        <w:r w:rsidR="00D903B1">
          <w:rPr>
            <w:noProof/>
            <w:webHidden/>
          </w:rPr>
        </w:r>
        <w:r w:rsidR="00D903B1">
          <w:rPr>
            <w:noProof/>
            <w:webHidden/>
          </w:rPr>
          <w:fldChar w:fldCharType="separate"/>
        </w:r>
        <w:r w:rsidR="0012405C">
          <w:rPr>
            <w:noProof/>
            <w:webHidden/>
          </w:rPr>
          <w:t>36</w:t>
        </w:r>
        <w:r w:rsidR="00D903B1">
          <w:rPr>
            <w:noProof/>
            <w:webHidden/>
          </w:rPr>
          <w:fldChar w:fldCharType="end"/>
        </w:r>
      </w:hyperlink>
    </w:p>
    <w:p w14:paraId="15EEEE06" w14:textId="1E570587" w:rsidR="00D903B1" w:rsidRDefault="00FF7D1A">
      <w:pPr>
        <w:pStyle w:val="TOC4"/>
        <w:rPr>
          <w:rFonts w:asciiTheme="minorHAnsi" w:eastAsiaTheme="minorEastAsia" w:hAnsiTheme="minorHAnsi"/>
          <w:noProof/>
          <w:sz w:val="22"/>
          <w:lang w:val="en-ID" w:eastAsia="en-ID"/>
        </w:rPr>
      </w:pPr>
      <w:hyperlink w:anchor="_Toc95421202" w:history="1">
        <w:r w:rsidR="00D903B1" w:rsidRPr="00AE6DD2">
          <w:rPr>
            <w:rStyle w:val="Hyperlink"/>
            <w:noProof/>
          </w:rPr>
          <w:t xml:space="preserve">Gambar 4.2 </w:t>
        </w:r>
        <w:r w:rsidR="00D903B1" w:rsidRPr="00AE6DD2">
          <w:rPr>
            <w:rStyle w:val="Hyperlink"/>
            <w:i/>
            <w:noProof/>
          </w:rPr>
          <w:t xml:space="preserve">Interface </w:t>
        </w:r>
        <w:r w:rsidR="00D903B1" w:rsidRPr="00AE6DD2">
          <w:rPr>
            <w:rStyle w:val="Hyperlink"/>
            <w:noProof/>
          </w:rPr>
          <w:t>Halaman Mata Kuliah</w:t>
        </w:r>
        <w:r w:rsidR="00D903B1">
          <w:rPr>
            <w:noProof/>
            <w:webHidden/>
          </w:rPr>
          <w:tab/>
        </w:r>
        <w:r w:rsidR="00D903B1">
          <w:rPr>
            <w:noProof/>
            <w:webHidden/>
          </w:rPr>
          <w:fldChar w:fldCharType="begin"/>
        </w:r>
        <w:r w:rsidR="00D903B1">
          <w:rPr>
            <w:noProof/>
            <w:webHidden/>
          </w:rPr>
          <w:instrText xml:space="preserve"> PAGEREF _Toc95421202 \h </w:instrText>
        </w:r>
        <w:r w:rsidR="00D903B1">
          <w:rPr>
            <w:noProof/>
            <w:webHidden/>
          </w:rPr>
        </w:r>
        <w:r w:rsidR="00D903B1">
          <w:rPr>
            <w:noProof/>
            <w:webHidden/>
          </w:rPr>
          <w:fldChar w:fldCharType="separate"/>
        </w:r>
        <w:r w:rsidR="0012405C">
          <w:rPr>
            <w:noProof/>
            <w:webHidden/>
          </w:rPr>
          <w:t>37</w:t>
        </w:r>
        <w:r w:rsidR="00D903B1">
          <w:rPr>
            <w:noProof/>
            <w:webHidden/>
          </w:rPr>
          <w:fldChar w:fldCharType="end"/>
        </w:r>
      </w:hyperlink>
    </w:p>
    <w:p w14:paraId="0A2E0984" w14:textId="26499929" w:rsidR="00D903B1" w:rsidRDefault="00FF7D1A">
      <w:pPr>
        <w:pStyle w:val="TOC4"/>
        <w:rPr>
          <w:rFonts w:asciiTheme="minorHAnsi" w:eastAsiaTheme="minorEastAsia" w:hAnsiTheme="minorHAnsi"/>
          <w:noProof/>
          <w:sz w:val="22"/>
          <w:lang w:val="en-ID" w:eastAsia="en-ID"/>
        </w:rPr>
      </w:pPr>
      <w:hyperlink w:anchor="_Toc95421203" w:history="1">
        <w:r w:rsidR="00D903B1" w:rsidRPr="00AE6DD2">
          <w:rPr>
            <w:rStyle w:val="Hyperlink"/>
            <w:noProof/>
          </w:rPr>
          <w:t xml:space="preserve">Gambar 4.3 </w:t>
        </w:r>
        <w:r w:rsidR="00D903B1" w:rsidRPr="00AE6DD2">
          <w:rPr>
            <w:rStyle w:val="Hyperlink"/>
            <w:i/>
            <w:noProof/>
          </w:rPr>
          <w:t xml:space="preserve">Interface </w:t>
        </w:r>
        <w:r w:rsidR="00D903B1" w:rsidRPr="00AE6DD2">
          <w:rPr>
            <w:rStyle w:val="Hyperlink"/>
            <w:noProof/>
          </w:rPr>
          <w:t>Halaman Pengisian Distribusi Beban Ajar</w:t>
        </w:r>
        <w:r w:rsidR="00D903B1">
          <w:rPr>
            <w:noProof/>
            <w:webHidden/>
          </w:rPr>
          <w:tab/>
        </w:r>
        <w:r w:rsidR="00D903B1">
          <w:rPr>
            <w:noProof/>
            <w:webHidden/>
          </w:rPr>
          <w:fldChar w:fldCharType="begin"/>
        </w:r>
        <w:r w:rsidR="00D903B1">
          <w:rPr>
            <w:noProof/>
            <w:webHidden/>
          </w:rPr>
          <w:instrText xml:space="preserve"> PAGEREF _Toc95421203 \h </w:instrText>
        </w:r>
        <w:r w:rsidR="00D903B1">
          <w:rPr>
            <w:noProof/>
            <w:webHidden/>
          </w:rPr>
        </w:r>
        <w:r w:rsidR="00D903B1">
          <w:rPr>
            <w:noProof/>
            <w:webHidden/>
          </w:rPr>
          <w:fldChar w:fldCharType="separate"/>
        </w:r>
        <w:r w:rsidR="0012405C">
          <w:rPr>
            <w:noProof/>
            <w:webHidden/>
          </w:rPr>
          <w:t>38</w:t>
        </w:r>
        <w:r w:rsidR="00D903B1">
          <w:rPr>
            <w:noProof/>
            <w:webHidden/>
          </w:rPr>
          <w:fldChar w:fldCharType="end"/>
        </w:r>
      </w:hyperlink>
    </w:p>
    <w:p w14:paraId="232FBC4F" w14:textId="4E7EB09C" w:rsidR="00D903B1" w:rsidRDefault="00FF7D1A">
      <w:pPr>
        <w:pStyle w:val="TOC4"/>
        <w:rPr>
          <w:rFonts w:asciiTheme="minorHAnsi" w:eastAsiaTheme="minorEastAsia" w:hAnsiTheme="minorHAnsi"/>
          <w:noProof/>
          <w:sz w:val="22"/>
          <w:lang w:val="en-ID" w:eastAsia="en-ID"/>
        </w:rPr>
      </w:pPr>
      <w:hyperlink w:anchor="_Toc95421204" w:history="1">
        <w:r w:rsidR="00D903B1" w:rsidRPr="00AE6DD2">
          <w:rPr>
            <w:rStyle w:val="Hyperlink"/>
            <w:noProof/>
          </w:rPr>
          <w:t xml:space="preserve">Gambar 4.4 </w:t>
        </w:r>
        <w:r w:rsidR="00D903B1" w:rsidRPr="00AE6DD2">
          <w:rPr>
            <w:rStyle w:val="Hyperlink"/>
            <w:i/>
            <w:noProof/>
          </w:rPr>
          <w:t xml:space="preserve">Interface </w:t>
        </w:r>
        <w:r w:rsidR="00D903B1" w:rsidRPr="00AE6DD2">
          <w:rPr>
            <w:rStyle w:val="Hyperlink"/>
            <w:noProof/>
          </w:rPr>
          <w:t>Halaman Dosen Lintas Prodi</w:t>
        </w:r>
        <w:r w:rsidR="00D903B1">
          <w:rPr>
            <w:noProof/>
            <w:webHidden/>
          </w:rPr>
          <w:tab/>
        </w:r>
        <w:r w:rsidR="00D903B1">
          <w:rPr>
            <w:noProof/>
            <w:webHidden/>
          </w:rPr>
          <w:fldChar w:fldCharType="begin"/>
        </w:r>
        <w:r w:rsidR="00D903B1">
          <w:rPr>
            <w:noProof/>
            <w:webHidden/>
          </w:rPr>
          <w:instrText xml:space="preserve"> PAGEREF _Toc95421204 \h </w:instrText>
        </w:r>
        <w:r w:rsidR="00D903B1">
          <w:rPr>
            <w:noProof/>
            <w:webHidden/>
          </w:rPr>
        </w:r>
        <w:r w:rsidR="00D903B1">
          <w:rPr>
            <w:noProof/>
            <w:webHidden/>
          </w:rPr>
          <w:fldChar w:fldCharType="separate"/>
        </w:r>
        <w:r w:rsidR="0012405C">
          <w:rPr>
            <w:noProof/>
            <w:webHidden/>
          </w:rPr>
          <w:t>39</w:t>
        </w:r>
        <w:r w:rsidR="00D903B1">
          <w:rPr>
            <w:noProof/>
            <w:webHidden/>
          </w:rPr>
          <w:fldChar w:fldCharType="end"/>
        </w:r>
      </w:hyperlink>
    </w:p>
    <w:p w14:paraId="7957F4BE" w14:textId="4F53CC06" w:rsidR="00D903B1" w:rsidRDefault="00FF7D1A">
      <w:pPr>
        <w:pStyle w:val="TOC4"/>
        <w:rPr>
          <w:rFonts w:asciiTheme="minorHAnsi" w:eastAsiaTheme="minorEastAsia" w:hAnsiTheme="minorHAnsi"/>
          <w:noProof/>
          <w:sz w:val="22"/>
          <w:lang w:val="en-ID" w:eastAsia="en-ID"/>
        </w:rPr>
      </w:pPr>
      <w:hyperlink w:anchor="_Toc95421205" w:history="1">
        <w:r w:rsidR="00D903B1" w:rsidRPr="00AE6DD2">
          <w:rPr>
            <w:rStyle w:val="Hyperlink"/>
            <w:noProof/>
          </w:rPr>
          <w:t xml:space="preserve">Gambar 4.5 </w:t>
        </w:r>
        <w:r w:rsidR="00D903B1" w:rsidRPr="00AE6DD2">
          <w:rPr>
            <w:rStyle w:val="Hyperlink"/>
            <w:i/>
            <w:noProof/>
          </w:rPr>
          <w:t xml:space="preserve">Interface </w:t>
        </w:r>
        <w:r w:rsidR="00D903B1" w:rsidRPr="00AE6DD2">
          <w:rPr>
            <w:rStyle w:val="Hyperlink"/>
            <w:noProof/>
          </w:rPr>
          <w:t>Halaman Dosen Luar Biasa</w:t>
        </w:r>
        <w:r w:rsidR="00D903B1">
          <w:rPr>
            <w:noProof/>
            <w:webHidden/>
          </w:rPr>
          <w:tab/>
        </w:r>
        <w:r w:rsidR="00D903B1">
          <w:rPr>
            <w:noProof/>
            <w:webHidden/>
          </w:rPr>
          <w:fldChar w:fldCharType="begin"/>
        </w:r>
        <w:r w:rsidR="00D903B1">
          <w:rPr>
            <w:noProof/>
            <w:webHidden/>
          </w:rPr>
          <w:instrText xml:space="preserve"> PAGEREF _Toc95421205 \h </w:instrText>
        </w:r>
        <w:r w:rsidR="00D903B1">
          <w:rPr>
            <w:noProof/>
            <w:webHidden/>
          </w:rPr>
        </w:r>
        <w:r w:rsidR="00D903B1">
          <w:rPr>
            <w:noProof/>
            <w:webHidden/>
          </w:rPr>
          <w:fldChar w:fldCharType="separate"/>
        </w:r>
        <w:r w:rsidR="0012405C">
          <w:rPr>
            <w:noProof/>
            <w:webHidden/>
          </w:rPr>
          <w:t>39</w:t>
        </w:r>
        <w:r w:rsidR="00D903B1">
          <w:rPr>
            <w:noProof/>
            <w:webHidden/>
          </w:rPr>
          <w:fldChar w:fldCharType="end"/>
        </w:r>
      </w:hyperlink>
    </w:p>
    <w:p w14:paraId="3E551941" w14:textId="535E0436" w:rsidR="00D903B1" w:rsidRDefault="00FF7D1A">
      <w:pPr>
        <w:pStyle w:val="TOC4"/>
        <w:rPr>
          <w:rFonts w:asciiTheme="minorHAnsi" w:eastAsiaTheme="minorEastAsia" w:hAnsiTheme="minorHAnsi"/>
          <w:noProof/>
          <w:sz w:val="22"/>
          <w:lang w:val="en-ID" w:eastAsia="en-ID"/>
        </w:rPr>
      </w:pPr>
      <w:hyperlink w:anchor="_Toc95421206" w:history="1">
        <w:r w:rsidR="00D903B1" w:rsidRPr="00AE6DD2">
          <w:rPr>
            <w:rStyle w:val="Hyperlink"/>
            <w:noProof/>
          </w:rPr>
          <w:t xml:space="preserve">Gambar 4.6 </w:t>
        </w:r>
        <w:r w:rsidR="00D903B1" w:rsidRPr="00AE6DD2">
          <w:rPr>
            <w:rStyle w:val="Hyperlink"/>
            <w:i/>
            <w:noProof/>
          </w:rPr>
          <w:t xml:space="preserve">Interface </w:t>
        </w:r>
        <w:r w:rsidR="00D903B1" w:rsidRPr="00AE6DD2">
          <w:rPr>
            <w:rStyle w:val="Hyperlink"/>
            <w:noProof/>
          </w:rPr>
          <w:t>Halaman Distribusi Beban Ajar</w:t>
        </w:r>
        <w:r w:rsidR="00D903B1">
          <w:rPr>
            <w:noProof/>
            <w:webHidden/>
          </w:rPr>
          <w:tab/>
        </w:r>
        <w:r w:rsidR="00D903B1">
          <w:rPr>
            <w:noProof/>
            <w:webHidden/>
          </w:rPr>
          <w:fldChar w:fldCharType="begin"/>
        </w:r>
        <w:r w:rsidR="00D903B1">
          <w:rPr>
            <w:noProof/>
            <w:webHidden/>
          </w:rPr>
          <w:instrText xml:space="preserve"> PAGEREF _Toc95421206 \h </w:instrText>
        </w:r>
        <w:r w:rsidR="00D903B1">
          <w:rPr>
            <w:noProof/>
            <w:webHidden/>
          </w:rPr>
        </w:r>
        <w:r w:rsidR="00D903B1">
          <w:rPr>
            <w:noProof/>
            <w:webHidden/>
          </w:rPr>
          <w:fldChar w:fldCharType="separate"/>
        </w:r>
        <w:r w:rsidR="0012405C">
          <w:rPr>
            <w:noProof/>
            <w:webHidden/>
          </w:rPr>
          <w:t>40</w:t>
        </w:r>
        <w:r w:rsidR="00D903B1">
          <w:rPr>
            <w:noProof/>
            <w:webHidden/>
          </w:rPr>
          <w:fldChar w:fldCharType="end"/>
        </w:r>
      </w:hyperlink>
    </w:p>
    <w:p w14:paraId="61B6B2BF" w14:textId="6A922527" w:rsidR="00D903B1" w:rsidRDefault="00FF7D1A">
      <w:pPr>
        <w:pStyle w:val="TOC4"/>
        <w:rPr>
          <w:rFonts w:asciiTheme="minorHAnsi" w:eastAsiaTheme="minorEastAsia" w:hAnsiTheme="minorHAnsi"/>
          <w:noProof/>
          <w:sz w:val="22"/>
          <w:lang w:val="en-ID" w:eastAsia="en-ID"/>
        </w:rPr>
      </w:pPr>
      <w:hyperlink w:anchor="_Toc95421207" w:history="1">
        <w:r w:rsidR="00D903B1" w:rsidRPr="00AE6DD2">
          <w:rPr>
            <w:rStyle w:val="Hyperlink"/>
            <w:noProof/>
          </w:rPr>
          <w:t xml:space="preserve">Gambar 4.7 </w:t>
        </w:r>
        <w:r w:rsidR="00D903B1" w:rsidRPr="00AE6DD2">
          <w:rPr>
            <w:rStyle w:val="Hyperlink"/>
            <w:i/>
            <w:noProof/>
          </w:rPr>
          <w:t xml:space="preserve">Interface </w:t>
        </w:r>
        <w:r w:rsidR="00D903B1" w:rsidRPr="00AE6DD2">
          <w:rPr>
            <w:rStyle w:val="Hyperlink"/>
            <w:noProof/>
          </w:rPr>
          <w:t>Halaman Verifikasi SK Distribusi Beban Ajar</w:t>
        </w:r>
        <w:r w:rsidR="00D903B1">
          <w:rPr>
            <w:noProof/>
            <w:webHidden/>
          </w:rPr>
          <w:tab/>
        </w:r>
        <w:r w:rsidR="00D903B1">
          <w:rPr>
            <w:noProof/>
            <w:webHidden/>
          </w:rPr>
          <w:fldChar w:fldCharType="begin"/>
        </w:r>
        <w:r w:rsidR="00D903B1">
          <w:rPr>
            <w:noProof/>
            <w:webHidden/>
          </w:rPr>
          <w:instrText xml:space="preserve"> PAGEREF _Toc95421207 \h </w:instrText>
        </w:r>
        <w:r w:rsidR="00D903B1">
          <w:rPr>
            <w:noProof/>
            <w:webHidden/>
          </w:rPr>
        </w:r>
        <w:r w:rsidR="00D903B1">
          <w:rPr>
            <w:noProof/>
            <w:webHidden/>
          </w:rPr>
          <w:fldChar w:fldCharType="separate"/>
        </w:r>
        <w:r w:rsidR="0012405C">
          <w:rPr>
            <w:noProof/>
            <w:webHidden/>
          </w:rPr>
          <w:t>41</w:t>
        </w:r>
        <w:r w:rsidR="00D903B1">
          <w:rPr>
            <w:noProof/>
            <w:webHidden/>
          </w:rPr>
          <w:fldChar w:fldCharType="end"/>
        </w:r>
      </w:hyperlink>
    </w:p>
    <w:p w14:paraId="38F424F3" w14:textId="66A9BA7F" w:rsidR="00D903B1" w:rsidRDefault="00FF7D1A">
      <w:pPr>
        <w:pStyle w:val="TOC4"/>
        <w:rPr>
          <w:rFonts w:asciiTheme="minorHAnsi" w:eastAsiaTheme="minorEastAsia" w:hAnsiTheme="minorHAnsi"/>
          <w:noProof/>
          <w:sz w:val="22"/>
          <w:lang w:val="en-ID" w:eastAsia="en-ID"/>
        </w:rPr>
      </w:pPr>
      <w:hyperlink w:anchor="_Toc95421208" w:history="1">
        <w:r w:rsidR="00D903B1" w:rsidRPr="00AE6DD2">
          <w:rPr>
            <w:rStyle w:val="Hyperlink"/>
            <w:noProof/>
          </w:rPr>
          <w:t xml:space="preserve">Gambar 4.8 </w:t>
        </w:r>
        <w:r w:rsidR="00D903B1" w:rsidRPr="00AE6DD2">
          <w:rPr>
            <w:rStyle w:val="Hyperlink"/>
            <w:i/>
            <w:noProof/>
          </w:rPr>
          <w:t xml:space="preserve">Interface </w:t>
        </w:r>
        <w:r w:rsidR="00D903B1" w:rsidRPr="00AE6DD2">
          <w:rPr>
            <w:rStyle w:val="Hyperlink"/>
            <w:noProof/>
          </w:rPr>
          <w:t>Halaman Validasi SK Distribusi Beban Ajar</w:t>
        </w:r>
        <w:r w:rsidR="00D903B1">
          <w:rPr>
            <w:noProof/>
            <w:webHidden/>
          </w:rPr>
          <w:tab/>
        </w:r>
        <w:r w:rsidR="00D903B1">
          <w:rPr>
            <w:noProof/>
            <w:webHidden/>
          </w:rPr>
          <w:fldChar w:fldCharType="begin"/>
        </w:r>
        <w:r w:rsidR="00D903B1">
          <w:rPr>
            <w:noProof/>
            <w:webHidden/>
          </w:rPr>
          <w:instrText xml:space="preserve"> PAGEREF _Toc95421208 \h </w:instrText>
        </w:r>
        <w:r w:rsidR="00D903B1">
          <w:rPr>
            <w:noProof/>
            <w:webHidden/>
          </w:rPr>
        </w:r>
        <w:r w:rsidR="00D903B1">
          <w:rPr>
            <w:noProof/>
            <w:webHidden/>
          </w:rPr>
          <w:fldChar w:fldCharType="separate"/>
        </w:r>
        <w:r w:rsidR="0012405C">
          <w:rPr>
            <w:noProof/>
            <w:webHidden/>
          </w:rPr>
          <w:t>42</w:t>
        </w:r>
        <w:r w:rsidR="00D903B1">
          <w:rPr>
            <w:noProof/>
            <w:webHidden/>
          </w:rPr>
          <w:fldChar w:fldCharType="end"/>
        </w:r>
      </w:hyperlink>
    </w:p>
    <w:p w14:paraId="093A56C5" w14:textId="6476A4D0" w:rsidR="00D903B1" w:rsidRDefault="00FF7D1A">
      <w:pPr>
        <w:pStyle w:val="TOC4"/>
        <w:rPr>
          <w:rFonts w:asciiTheme="minorHAnsi" w:eastAsiaTheme="minorEastAsia" w:hAnsiTheme="minorHAnsi"/>
          <w:noProof/>
          <w:sz w:val="22"/>
          <w:lang w:val="en-ID" w:eastAsia="en-ID"/>
        </w:rPr>
      </w:pPr>
      <w:hyperlink w:anchor="_Toc95421209" w:history="1">
        <w:r w:rsidR="00D903B1" w:rsidRPr="00AE6DD2">
          <w:rPr>
            <w:rStyle w:val="Hyperlink"/>
            <w:noProof/>
          </w:rPr>
          <w:t xml:space="preserve">Gambar 4.9 </w:t>
        </w:r>
        <w:r w:rsidR="00D903B1" w:rsidRPr="00AE6DD2">
          <w:rPr>
            <w:rStyle w:val="Hyperlink"/>
            <w:i/>
            <w:noProof/>
          </w:rPr>
          <w:t xml:space="preserve">Interface </w:t>
        </w:r>
        <w:r w:rsidR="00D903B1" w:rsidRPr="00AE6DD2">
          <w:rPr>
            <w:rStyle w:val="Hyperlink"/>
            <w:noProof/>
          </w:rPr>
          <w:t>Halaman SK Dosen</w:t>
        </w:r>
        <w:r w:rsidR="00D903B1">
          <w:rPr>
            <w:noProof/>
            <w:webHidden/>
          </w:rPr>
          <w:tab/>
        </w:r>
        <w:r w:rsidR="00D903B1">
          <w:rPr>
            <w:noProof/>
            <w:webHidden/>
          </w:rPr>
          <w:fldChar w:fldCharType="begin"/>
        </w:r>
        <w:r w:rsidR="00D903B1">
          <w:rPr>
            <w:noProof/>
            <w:webHidden/>
          </w:rPr>
          <w:instrText xml:space="preserve"> PAGEREF _Toc95421209 \h </w:instrText>
        </w:r>
        <w:r w:rsidR="00D903B1">
          <w:rPr>
            <w:noProof/>
            <w:webHidden/>
          </w:rPr>
        </w:r>
        <w:r w:rsidR="00D903B1">
          <w:rPr>
            <w:noProof/>
            <w:webHidden/>
          </w:rPr>
          <w:fldChar w:fldCharType="separate"/>
        </w:r>
        <w:r w:rsidR="0012405C">
          <w:rPr>
            <w:noProof/>
            <w:webHidden/>
          </w:rPr>
          <w:t>43</w:t>
        </w:r>
        <w:r w:rsidR="00D903B1">
          <w:rPr>
            <w:noProof/>
            <w:webHidden/>
          </w:rPr>
          <w:fldChar w:fldCharType="end"/>
        </w:r>
      </w:hyperlink>
    </w:p>
    <w:p w14:paraId="1E1F8AE7" w14:textId="5A2C3265" w:rsidR="00D903B1" w:rsidRDefault="00FF7D1A">
      <w:pPr>
        <w:pStyle w:val="TOC4"/>
        <w:rPr>
          <w:rFonts w:asciiTheme="minorHAnsi" w:eastAsiaTheme="minorEastAsia" w:hAnsiTheme="minorHAnsi"/>
          <w:noProof/>
          <w:sz w:val="22"/>
          <w:lang w:val="en-ID" w:eastAsia="en-ID"/>
        </w:rPr>
      </w:pPr>
      <w:hyperlink w:anchor="_Toc95421210" w:history="1">
        <w:r w:rsidR="00D903B1" w:rsidRPr="00AE6DD2">
          <w:rPr>
            <w:rStyle w:val="Hyperlink"/>
            <w:noProof/>
          </w:rPr>
          <w:t xml:space="preserve">Gambar 4.10 </w:t>
        </w:r>
        <w:r w:rsidR="00D903B1" w:rsidRPr="00AE6DD2">
          <w:rPr>
            <w:rStyle w:val="Hyperlink"/>
            <w:i/>
            <w:noProof/>
          </w:rPr>
          <w:t xml:space="preserve">Model </w:t>
        </w:r>
        <w:r w:rsidR="00D903B1" w:rsidRPr="00AE6DD2">
          <w:rPr>
            <w:rStyle w:val="Hyperlink"/>
            <w:noProof/>
          </w:rPr>
          <w:t>Pengelolaan Kurikulum</w:t>
        </w:r>
        <w:r w:rsidR="00D903B1">
          <w:rPr>
            <w:noProof/>
            <w:webHidden/>
          </w:rPr>
          <w:tab/>
        </w:r>
        <w:r w:rsidR="00D903B1">
          <w:rPr>
            <w:noProof/>
            <w:webHidden/>
          </w:rPr>
          <w:fldChar w:fldCharType="begin"/>
        </w:r>
        <w:r w:rsidR="00D903B1">
          <w:rPr>
            <w:noProof/>
            <w:webHidden/>
          </w:rPr>
          <w:instrText xml:space="preserve"> PAGEREF _Toc95421210 \h </w:instrText>
        </w:r>
        <w:r w:rsidR="00D903B1">
          <w:rPr>
            <w:noProof/>
            <w:webHidden/>
          </w:rPr>
        </w:r>
        <w:r w:rsidR="00D903B1">
          <w:rPr>
            <w:noProof/>
            <w:webHidden/>
          </w:rPr>
          <w:fldChar w:fldCharType="separate"/>
        </w:r>
        <w:r w:rsidR="0012405C">
          <w:rPr>
            <w:noProof/>
            <w:webHidden/>
          </w:rPr>
          <w:t>55</w:t>
        </w:r>
        <w:r w:rsidR="00D903B1">
          <w:rPr>
            <w:noProof/>
            <w:webHidden/>
          </w:rPr>
          <w:fldChar w:fldCharType="end"/>
        </w:r>
      </w:hyperlink>
    </w:p>
    <w:p w14:paraId="3B207066" w14:textId="59452A93" w:rsidR="00D903B1" w:rsidRDefault="00FF7D1A">
      <w:pPr>
        <w:pStyle w:val="TOC4"/>
        <w:rPr>
          <w:rFonts w:asciiTheme="minorHAnsi" w:eastAsiaTheme="minorEastAsia" w:hAnsiTheme="minorHAnsi"/>
          <w:noProof/>
          <w:sz w:val="22"/>
          <w:lang w:val="en-ID" w:eastAsia="en-ID"/>
        </w:rPr>
      </w:pPr>
      <w:hyperlink w:anchor="_Toc95421211" w:history="1">
        <w:r w:rsidR="00D903B1" w:rsidRPr="00AE6DD2">
          <w:rPr>
            <w:rStyle w:val="Hyperlink"/>
            <w:noProof/>
          </w:rPr>
          <w:t xml:space="preserve">Gambar 4.11 </w:t>
        </w:r>
        <w:r w:rsidR="00D903B1" w:rsidRPr="00AE6DD2">
          <w:rPr>
            <w:rStyle w:val="Hyperlink"/>
            <w:i/>
            <w:noProof/>
          </w:rPr>
          <w:t xml:space="preserve">View </w:t>
        </w:r>
        <w:r w:rsidR="00D903B1" w:rsidRPr="00AE6DD2">
          <w:rPr>
            <w:rStyle w:val="Hyperlink"/>
            <w:noProof/>
          </w:rPr>
          <w:t>Pengelolaan Kurikulum</w:t>
        </w:r>
        <w:r w:rsidR="00D903B1">
          <w:rPr>
            <w:noProof/>
            <w:webHidden/>
          </w:rPr>
          <w:tab/>
        </w:r>
        <w:r w:rsidR="00D903B1">
          <w:rPr>
            <w:noProof/>
            <w:webHidden/>
          </w:rPr>
          <w:fldChar w:fldCharType="begin"/>
        </w:r>
        <w:r w:rsidR="00D903B1">
          <w:rPr>
            <w:noProof/>
            <w:webHidden/>
          </w:rPr>
          <w:instrText xml:space="preserve"> PAGEREF _Toc95421211 \h </w:instrText>
        </w:r>
        <w:r w:rsidR="00D903B1">
          <w:rPr>
            <w:noProof/>
            <w:webHidden/>
          </w:rPr>
        </w:r>
        <w:r w:rsidR="00D903B1">
          <w:rPr>
            <w:noProof/>
            <w:webHidden/>
          </w:rPr>
          <w:fldChar w:fldCharType="separate"/>
        </w:r>
        <w:r w:rsidR="0012405C">
          <w:rPr>
            <w:noProof/>
            <w:webHidden/>
          </w:rPr>
          <w:t>56</w:t>
        </w:r>
        <w:r w:rsidR="00D903B1">
          <w:rPr>
            <w:noProof/>
            <w:webHidden/>
          </w:rPr>
          <w:fldChar w:fldCharType="end"/>
        </w:r>
      </w:hyperlink>
    </w:p>
    <w:p w14:paraId="6684C089" w14:textId="232CBF8A" w:rsidR="00D903B1" w:rsidRDefault="00FF7D1A">
      <w:pPr>
        <w:pStyle w:val="TOC4"/>
        <w:rPr>
          <w:rFonts w:asciiTheme="minorHAnsi" w:eastAsiaTheme="minorEastAsia" w:hAnsiTheme="minorHAnsi"/>
          <w:noProof/>
          <w:sz w:val="22"/>
          <w:lang w:val="en-ID" w:eastAsia="en-ID"/>
        </w:rPr>
      </w:pPr>
      <w:hyperlink w:anchor="_Toc95421212" w:history="1">
        <w:r w:rsidR="00D903B1" w:rsidRPr="00AE6DD2">
          <w:rPr>
            <w:rStyle w:val="Hyperlink"/>
            <w:noProof/>
          </w:rPr>
          <w:t xml:space="preserve">Gambar 4.12 </w:t>
        </w:r>
        <w:r w:rsidR="00D903B1" w:rsidRPr="00AE6DD2">
          <w:rPr>
            <w:rStyle w:val="Hyperlink"/>
            <w:i/>
            <w:noProof/>
          </w:rPr>
          <w:t xml:space="preserve">Controller </w:t>
        </w:r>
        <w:r w:rsidR="00D903B1" w:rsidRPr="00AE6DD2">
          <w:rPr>
            <w:rStyle w:val="Hyperlink"/>
            <w:noProof/>
          </w:rPr>
          <w:t>Pengelolaan Kurikulum</w:t>
        </w:r>
        <w:r w:rsidR="00D903B1">
          <w:rPr>
            <w:noProof/>
            <w:webHidden/>
          </w:rPr>
          <w:tab/>
        </w:r>
        <w:r w:rsidR="00D903B1">
          <w:rPr>
            <w:noProof/>
            <w:webHidden/>
          </w:rPr>
          <w:fldChar w:fldCharType="begin"/>
        </w:r>
        <w:r w:rsidR="00D903B1">
          <w:rPr>
            <w:noProof/>
            <w:webHidden/>
          </w:rPr>
          <w:instrText xml:space="preserve"> PAGEREF _Toc95421212 \h </w:instrText>
        </w:r>
        <w:r w:rsidR="00D903B1">
          <w:rPr>
            <w:noProof/>
            <w:webHidden/>
          </w:rPr>
        </w:r>
        <w:r w:rsidR="00D903B1">
          <w:rPr>
            <w:noProof/>
            <w:webHidden/>
          </w:rPr>
          <w:fldChar w:fldCharType="separate"/>
        </w:r>
        <w:r w:rsidR="0012405C">
          <w:rPr>
            <w:noProof/>
            <w:webHidden/>
          </w:rPr>
          <w:t>57</w:t>
        </w:r>
        <w:r w:rsidR="00D903B1">
          <w:rPr>
            <w:noProof/>
            <w:webHidden/>
          </w:rPr>
          <w:fldChar w:fldCharType="end"/>
        </w:r>
      </w:hyperlink>
    </w:p>
    <w:p w14:paraId="0DDB2C8D" w14:textId="169AFAA2" w:rsidR="00D903B1" w:rsidRDefault="00FF7D1A">
      <w:pPr>
        <w:pStyle w:val="TOC4"/>
        <w:rPr>
          <w:rFonts w:asciiTheme="minorHAnsi" w:eastAsiaTheme="minorEastAsia" w:hAnsiTheme="minorHAnsi"/>
          <w:noProof/>
          <w:sz w:val="22"/>
          <w:lang w:val="en-ID" w:eastAsia="en-ID"/>
        </w:rPr>
      </w:pPr>
      <w:hyperlink w:anchor="_Toc95421213" w:history="1">
        <w:r w:rsidR="00D903B1" w:rsidRPr="00AE6DD2">
          <w:rPr>
            <w:rStyle w:val="Hyperlink"/>
            <w:noProof/>
          </w:rPr>
          <w:t xml:space="preserve">Gambar 4.13 </w:t>
        </w:r>
        <w:r w:rsidR="00D903B1" w:rsidRPr="00AE6DD2">
          <w:rPr>
            <w:rStyle w:val="Hyperlink"/>
            <w:i/>
            <w:noProof/>
          </w:rPr>
          <w:t xml:space="preserve">Model </w:t>
        </w:r>
        <w:r w:rsidR="00D903B1" w:rsidRPr="00AE6DD2">
          <w:rPr>
            <w:rStyle w:val="Hyperlink"/>
            <w:noProof/>
          </w:rPr>
          <w:t>Pengelolaan Mata Kuliah</w:t>
        </w:r>
        <w:r w:rsidR="00D903B1">
          <w:rPr>
            <w:noProof/>
            <w:webHidden/>
          </w:rPr>
          <w:tab/>
        </w:r>
        <w:r w:rsidR="00D903B1">
          <w:rPr>
            <w:noProof/>
            <w:webHidden/>
          </w:rPr>
          <w:fldChar w:fldCharType="begin"/>
        </w:r>
        <w:r w:rsidR="00D903B1">
          <w:rPr>
            <w:noProof/>
            <w:webHidden/>
          </w:rPr>
          <w:instrText xml:space="preserve"> PAGEREF _Toc95421213 \h </w:instrText>
        </w:r>
        <w:r w:rsidR="00D903B1">
          <w:rPr>
            <w:noProof/>
            <w:webHidden/>
          </w:rPr>
        </w:r>
        <w:r w:rsidR="00D903B1">
          <w:rPr>
            <w:noProof/>
            <w:webHidden/>
          </w:rPr>
          <w:fldChar w:fldCharType="separate"/>
        </w:r>
        <w:r w:rsidR="0012405C">
          <w:rPr>
            <w:noProof/>
            <w:webHidden/>
          </w:rPr>
          <w:t>57</w:t>
        </w:r>
        <w:r w:rsidR="00D903B1">
          <w:rPr>
            <w:noProof/>
            <w:webHidden/>
          </w:rPr>
          <w:fldChar w:fldCharType="end"/>
        </w:r>
      </w:hyperlink>
    </w:p>
    <w:p w14:paraId="0B96DE02" w14:textId="77777777" w:rsidR="003B1621" w:rsidRDefault="003B1621">
      <w:pPr>
        <w:pStyle w:val="TOC4"/>
        <w:sectPr w:rsidR="003B1621" w:rsidSect="00035943">
          <w:footerReference w:type="default" r:id="rId12"/>
          <w:pgSz w:w="11910" w:h="16840" w:code="9"/>
          <w:pgMar w:top="2268" w:right="1701" w:bottom="1701" w:left="2268" w:header="0" w:footer="1004" w:gutter="0"/>
          <w:pgNumType w:fmt="lowerRoman"/>
          <w:cols w:space="708"/>
          <w:docGrid w:linePitch="299"/>
        </w:sectPr>
      </w:pPr>
    </w:p>
    <w:p w14:paraId="2C48DC77" w14:textId="28CCD72F" w:rsidR="00D903B1" w:rsidRDefault="00FF7D1A">
      <w:pPr>
        <w:pStyle w:val="TOC4"/>
        <w:rPr>
          <w:rFonts w:asciiTheme="minorHAnsi" w:eastAsiaTheme="minorEastAsia" w:hAnsiTheme="minorHAnsi"/>
          <w:noProof/>
          <w:sz w:val="22"/>
          <w:lang w:val="en-ID" w:eastAsia="en-ID"/>
        </w:rPr>
      </w:pPr>
      <w:hyperlink w:anchor="_Toc95421214" w:history="1">
        <w:r w:rsidR="00D903B1" w:rsidRPr="00AE6DD2">
          <w:rPr>
            <w:rStyle w:val="Hyperlink"/>
            <w:noProof/>
          </w:rPr>
          <w:t xml:space="preserve">Gambar 4.14 </w:t>
        </w:r>
        <w:r w:rsidR="00D903B1" w:rsidRPr="00AE6DD2">
          <w:rPr>
            <w:rStyle w:val="Hyperlink"/>
            <w:i/>
            <w:noProof/>
          </w:rPr>
          <w:t xml:space="preserve">View </w:t>
        </w:r>
        <w:r w:rsidR="00D903B1" w:rsidRPr="00AE6DD2">
          <w:rPr>
            <w:rStyle w:val="Hyperlink"/>
            <w:noProof/>
          </w:rPr>
          <w:t>Pengelolaan Mata Kuliah</w:t>
        </w:r>
        <w:r w:rsidR="00D903B1">
          <w:rPr>
            <w:noProof/>
            <w:webHidden/>
          </w:rPr>
          <w:tab/>
        </w:r>
        <w:r w:rsidR="00D903B1">
          <w:rPr>
            <w:noProof/>
            <w:webHidden/>
          </w:rPr>
          <w:fldChar w:fldCharType="begin"/>
        </w:r>
        <w:r w:rsidR="00D903B1">
          <w:rPr>
            <w:noProof/>
            <w:webHidden/>
          </w:rPr>
          <w:instrText xml:space="preserve"> PAGEREF _Toc95421214 \h </w:instrText>
        </w:r>
        <w:r w:rsidR="00D903B1">
          <w:rPr>
            <w:noProof/>
            <w:webHidden/>
          </w:rPr>
        </w:r>
        <w:r w:rsidR="00D903B1">
          <w:rPr>
            <w:noProof/>
            <w:webHidden/>
          </w:rPr>
          <w:fldChar w:fldCharType="separate"/>
        </w:r>
        <w:r w:rsidR="0012405C">
          <w:rPr>
            <w:noProof/>
            <w:webHidden/>
          </w:rPr>
          <w:t>58</w:t>
        </w:r>
        <w:r w:rsidR="00D903B1">
          <w:rPr>
            <w:noProof/>
            <w:webHidden/>
          </w:rPr>
          <w:fldChar w:fldCharType="end"/>
        </w:r>
      </w:hyperlink>
    </w:p>
    <w:p w14:paraId="023E8066" w14:textId="0F8CDFCF" w:rsidR="00D903B1" w:rsidRDefault="00FF7D1A">
      <w:pPr>
        <w:pStyle w:val="TOC4"/>
        <w:rPr>
          <w:rFonts w:asciiTheme="minorHAnsi" w:eastAsiaTheme="minorEastAsia" w:hAnsiTheme="minorHAnsi"/>
          <w:noProof/>
          <w:sz w:val="22"/>
          <w:lang w:val="en-ID" w:eastAsia="en-ID"/>
        </w:rPr>
      </w:pPr>
      <w:hyperlink w:anchor="_Toc95421215" w:history="1">
        <w:r w:rsidR="00D903B1" w:rsidRPr="00AE6DD2">
          <w:rPr>
            <w:rStyle w:val="Hyperlink"/>
            <w:noProof/>
          </w:rPr>
          <w:t xml:space="preserve">Gambar 4.15 </w:t>
        </w:r>
        <w:r w:rsidR="00D903B1" w:rsidRPr="00AE6DD2">
          <w:rPr>
            <w:rStyle w:val="Hyperlink"/>
            <w:i/>
            <w:noProof/>
          </w:rPr>
          <w:t xml:space="preserve">Controller </w:t>
        </w:r>
        <w:r w:rsidR="00D903B1" w:rsidRPr="00AE6DD2">
          <w:rPr>
            <w:rStyle w:val="Hyperlink"/>
            <w:noProof/>
          </w:rPr>
          <w:t>Pengelolaan Mata Kuliah</w:t>
        </w:r>
        <w:r w:rsidR="00D903B1">
          <w:rPr>
            <w:noProof/>
            <w:webHidden/>
          </w:rPr>
          <w:tab/>
        </w:r>
        <w:r w:rsidR="00D903B1">
          <w:rPr>
            <w:noProof/>
            <w:webHidden/>
          </w:rPr>
          <w:fldChar w:fldCharType="begin"/>
        </w:r>
        <w:r w:rsidR="00D903B1">
          <w:rPr>
            <w:noProof/>
            <w:webHidden/>
          </w:rPr>
          <w:instrText xml:space="preserve"> PAGEREF _Toc95421215 \h </w:instrText>
        </w:r>
        <w:r w:rsidR="00D903B1">
          <w:rPr>
            <w:noProof/>
            <w:webHidden/>
          </w:rPr>
        </w:r>
        <w:r w:rsidR="00D903B1">
          <w:rPr>
            <w:noProof/>
            <w:webHidden/>
          </w:rPr>
          <w:fldChar w:fldCharType="separate"/>
        </w:r>
        <w:r w:rsidR="0012405C">
          <w:rPr>
            <w:noProof/>
            <w:webHidden/>
          </w:rPr>
          <w:t>59</w:t>
        </w:r>
        <w:r w:rsidR="00D903B1">
          <w:rPr>
            <w:noProof/>
            <w:webHidden/>
          </w:rPr>
          <w:fldChar w:fldCharType="end"/>
        </w:r>
      </w:hyperlink>
    </w:p>
    <w:p w14:paraId="32D08141" w14:textId="0CCAC237" w:rsidR="00D903B1" w:rsidRDefault="00FF7D1A">
      <w:pPr>
        <w:pStyle w:val="TOC4"/>
        <w:rPr>
          <w:rFonts w:asciiTheme="minorHAnsi" w:eastAsiaTheme="minorEastAsia" w:hAnsiTheme="minorHAnsi"/>
          <w:noProof/>
          <w:sz w:val="22"/>
          <w:lang w:val="en-ID" w:eastAsia="en-ID"/>
        </w:rPr>
      </w:pPr>
      <w:hyperlink w:anchor="_Toc95421216" w:history="1">
        <w:r w:rsidR="00D903B1" w:rsidRPr="00AE6DD2">
          <w:rPr>
            <w:rStyle w:val="Hyperlink"/>
            <w:noProof/>
          </w:rPr>
          <w:t xml:space="preserve">Gambar 4.16 </w:t>
        </w:r>
        <w:r w:rsidR="00D903B1" w:rsidRPr="00AE6DD2">
          <w:rPr>
            <w:rStyle w:val="Hyperlink"/>
            <w:i/>
            <w:noProof/>
          </w:rPr>
          <w:t xml:space="preserve">Model </w:t>
        </w:r>
        <w:r w:rsidR="00D903B1" w:rsidRPr="00AE6DD2">
          <w:rPr>
            <w:rStyle w:val="Hyperlink"/>
            <w:noProof/>
          </w:rPr>
          <w:t>Pengisian Distribusi Beban Ajar</w:t>
        </w:r>
        <w:r w:rsidR="00D903B1">
          <w:rPr>
            <w:noProof/>
            <w:webHidden/>
          </w:rPr>
          <w:tab/>
        </w:r>
        <w:r w:rsidR="00D903B1">
          <w:rPr>
            <w:noProof/>
            <w:webHidden/>
          </w:rPr>
          <w:fldChar w:fldCharType="begin"/>
        </w:r>
        <w:r w:rsidR="00D903B1">
          <w:rPr>
            <w:noProof/>
            <w:webHidden/>
          </w:rPr>
          <w:instrText xml:space="preserve"> PAGEREF _Toc95421216 \h </w:instrText>
        </w:r>
        <w:r w:rsidR="00D903B1">
          <w:rPr>
            <w:noProof/>
            <w:webHidden/>
          </w:rPr>
        </w:r>
        <w:r w:rsidR="00D903B1">
          <w:rPr>
            <w:noProof/>
            <w:webHidden/>
          </w:rPr>
          <w:fldChar w:fldCharType="separate"/>
        </w:r>
        <w:r w:rsidR="0012405C">
          <w:rPr>
            <w:noProof/>
            <w:webHidden/>
          </w:rPr>
          <w:t>59</w:t>
        </w:r>
        <w:r w:rsidR="00D903B1">
          <w:rPr>
            <w:noProof/>
            <w:webHidden/>
          </w:rPr>
          <w:fldChar w:fldCharType="end"/>
        </w:r>
      </w:hyperlink>
    </w:p>
    <w:p w14:paraId="03FB56F0" w14:textId="08EEED8A" w:rsidR="00D903B1" w:rsidRDefault="00FF7D1A">
      <w:pPr>
        <w:pStyle w:val="TOC4"/>
        <w:rPr>
          <w:rFonts w:asciiTheme="minorHAnsi" w:eastAsiaTheme="minorEastAsia" w:hAnsiTheme="minorHAnsi"/>
          <w:noProof/>
          <w:sz w:val="22"/>
          <w:lang w:val="en-ID" w:eastAsia="en-ID"/>
        </w:rPr>
      </w:pPr>
      <w:hyperlink w:anchor="_Toc95421217" w:history="1">
        <w:r w:rsidR="00D903B1" w:rsidRPr="00AE6DD2">
          <w:rPr>
            <w:rStyle w:val="Hyperlink"/>
            <w:noProof/>
          </w:rPr>
          <w:t xml:space="preserve">Gambar 4.17 </w:t>
        </w:r>
        <w:r w:rsidR="00D903B1" w:rsidRPr="00AE6DD2">
          <w:rPr>
            <w:rStyle w:val="Hyperlink"/>
            <w:i/>
            <w:noProof/>
          </w:rPr>
          <w:t xml:space="preserve">View </w:t>
        </w:r>
        <w:r w:rsidR="00D903B1" w:rsidRPr="00AE6DD2">
          <w:rPr>
            <w:rStyle w:val="Hyperlink"/>
            <w:noProof/>
          </w:rPr>
          <w:t>Pengisian Distribusi Beban Ajar</w:t>
        </w:r>
        <w:r w:rsidR="00D903B1">
          <w:rPr>
            <w:noProof/>
            <w:webHidden/>
          </w:rPr>
          <w:tab/>
        </w:r>
        <w:r w:rsidR="00D903B1">
          <w:rPr>
            <w:noProof/>
            <w:webHidden/>
          </w:rPr>
          <w:fldChar w:fldCharType="begin"/>
        </w:r>
        <w:r w:rsidR="00D903B1">
          <w:rPr>
            <w:noProof/>
            <w:webHidden/>
          </w:rPr>
          <w:instrText xml:space="preserve"> PAGEREF _Toc95421217 \h </w:instrText>
        </w:r>
        <w:r w:rsidR="00D903B1">
          <w:rPr>
            <w:noProof/>
            <w:webHidden/>
          </w:rPr>
        </w:r>
        <w:r w:rsidR="00D903B1">
          <w:rPr>
            <w:noProof/>
            <w:webHidden/>
          </w:rPr>
          <w:fldChar w:fldCharType="separate"/>
        </w:r>
        <w:r w:rsidR="0012405C">
          <w:rPr>
            <w:noProof/>
            <w:webHidden/>
          </w:rPr>
          <w:t>60</w:t>
        </w:r>
        <w:r w:rsidR="00D903B1">
          <w:rPr>
            <w:noProof/>
            <w:webHidden/>
          </w:rPr>
          <w:fldChar w:fldCharType="end"/>
        </w:r>
      </w:hyperlink>
    </w:p>
    <w:p w14:paraId="5C42E1C5" w14:textId="2812EF23" w:rsidR="00D903B1" w:rsidRDefault="00FF7D1A">
      <w:pPr>
        <w:pStyle w:val="TOC4"/>
        <w:rPr>
          <w:rFonts w:asciiTheme="minorHAnsi" w:eastAsiaTheme="minorEastAsia" w:hAnsiTheme="minorHAnsi"/>
          <w:noProof/>
          <w:sz w:val="22"/>
          <w:lang w:val="en-ID" w:eastAsia="en-ID"/>
        </w:rPr>
      </w:pPr>
      <w:hyperlink w:anchor="_Toc95421218" w:history="1">
        <w:r w:rsidR="00D903B1" w:rsidRPr="00AE6DD2">
          <w:rPr>
            <w:rStyle w:val="Hyperlink"/>
            <w:noProof/>
          </w:rPr>
          <w:t xml:space="preserve">Gambar 4.18 </w:t>
        </w:r>
        <w:r w:rsidR="00D903B1" w:rsidRPr="00AE6DD2">
          <w:rPr>
            <w:rStyle w:val="Hyperlink"/>
            <w:i/>
            <w:noProof/>
          </w:rPr>
          <w:t xml:space="preserve">Controller </w:t>
        </w:r>
        <w:r w:rsidR="00D903B1" w:rsidRPr="00AE6DD2">
          <w:rPr>
            <w:rStyle w:val="Hyperlink"/>
            <w:noProof/>
          </w:rPr>
          <w:t>Pengisian Distribusi Beban Ajar</w:t>
        </w:r>
        <w:r w:rsidR="00D903B1">
          <w:rPr>
            <w:noProof/>
            <w:webHidden/>
          </w:rPr>
          <w:tab/>
        </w:r>
        <w:r w:rsidR="00D903B1">
          <w:rPr>
            <w:noProof/>
            <w:webHidden/>
          </w:rPr>
          <w:fldChar w:fldCharType="begin"/>
        </w:r>
        <w:r w:rsidR="00D903B1">
          <w:rPr>
            <w:noProof/>
            <w:webHidden/>
          </w:rPr>
          <w:instrText xml:space="preserve"> PAGEREF _Toc95421218 \h </w:instrText>
        </w:r>
        <w:r w:rsidR="00D903B1">
          <w:rPr>
            <w:noProof/>
            <w:webHidden/>
          </w:rPr>
        </w:r>
        <w:r w:rsidR="00D903B1">
          <w:rPr>
            <w:noProof/>
            <w:webHidden/>
          </w:rPr>
          <w:fldChar w:fldCharType="separate"/>
        </w:r>
        <w:r w:rsidR="0012405C">
          <w:rPr>
            <w:noProof/>
            <w:webHidden/>
          </w:rPr>
          <w:t>60</w:t>
        </w:r>
        <w:r w:rsidR="00D903B1">
          <w:rPr>
            <w:noProof/>
            <w:webHidden/>
          </w:rPr>
          <w:fldChar w:fldCharType="end"/>
        </w:r>
      </w:hyperlink>
    </w:p>
    <w:p w14:paraId="0CDC1F55" w14:textId="5EF7E1E6" w:rsidR="00D903B1" w:rsidRDefault="00FF7D1A">
      <w:pPr>
        <w:pStyle w:val="TOC4"/>
        <w:rPr>
          <w:rFonts w:asciiTheme="minorHAnsi" w:eastAsiaTheme="minorEastAsia" w:hAnsiTheme="minorHAnsi"/>
          <w:noProof/>
          <w:sz w:val="22"/>
          <w:lang w:val="en-ID" w:eastAsia="en-ID"/>
        </w:rPr>
      </w:pPr>
      <w:hyperlink w:anchor="_Toc95421219" w:history="1">
        <w:r w:rsidR="00D903B1" w:rsidRPr="00AE6DD2">
          <w:rPr>
            <w:rStyle w:val="Hyperlink"/>
            <w:noProof/>
          </w:rPr>
          <w:t xml:space="preserve">Gambar 4.19 </w:t>
        </w:r>
        <w:r w:rsidR="00D903B1" w:rsidRPr="00AE6DD2">
          <w:rPr>
            <w:rStyle w:val="Hyperlink"/>
            <w:i/>
            <w:noProof/>
          </w:rPr>
          <w:t xml:space="preserve">Model </w:t>
        </w:r>
        <w:r w:rsidR="00D903B1" w:rsidRPr="00AE6DD2">
          <w:rPr>
            <w:rStyle w:val="Hyperlink"/>
            <w:noProof/>
          </w:rPr>
          <w:t>Penentuan Distribusi Beban Ajar Lintas Prodi</w:t>
        </w:r>
        <w:r w:rsidR="00D903B1">
          <w:rPr>
            <w:noProof/>
            <w:webHidden/>
          </w:rPr>
          <w:tab/>
        </w:r>
        <w:r w:rsidR="00D903B1">
          <w:rPr>
            <w:noProof/>
            <w:webHidden/>
          </w:rPr>
          <w:fldChar w:fldCharType="begin"/>
        </w:r>
        <w:r w:rsidR="00D903B1">
          <w:rPr>
            <w:noProof/>
            <w:webHidden/>
          </w:rPr>
          <w:instrText xml:space="preserve"> PAGEREF _Toc95421219 \h </w:instrText>
        </w:r>
        <w:r w:rsidR="00D903B1">
          <w:rPr>
            <w:noProof/>
            <w:webHidden/>
          </w:rPr>
        </w:r>
        <w:r w:rsidR="00D903B1">
          <w:rPr>
            <w:noProof/>
            <w:webHidden/>
          </w:rPr>
          <w:fldChar w:fldCharType="separate"/>
        </w:r>
        <w:r w:rsidR="0012405C">
          <w:rPr>
            <w:noProof/>
            <w:webHidden/>
          </w:rPr>
          <w:t>61</w:t>
        </w:r>
        <w:r w:rsidR="00D903B1">
          <w:rPr>
            <w:noProof/>
            <w:webHidden/>
          </w:rPr>
          <w:fldChar w:fldCharType="end"/>
        </w:r>
      </w:hyperlink>
    </w:p>
    <w:p w14:paraId="73AAAE68" w14:textId="7561E414" w:rsidR="00D903B1" w:rsidRDefault="00FF7D1A">
      <w:pPr>
        <w:pStyle w:val="TOC4"/>
        <w:rPr>
          <w:rFonts w:asciiTheme="minorHAnsi" w:eastAsiaTheme="minorEastAsia" w:hAnsiTheme="minorHAnsi"/>
          <w:noProof/>
          <w:sz w:val="22"/>
          <w:lang w:val="en-ID" w:eastAsia="en-ID"/>
        </w:rPr>
      </w:pPr>
      <w:hyperlink w:anchor="_Toc95421220" w:history="1">
        <w:r w:rsidR="00D903B1" w:rsidRPr="00AE6DD2">
          <w:rPr>
            <w:rStyle w:val="Hyperlink"/>
            <w:noProof/>
          </w:rPr>
          <w:t xml:space="preserve">Gambar 4.20 </w:t>
        </w:r>
        <w:r w:rsidR="00D903B1" w:rsidRPr="00AE6DD2">
          <w:rPr>
            <w:rStyle w:val="Hyperlink"/>
            <w:i/>
            <w:noProof/>
          </w:rPr>
          <w:t xml:space="preserve">View </w:t>
        </w:r>
        <w:r w:rsidR="00D903B1" w:rsidRPr="00AE6DD2">
          <w:rPr>
            <w:rStyle w:val="Hyperlink"/>
            <w:noProof/>
          </w:rPr>
          <w:t>Penentuan Distribusi Beban Ajar Lintas Prodi</w:t>
        </w:r>
        <w:r w:rsidR="00D903B1">
          <w:rPr>
            <w:noProof/>
            <w:webHidden/>
          </w:rPr>
          <w:tab/>
        </w:r>
        <w:r w:rsidR="00D903B1">
          <w:rPr>
            <w:noProof/>
            <w:webHidden/>
          </w:rPr>
          <w:fldChar w:fldCharType="begin"/>
        </w:r>
        <w:r w:rsidR="00D903B1">
          <w:rPr>
            <w:noProof/>
            <w:webHidden/>
          </w:rPr>
          <w:instrText xml:space="preserve"> PAGEREF _Toc95421220 \h </w:instrText>
        </w:r>
        <w:r w:rsidR="00D903B1">
          <w:rPr>
            <w:noProof/>
            <w:webHidden/>
          </w:rPr>
        </w:r>
        <w:r w:rsidR="00D903B1">
          <w:rPr>
            <w:noProof/>
            <w:webHidden/>
          </w:rPr>
          <w:fldChar w:fldCharType="separate"/>
        </w:r>
        <w:r w:rsidR="0012405C">
          <w:rPr>
            <w:noProof/>
            <w:webHidden/>
          </w:rPr>
          <w:t>61</w:t>
        </w:r>
        <w:r w:rsidR="00D903B1">
          <w:rPr>
            <w:noProof/>
            <w:webHidden/>
          </w:rPr>
          <w:fldChar w:fldCharType="end"/>
        </w:r>
      </w:hyperlink>
    </w:p>
    <w:p w14:paraId="75F1C443" w14:textId="5C1227AA" w:rsidR="00D903B1" w:rsidRDefault="00FF7D1A">
      <w:pPr>
        <w:pStyle w:val="TOC4"/>
        <w:rPr>
          <w:rFonts w:asciiTheme="minorHAnsi" w:eastAsiaTheme="minorEastAsia" w:hAnsiTheme="minorHAnsi"/>
          <w:noProof/>
          <w:sz w:val="22"/>
          <w:lang w:val="en-ID" w:eastAsia="en-ID"/>
        </w:rPr>
      </w:pPr>
      <w:hyperlink w:anchor="_Toc95421221" w:history="1">
        <w:r w:rsidR="00D903B1" w:rsidRPr="00AE6DD2">
          <w:rPr>
            <w:rStyle w:val="Hyperlink"/>
            <w:noProof/>
          </w:rPr>
          <w:t xml:space="preserve">Gambar 4.21 </w:t>
        </w:r>
        <w:r w:rsidR="00D903B1" w:rsidRPr="00AE6DD2">
          <w:rPr>
            <w:rStyle w:val="Hyperlink"/>
            <w:i/>
            <w:noProof/>
          </w:rPr>
          <w:t xml:space="preserve">Controller </w:t>
        </w:r>
        <w:r w:rsidR="00D903B1" w:rsidRPr="00AE6DD2">
          <w:rPr>
            <w:rStyle w:val="Hyperlink"/>
            <w:noProof/>
          </w:rPr>
          <w:t>Penentuan Distribusi Beban Ajar Lintas Prodi</w:t>
        </w:r>
        <w:r w:rsidR="00D903B1">
          <w:rPr>
            <w:noProof/>
            <w:webHidden/>
          </w:rPr>
          <w:tab/>
        </w:r>
        <w:r w:rsidR="00D903B1">
          <w:rPr>
            <w:noProof/>
            <w:webHidden/>
          </w:rPr>
          <w:fldChar w:fldCharType="begin"/>
        </w:r>
        <w:r w:rsidR="00D903B1">
          <w:rPr>
            <w:noProof/>
            <w:webHidden/>
          </w:rPr>
          <w:instrText xml:space="preserve"> PAGEREF _Toc95421221 \h </w:instrText>
        </w:r>
        <w:r w:rsidR="00D903B1">
          <w:rPr>
            <w:noProof/>
            <w:webHidden/>
          </w:rPr>
        </w:r>
        <w:r w:rsidR="00D903B1">
          <w:rPr>
            <w:noProof/>
            <w:webHidden/>
          </w:rPr>
          <w:fldChar w:fldCharType="separate"/>
        </w:r>
        <w:r w:rsidR="0012405C">
          <w:rPr>
            <w:noProof/>
            <w:webHidden/>
          </w:rPr>
          <w:t>62</w:t>
        </w:r>
        <w:r w:rsidR="00D903B1">
          <w:rPr>
            <w:noProof/>
            <w:webHidden/>
          </w:rPr>
          <w:fldChar w:fldCharType="end"/>
        </w:r>
      </w:hyperlink>
    </w:p>
    <w:p w14:paraId="5703418A" w14:textId="761F3AB4" w:rsidR="00D903B1" w:rsidRDefault="00FF7D1A">
      <w:pPr>
        <w:pStyle w:val="TOC4"/>
        <w:rPr>
          <w:rFonts w:asciiTheme="minorHAnsi" w:eastAsiaTheme="minorEastAsia" w:hAnsiTheme="minorHAnsi"/>
          <w:noProof/>
          <w:sz w:val="22"/>
          <w:lang w:val="en-ID" w:eastAsia="en-ID"/>
        </w:rPr>
      </w:pPr>
      <w:hyperlink w:anchor="_Toc95421222" w:history="1">
        <w:r w:rsidR="00D903B1" w:rsidRPr="00AE6DD2">
          <w:rPr>
            <w:rStyle w:val="Hyperlink"/>
            <w:noProof/>
          </w:rPr>
          <w:t xml:space="preserve">Gambar 4.22 </w:t>
        </w:r>
        <w:r w:rsidR="00D903B1" w:rsidRPr="00AE6DD2">
          <w:rPr>
            <w:rStyle w:val="Hyperlink"/>
            <w:i/>
            <w:noProof/>
          </w:rPr>
          <w:t xml:space="preserve">Model </w:t>
        </w:r>
        <w:r w:rsidR="00D903B1" w:rsidRPr="00AE6DD2">
          <w:rPr>
            <w:rStyle w:val="Hyperlink"/>
            <w:noProof/>
          </w:rPr>
          <w:t>Verifikasi dan Validasi</w:t>
        </w:r>
        <w:r w:rsidR="00D903B1">
          <w:rPr>
            <w:noProof/>
            <w:webHidden/>
          </w:rPr>
          <w:tab/>
        </w:r>
        <w:r w:rsidR="00D903B1">
          <w:rPr>
            <w:noProof/>
            <w:webHidden/>
          </w:rPr>
          <w:fldChar w:fldCharType="begin"/>
        </w:r>
        <w:r w:rsidR="00D903B1">
          <w:rPr>
            <w:noProof/>
            <w:webHidden/>
          </w:rPr>
          <w:instrText xml:space="preserve"> PAGEREF _Toc95421222 \h </w:instrText>
        </w:r>
        <w:r w:rsidR="00D903B1">
          <w:rPr>
            <w:noProof/>
            <w:webHidden/>
          </w:rPr>
        </w:r>
        <w:r w:rsidR="00D903B1">
          <w:rPr>
            <w:noProof/>
            <w:webHidden/>
          </w:rPr>
          <w:fldChar w:fldCharType="separate"/>
        </w:r>
        <w:r w:rsidR="0012405C">
          <w:rPr>
            <w:noProof/>
            <w:webHidden/>
          </w:rPr>
          <w:t>62</w:t>
        </w:r>
        <w:r w:rsidR="00D903B1">
          <w:rPr>
            <w:noProof/>
            <w:webHidden/>
          </w:rPr>
          <w:fldChar w:fldCharType="end"/>
        </w:r>
      </w:hyperlink>
    </w:p>
    <w:p w14:paraId="32F62712" w14:textId="77ED4F72" w:rsidR="00D903B1" w:rsidRDefault="00FF7D1A">
      <w:pPr>
        <w:pStyle w:val="TOC4"/>
        <w:rPr>
          <w:rFonts w:asciiTheme="minorHAnsi" w:eastAsiaTheme="minorEastAsia" w:hAnsiTheme="minorHAnsi"/>
          <w:noProof/>
          <w:sz w:val="22"/>
          <w:lang w:val="en-ID" w:eastAsia="en-ID"/>
        </w:rPr>
      </w:pPr>
      <w:hyperlink w:anchor="_Toc95421223" w:history="1">
        <w:r w:rsidR="00D903B1" w:rsidRPr="00AE6DD2">
          <w:rPr>
            <w:rStyle w:val="Hyperlink"/>
            <w:noProof/>
          </w:rPr>
          <w:t xml:space="preserve">Gambar 4.23 </w:t>
        </w:r>
        <w:r w:rsidR="00D903B1" w:rsidRPr="00AE6DD2">
          <w:rPr>
            <w:rStyle w:val="Hyperlink"/>
            <w:i/>
            <w:noProof/>
          </w:rPr>
          <w:t xml:space="preserve">View </w:t>
        </w:r>
        <w:r w:rsidR="00D903B1" w:rsidRPr="00AE6DD2">
          <w:rPr>
            <w:rStyle w:val="Hyperlink"/>
            <w:noProof/>
          </w:rPr>
          <w:t>Verifikasi dan Validasi</w:t>
        </w:r>
        <w:r w:rsidR="00D903B1">
          <w:rPr>
            <w:noProof/>
            <w:webHidden/>
          </w:rPr>
          <w:tab/>
        </w:r>
        <w:r w:rsidR="00D903B1">
          <w:rPr>
            <w:noProof/>
            <w:webHidden/>
          </w:rPr>
          <w:fldChar w:fldCharType="begin"/>
        </w:r>
        <w:r w:rsidR="00D903B1">
          <w:rPr>
            <w:noProof/>
            <w:webHidden/>
          </w:rPr>
          <w:instrText xml:space="preserve"> PAGEREF _Toc95421223 \h </w:instrText>
        </w:r>
        <w:r w:rsidR="00D903B1">
          <w:rPr>
            <w:noProof/>
            <w:webHidden/>
          </w:rPr>
        </w:r>
        <w:r w:rsidR="00D903B1">
          <w:rPr>
            <w:noProof/>
            <w:webHidden/>
          </w:rPr>
          <w:fldChar w:fldCharType="separate"/>
        </w:r>
        <w:r w:rsidR="0012405C">
          <w:rPr>
            <w:noProof/>
            <w:webHidden/>
          </w:rPr>
          <w:t>63</w:t>
        </w:r>
        <w:r w:rsidR="00D903B1">
          <w:rPr>
            <w:noProof/>
            <w:webHidden/>
          </w:rPr>
          <w:fldChar w:fldCharType="end"/>
        </w:r>
      </w:hyperlink>
    </w:p>
    <w:p w14:paraId="2845B282" w14:textId="38A854CD" w:rsidR="00D903B1" w:rsidRDefault="00FF7D1A">
      <w:pPr>
        <w:pStyle w:val="TOC4"/>
        <w:rPr>
          <w:rFonts w:asciiTheme="minorHAnsi" w:eastAsiaTheme="minorEastAsia" w:hAnsiTheme="minorHAnsi"/>
          <w:noProof/>
          <w:sz w:val="22"/>
          <w:lang w:val="en-ID" w:eastAsia="en-ID"/>
        </w:rPr>
      </w:pPr>
      <w:hyperlink w:anchor="_Toc95421224" w:history="1">
        <w:r w:rsidR="00D903B1" w:rsidRPr="00AE6DD2">
          <w:rPr>
            <w:rStyle w:val="Hyperlink"/>
            <w:noProof/>
          </w:rPr>
          <w:t xml:space="preserve">Gambar 4.24 </w:t>
        </w:r>
        <w:r w:rsidR="00D903B1" w:rsidRPr="00AE6DD2">
          <w:rPr>
            <w:rStyle w:val="Hyperlink"/>
            <w:i/>
            <w:noProof/>
          </w:rPr>
          <w:t xml:space="preserve">Controller </w:t>
        </w:r>
        <w:r w:rsidR="00D903B1" w:rsidRPr="00AE6DD2">
          <w:rPr>
            <w:rStyle w:val="Hyperlink"/>
            <w:noProof/>
          </w:rPr>
          <w:t>Verifikasi dan Validasi</w:t>
        </w:r>
        <w:r w:rsidR="00D903B1">
          <w:rPr>
            <w:noProof/>
            <w:webHidden/>
          </w:rPr>
          <w:tab/>
        </w:r>
        <w:r w:rsidR="00D903B1">
          <w:rPr>
            <w:noProof/>
            <w:webHidden/>
          </w:rPr>
          <w:fldChar w:fldCharType="begin"/>
        </w:r>
        <w:r w:rsidR="00D903B1">
          <w:rPr>
            <w:noProof/>
            <w:webHidden/>
          </w:rPr>
          <w:instrText xml:space="preserve"> PAGEREF _Toc95421224 \h </w:instrText>
        </w:r>
        <w:r w:rsidR="00D903B1">
          <w:rPr>
            <w:noProof/>
            <w:webHidden/>
          </w:rPr>
        </w:r>
        <w:r w:rsidR="00D903B1">
          <w:rPr>
            <w:noProof/>
            <w:webHidden/>
          </w:rPr>
          <w:fldChar w:fldCharType="separate"/>
        </w:r>
        <w:r w:rsidR="0012405C">
          <w:rPr>
            <w:noProof/>
            <w:webHidden/>
          </w:rPr>
          <w:t>64</w:t>
        </w:r>
        <w:r w:rsidR="00D903B1">
          <w:rPr>
            <w:noProof/>
            <w:webHidden/>
          </w:rPr>
          <w:fldChar w:fldCharType="end"/>
        </w:r>
      </w:hyperlink>
    </w:p>
    <w:p w14:paraId="197838DD" w14:textId="14DDFE52"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3"/>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5" w:name="_Toc95421136"/>
      <w:r>
        <w:lastRenderedPageBreak/>
        <w:t>DAFTAR TABEL</w:t>
      </w:r>
      <w:bookmarkEnd w:id="5"/>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2981A528" w14:textId="5DA7852D" w:rsidR="00D903B1" w:rsidRDefault="00035943">
      <w:pPr>
        <w:pStyle w:val="TOC4"/>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5421225" w:history="1">
        <w:r w:rsidR="00D903B1" w:rsidRPr="008F0733">
          <w:rPr>
            <w:rStyle w:val="Hyperlink"/>
            <w:noProof/>
          </w:rPr>
          <w:t>Tabel 3.1 Perbandingan Sistem Distribusi Beban Ajar</w:t>
        </w:r>
        <w:r w:rsidR="00D903B1">
          <w:rPr>
            <w:noProof/>
            <w:webHidden/>
          </w:rPr>
          <w:tab/>
        </w:r>
        <w:r w:rsidR="00D903B1">
          <w:rPr>
            <w:noProof/>
            <w:webHidden/>
          </w:rPr>
          <w:fldChar w:fldCharType="begin"/>
        </w:r>
        <w:r w:rsidR="00D903B1">
          <w:rPr>
            <w:noProof/>
            <w:webHidden/>
          </w:rPr>
          <w:instrText xml:space="preserve"> PAGEREF _Toc95421225 \h </w:instrText>
        </w:r>
        <w:r w:rsidR="00D903B1">
          <w:rPr>
            <w:noProof/>
            <w:webHidden/>
          </w:rPr>
        </w:r>
        <w:r w:rsidR="00D903B1">
          <w:rPr>
            <w:noProof/>
            <w:webHidden/>
          </w:rPr>
          <w:fldChar w:fldCharType="separate"/>
        </w:r>
        <w:r w:rsidR="0012405C">
          <w:rPr>
            <w:noProof/>
            <w:webHidden/>
          </w:rPr>
          <w:t>9</w:t>
        </w:r>
        <w:r w:rsidR="00D903B1">
          <w:rPr>
            <w:noProof/>
            <w:webHidden/>
          </w:rPr>
          <w:fldChar w:fldCharType="end"/>
        </w:r>
      </w:hyperlink>
    </w:p>
    <w:p w14:paraId="6DA9C3E6" w14:textId="4C26F4D7" w:rsidR="00D903B1" w:rsidRDefault="00FF7D1A">
      <w:pPr>
        <w:pStyle w:val="TOC4"/>
        <w:rPr>
          <w:rFonts w:asciiTheme="minorHAnsi" w:eastAsiaTheme="minorEastAsia" w:hAnsiTheme="minorHAnsi"/>
          <w:noProof/>
          <w:sz w:val="22"/>
          <w:lang w:val="en-ID" w:eastAsia="en-ID"/>
        </w:rPr>
      </w:pPr>
      <w:hyperlink w:anchor="_Toc95421226" w:history="1">
        <w:r w:rsidR="00D903B1" w:rsidRPr="008F0733">
          <w:rPr>
            <w:rStyle w:val="Hyperlink"/>
            <w:noProof/>
          </w:rPr>
          <w:t>Tabel 3.2 Kebutuhan Perangkat Keras Untuk Menjalankan Sistem</w:t>
        </w:r>
        <w:r w:rsidR="00D903B1">
          <w:rPr>
            <w:noProof/>
            <w:webHidden/>
          </w:rPr>
          <w:tab/>
        </w:r>
        <w:r w:rsidR="00D903B1">
          <w:rPr>
            <w:noProof/>
            <w:webHidden/>
          </w:rPr>
          <w:fldChar w:fldCharType="begin"/>
        </w:r>
        <w:r w:rsidR="00D903B1">
          <w:rPr>
            <w:noProof/>
            <w:webHidden/>
          </w:rPr>
          <w:instrText xml:space="preserve"> PAGEREF _Toc95421226 \h </w:instrText>
        </w:r>
        <w:r w:rsidR="00D903B1">
          <w:rPr>
            <w:noProof/>
            <w:webHidden/>
          </w:rPr>
        </w:r>
        <w:r w:rsidR="00D903B1">
          <w:rPr>
            <w:noProof/>
            <w:webHidden/>
          </w:rPr>
          <w:fldChar w:fldCharType="separate"/>
        </w:r>
        <w:r w:rsidR="0012405C">
          <w:rPr>
            <w:noProof/>
            <w:webHidden/>
          </w:rPr>
          <w:t>12</w:t>
        </w:r>
        <w:r w:rsidR="00D903B1">
          <w:rPr>
            <w:noProof/>
            <w:webHidden/>
          </w:rPr>
          <w:fldChar w:fldCharType="end"/>
        </w:r>
      </w:hyperlink>
    </w:p>
    <w:p w14:paraId="24CD3CA0" w14:textId="43B8D79F" w:rsidR="00D903B1" w:rsidRDefault="00FF7D1A">
      <w:pPr>
        <w:pStyle w:val="TOC4"/>
        <w:rPr>
          <w:rFonts w:asciiTheme="minorHAnsi" w:eastAsiaTheme="minorEastAsia" w:hAnsiTheme="minorHAnsi"/>
          <w:noProof/>
          <w:sz w:val="22"/>
          <w:lang w:val="en-ID" w:eastAsia="en-ID"/>
        </w:rPr>
      </w:pPr>
      <w:hyperlink w:anchor="_Toc95421227" w:history="1">
        <w:r w:rsidR="00D903B1" w:rsidRPr="008F0733">
          <w:rPr>
            <w:rStyle w:val="Hyperlink"/>
            <w:noProof/>
          </w:rPr>
          <w:t>Tabel 3.3 Perangkat Keras Untuk Membangun Sistem</w:t>
        </w:r>
        <w:r w:rsidR="00D903B1">
          <w:rPr>
            <w:noProof/>
            <w:webHidden/>
          </w:rPr>
          <w:tab/>
        </w:r>
        <w:r w:rsidR="00D903B1">
          <w:rPr>
            <w:noProof/>
            <w:webHidden/>
          </w:rPr>
          <w:fldChar w:fldCharType="begin"/>
        </w:r>
        <w:r w:rsidR="00D903B1">
          <w:rPr>
            <w:noProof/>
            <w:webHidden/>
          </w:rPr>
          <w:instrText xml:space="preserve"> PAGEREF _Toc95421227 \h </w:instrText>
        </w:r>
        <w:r w:rsidR="00D903B1">
          <w:rPr>
            <w:noProof/>
            <w:webHidden/>
          </w:rPr>
        </w:r>
        <w:r w:rsidR="00D903B1">
          <w:rPr>
            <w:noProof/>
            <w:webHidden/>
          </w:rPr>
          <w:fldChar w:fldCharType="separate"/>
        </w:r>
        <w:r w:rsidR="0012405C">
          <w:rPr>
            <w:noProof/>
            <w:webHidden/>
          </w:rPr>
          <w:t>12</w:t>
        </w:r>
        <w:r w:rsidR="00D903B1">
          <w:rPr>
            <w:noProof/>
            <w:webHidden/>
          </w:rPr>
          <w:fldChar w:fldCharType="end"/>
        </w:r>
      </w:hyperlink>
    </w:p>
    <w:p w14:paraId="709B9984" w14:textId="742057B4" w:rsidR="00D903B1" w:rsidRDefault="00FF7D1A">
      <w:pPr>
        <w:pStyle w:val="TOC4"/>
        <w:rPr>
          <w:rFonts w:asciiTheme="minorHAnsi" w:eastAsiaTheme="minorEastAsia" w:hAnsiTheme="minorHAnsi"/>
          <w:noProof/>
          <w:sz w:val="22"/>
          <w:lang w:val="en-ID" w:eastAsia="en-ID"/>
        </w:rPr>
      </w:pPr>
      <w:hyperlink w:anchor="_Toc95421228" w:history="1">
        <w:r w:rsidR="00D903B1" w:rsidRPr="008F0733">
          <w:rPr>
            <w:rStyle w:val="Hyperlink"/>
            <w:noProof/>
          </w:rPr>
          <w:t>Tabel 3.4 Kebutuhan Perangkat Lunak Untuk Menjalankan Sistem</w:t>
        </w:r>
        <w:r w:rsidR="00D903B1">
          <w:rPr>
            <w:noProof/>
            <w:webHidden/>
          </w:rPr>
          <w:tab/>
        </w:r>
        <w:r w:rsidR="00D903B1">
          <w:rPr>
            <w:noProof/>
            <w:webHidden/>
          </w:rPr>
          <w:fldChar w:fldCharType="begin"/>
        </w:r>
        <w:r w:rsidR="00D903B1">
          <w:rPr>
            <w:noProof/>
            <w:webHidden/>
          </w:rPr>
          <w:instrText xml:space="preserve"> PAGEREF _Toc95421228 \h </w:instrText>
        </w:r>
        <w:r w:rsidR="00D903B1">
          <w:rPr>
            <w:noProof/>
            <w:webHidden/>
          </w:rPr>
        </w:r>
        <w:r w:rsidR="00D903B1">
          <w:rPr>
            <w:noProof/>
            <w:webHidden/>
          </w:rPr>
          <w:fldChar w:fldCharType="separate"/>
        </w:r>
        <w:r w:rsidR="0012405C">
          <w:rPr>
            <w:noProof/>
            <w:webHidden/>
          </w:rPr>
          <w:t>12</w:t>
        </w:r>
        <w:r w:rsidR="00D903B1">
          <w:rPr>
            <w:noProof/>
            <w:webHidden/>
          </w:rPr>
          <w:fldChar w:fldCharType="end"/>
        </w:r>
      </w:hyperlink>
    </w:p>
    <w:p w14:paraId="1C5D6387" w14:textId="5A9B06DE" w:rsidR="00D903B1" w:rsidRDefault="00FF7D1A">
      <w:pPr>
        <w:pStyle w:val="TOC4"/>
        <w:rPr>
          <w:rFonts w:asciiTheme="minorHAnsi" w:eastAsiaTheme="minorEastAsia" w:hAnsiTheme="minorHAnsi"/>
          <w:noProof/>
          <w:sz w:val="22"/>
          <w:lang w:val="en-ID" w:eastAsia="en-ID"/>
        </w:rPr>
      </w:pPr>
      <w:hyperlink w:anchor="_Toc95421229" w:history="1">
        <w:r w:rsidR="00D903B1" w:rsidRPr="008F0733">
          <w:rPr>
            <w:rStyle w:val="Hyperlink"/>
            <w:noProof/>
          </w:rPr>
          <w:t>Tabel 3.5 Kebutuhan Perangkat Lunak Untuk Membangun Sistem</w:t>
        </w:r>
        <w:r w:rsidR="00D903B1">
          <w:rPr>
            <w:noProof/>
            <w:webHidden/>
          </w:rPr>
          <w:tab/>
        </w:r>
        <w:r w:rsidR="00D903B1">
          <w:rPr>
            <w:noProof/>
            <w:webHidden/>
          </w:rPr>
          <w:fldChar w:fldCharType="begin"/>
        </w:r>
        <w:r w:rsidR="00D903B1">
          <w:rPr>
            <w:noProof/>
            <w:webHidden/>
          </w:rPr>
          <w:instrText xml:space="preserve"> PAGEREF _Toc95421229 \h </w:instrText>
        </w:r>
        <w:r w:rsidR="00D903B1">
          <w:rPr>
            <w:noProof/>
            <w:webHidden/>
          </w:rPr>
        </w:r>
        <w:r w:rsidR="00D903B1">
          <w:rPr>
            <w:noProof/>
            <w:webHidden/>
          </w:rPr>
          <w:fldChar w:fldCharType="separate"/>
        </w:r>
        <w:r w:rsidR="0012405C">
          <w:rPr>
            <w:noProof/>
            <w:webHidden/>
          </w:rPr>
          <w:t>13</w:t>
        </w:r>
        <w:r w:rsidR="00D903B1">
          <w:rPr>
            <w:noProof/>
            <w:webHidden/>
          </w:rPr>
          <w:fldChar w:fldCharType="end"/>
        </w:r>
      </w:hyperlink>
    </w:p>
    <w:p w14:paraId="45BFEE36" w14:textId="6454CAC3" w:rsidR="00D903B1" w:rsidRDefault="00FF7D1A">
      <w:pPr>
        <w:pStyle w:val="TOC4"/>
        <w:rPr>
          <w:rFonts w:asciiTheme="minorHAnsi" w:eastAsiaTheme="minorEastAsia" w:hAnsiTheme="minorHAnsi"/>
          <w:noProof/>
          <w:sz w:val="22"/>
          <w:lang w:val="en-ID" w:eastAsia="en-ID"/>
        </w:rPr>
      </w:pPr>
      <w:hyperlink w:anchor="_Toc95421230" w:history="1">
        <w:r w:rsidR="00D903B1" w:rsidRPr="008F0733">
          <w:rPr>
            <w:rStyle w:val="Hyperlink"/>
            <w:noProof/>
          </w:rPr>
          <w:t>Tabel 3.6 Kebutuhan Fungsional Sistem Distribusi Beban Ajar</w:t>
        </w:r>
        <w:r w:rsidR="00D903B1">
          <w:rPr>
            <w:noProof/>
            <w:webHidden/>
          </w:rPr>
          <w:tab/>
        </w:r>
        <w:r w:rsidR="00D903B1">
          <w:rPr>
            <w:noProof/>
            <w:webHidden/>
          </w:rPr>
          <w:fldChar w:fldCharType="begin"/>
        </w:r>
        <w:r w:rsidR="00D903B1">
          <w:rPr>
            <w:noProof/>
            <w:webHidden/>
          </w:rPr>
          <w:instrText xml:space="preserve"> PAGEREF _Toc95421230 \h </w:instrText>
        </w:r>
        <w:r w:rsidR="00D903B1">
          <w:rPr>
            <w:noProof/>
            <w:webHidden/>
          </w:rPr>
        </w:r>
        <w:r w:rsidR="00D903B1">
          <w:rPr>
            <w:noProof/>
            <w:webHidden/>
          </w:rPr>
          <w:fldChar w:fldCharType="separate"/>
        </w:r>
        <w:r w:rsidR="0012405C">
          <w:rPr>
            <w:noProof/>
            <w:webHidden/>
          </w:rPr>
          <w:t>13</w:t>
        </w:r>
        <w:r w:rsidR="00D903B1">
          <w:rPr>
            <w:noProof/>
            <w:webHidden/>
          </w:rPr>
          <w:fldChar w:fldCharType="end"/>
        </w:r>
      </w:hyperlink>
    </w:p>
    <w:p w14:paraId="6F2261FC" w14:textId="50064F68" w:rsidR="00D903B1" w:rsidRDefault="00FF7D1A">
      <w:pPr>
        <w:pStyle w:val="TOC4"/>
        <w:rPr>
          <w:rFonts w:asciiTheme="minorHAnsi" w:eastAsiaTheme="minorEastAsia" w:hAnsiTheme="minorHAnsi"/>
          <w:noProof/>
          <w:sz w:val="22"/>
          <w:lang w:val="en-ID" w:eastAsia="en-ID"/>
        </w:rPr>
      </w:pPr>
      <w:hyperlink w:anchor="_Toc95421231" w:history="1">
        <w:r w:rsidR="00D903B1" w:rsidRPr="008F0733">
          <w:rPr>
            <w:rStyle w:val="Hyperlink"/>
            <w:noProof/>
          </w:rPr>
          <w:t>Tabel 4.1 Pengujian Halaman Kurikulum</w:t>
        </w:r>
        <w:r w:rsidR="00D903B1">
          <w:rPr>
            <w:noProof/>
            <w:webHidden/>
          </w:rPr>
          <w:tab/>
        </w:r>
        <w:r w:rsidR="00D903B1">
          <w:rPr>
            <w:noProof/>
            <w:webHidden/>
          </w:rPr>
          <w:fldChar w:fldCharType="begin"/>
        </w:r>
        <w:r w:rsidR="00D903B1">
          <w:rPr>
            <w:noProof/>
            <w:webHidden/>
          </w:rPr>
          <w:instrText xml:space="preserve"> PAGEREF _Toc95421231 \h </w:instrText>
        </w:r>
        <w:r w:rsidR="00D903B1">
          <w:rPr>
            <w:noProof/>
            <w:webHidden/>
          </w:rPr>
        </w:r>
        <w:r w:rsidR="00D903B1">
          <w:rPr>
            <w:noProof/>
            <w:webHidden/>
          </w:rPr>
          <w:fldChar w:fldCharType="separate"/>
        </w:r>
        <w:r w:rsidR="0012405C">
          <w:rPr>
            <w:noProof/>
            <w:webHidden/>
          </w:rPr>
          <w:t>43</w:t>
        </w:r>
        <w:r w:rsidR="00D903B1">
          <w:rPr>
            <w:noProof/>
            <w:webHidden/>
          </w:rPr>
          <w:fldChar w:fldCharType="end"/>
        </w:r>
      </w:hyperlink>
    </w:p>
    <w:p w14:paraId="1515EE9F" w14:textId="1A3A2AF2" w:rsidR="00D903B1" w:rsidRDefault="00FF7D1A">
      <w:pPr>
        <w:pStyle w:val="TOC4"/>
        <w:rPr>
          <w:rFonts w:asciiTheme="minorHAnsi" w:eastAsiaTheme="minorEastAsia" w:hAnsiTheme="minorHAnsi"/>
          <w:noProof/>
          <w:sz w:val="22"/>
          <w:lang w:val="en-ID" w:eastAsia="en-ID"/>
        </w:rPr>
      </w:pPr>
      <w:hyperlink w:anchor="_Toc95421232" w:history="1">
        <w:r w:rsidR="00D903B1" w:rsidRPr="008F0733">
          <w:rPr>
            <w:rStyle w:val="Hyperlink"/>
            <w:noProof/>
          </w:rPr>
          <w:t>Tabel 4.2 Pengujian Halaman Mata Kuliah</w:t>
        </w:r>
        <w:r w:rsidR="00D903B1">
          <w:rPr>
            <w:noProof/>
            <w:webHidden/>
          </w:rPr>
          <w:tab/>
        </w:r>
        <w:r w:rsidR="00D903B1">
          <w:rPr>
            <w:noProof/>
            <w:webHidden/>
          </w:rPr>
          <w:fldChar w:fldCharType="begin"/>
        </w:r>
        <w:r w:rsidR="00D903B1">
          <w:rPr>
            <w:noProof/>
            <w:webHidden/>
          </w:rPr>
          <w:instrText xml:space="preserve"> PAGEREF _Toc95421232 \h </w:instrText>
        </w:r>
        <w:r w:rsidR="00D903B1">
          <w:rPr>
            <w:noProof/>
            <w:webHidden/>
          </w:rPr>
        </w:r>
        <w:r w:rsidR="00D903B1">
          <w:rPr>
            <w:noProof/>
            <w:webHidden/>
          </w:rPr>
          <w:fldChar w:fldCharType="separate"/>
        </w:r>
        <w:r w:rsidR="0012405C">
          <w:rPr>
            <w:noProof/>
            <w:webHidden/>
          </w:rPr>
          <w:t>46</w:t>
        </w:r>
        <w:r w:rsidR="00D903B1">
          <w:rPr>
            <w:noProof/>
            <w:webHidden/>
          </w:rPr>
          <w:fldChar w:fldCharType="end"/>
        </w:r>
      </w:hyperlink>
    </w:p>
    <w:p w14:paraId="056FF6CC" w14:textId="22643EA9" w:rsidR="00D903B1" w:rsidRDefault="00FF7D1A">
      <w:pPr>
        <w:pStyle w:val="TOC4"/>
        <w:rPr>
          <w:rFonts w:asciiTheme="minorHAnsi" w:eastAsiaTheme="minorEastAsia" w:hAnsiTheme="minorHAnsi"/>
          <w:noProof/>
          <w:sz w:val="22"/>
          <w:lang w:val="en-ID" w:eastAsia="en-ID"/>
        </w:rPr>
      </w:pPr>
      <w:hyperlink w:anchor="_Toc95421233" w:history="1">
        <w:r w:rsidR="00D903B1" w:rsidRPr="008F0733">
          <w:rPr>
            <w:rStyle w:val="Hyperlink"/>
            <w:noProof/>
          </w:rPr>
          <w:t>Tabel 4.3 Pengujian Halaman Pengisian Distribusi Beban Ajar</w:t>
        </w:r>
        <w:r w:rsidR="00D903B1">
          <w:rPr>
            <w:noProof/>
            <w:webHidden/>
          </w:rPr>
          <w:tab/>
        </w:r>
        <w:r w:rsidR="00D903B1">
          <w:rPr>
            <w:noProof/>
            <w:webHidden/>
          </w:rPr>
          <w:fldChar w:fldCharType="begin"/>
        </w:r>
        <w:r w:rsidR="00D903B1">
          <w:rPr>
            <w:noProof/>
            <w:webHidden/>
          </w:rPr>
          <w:instrText xml:space="preserve"> PAGEREF _Toc95421233 \h </w:instrText>
        </w:r>
        <w:r w:rsidR="00D903B1">
          <w:rPr>
            <w:noProof/>
            <w:webHidden/>
          </w:rPr>
        </w:r>
        <w:r w:rsidR="00D903B1">
          <w:rPr>
            <w:noProof/>
            <w:webHidden/>
          </w:rPr>
          <w:fldChar w:fldCharType="separate"/>
        </w:r>
        <w:r w:rsidR="0012405C">
          <w:rPr>
            <w:noProof/>
            <w:webHidden/>
          </w:rPr>
          <w:t>47</w:t>
        </w:r>
        <w:r w:rsidR="00D903B1">
          <w:rPr>
            <w:noProof/>
            <w:webHidden/>
          </w:rPr>
          <w:fldChar w:fldCharType="end"/>
        </w:r>
      </w:hyperlink>
    </w:p>
    <w:p w14:paraId="335BA9F5" w14:textId="65FA8387" w:rsidR="00D903B1" w:rsidRDefault="00FF7D1A">
      <w:pPr>
        <w:pStyle w:val="TOC4"/>
        <w:rPr>
          <w:rFonts w:asciiTheme="minorHAnsi" w:eastAsiaTheme="minorEastAsia" w:hAnsiTheme="minorHAnsi"/>
          <w:noProof/>
          <w:sz w:val="22"/>
          <w:lang w:val="en-ID" w:eastAsia="en-ID"/>
        </w:rPr>
      </w:pPr>
      <w:hyperlink w:anchor="_Toc95421234" w:history="1">
        <w:r w:rsidR="00D903B1" w:rsidRPr="008F0733">
          <w:rPr>
            <w:rStyle w:val="Hyperlink"/>
            <w:noProof/>
          </w:rPr>
          <w:t>Tabel 4.4 Pengujian Halaman Dosen Lintas Prodi</w:t>
        </w:r>
        <w:r w:rsidR="00D903B1">
          <w:rPr>
            <w:noProof/>
            <w:webHidden/>
          </w:rPr>
          <w:tab/>
        </w:r>
        <w:r w:rsidR="00D903B1">
          <w:rPr>
            <w:noProof/>
            <w:webHidden/>
          </w:rPr>
          <w:fldChar w:fldCharType="begin"/>
        </w:r>
        <w:r w:rsidR="00D903B1">
          <w:rPr>
            <w:noProof/>
            <w:webHidden/>
          </w:rPr>
          <w:instrText xml:space="preserve"> PAGEREF _Toc95421234 \h </w:instrText>
        </w:r>
        <w:r w:rsidR="00D903B1">
          <w:rPr>
            <w:noProof/>
            <w:webHidden/>
          </w:rPr>
        </w:r>
        <w:r w:rsidR="00D903B1">
          <w:rPr>
            <w:noProof/>
            <w:webHidden/>
          </w:rPr>
          <w:fldChar w:fldCharType="separate"/>
        </w:r>
        <w:r w:rsidR="0012405C">
          <w:rPr>
            <w:noProof/>
            <w:webHidden/>
          </w:rPr>
          <w:t>50</w:t>
        </w:r>
        <w:r w:rsidR="00D903B1">
          <w:rPr>
            <w:noProof/>
            <w:webHidden/>
          </w:rPr>
          <w:fldChar w:fldCharType="end"/>
        </w:r>
      </w:hyperlink>
    </w:p>
    <w:p w14:paraId="5E93D82B" w14:textId="2566D72A" w:rsidR="00D903B1" w:rsidRDefault="00FF7D1A">
      <w:pPr>
        <w:pStyle w:val="TOC4"/>
        <w:rPr>
          <w:rFonts w:asciiTheme="minorHAnsi" w:eastAsiaTheme="minorEastAsia" w:hAnsiTheme="minorHAnsi"/>
          <w:noProof/>
          <w:sz w:val="22"/>
          <w:lang w:val="en-ID" w:eastAsia="en-ID"/>
        </w:rPr>
      </w:pPr>
      <w:hyperlink w:anchor="_Toc95421235" w:history="1">
        <w:r w:rsidR="00D903B1" w:rsidRPr="008F0733">
          <w:rPr>
            <w:rStyle w:val="Hyperlink"/>
            <w:noProof/>
          </w:rPr>
          <w:t>Tabel 4.5 Pengujian Halaman Dosen Luar Biasa</w:t>
        </w:r>
        <w:r w:rsidR="00D903B1">
          <w:rPr>
            <w:noProof/>
            <w:webHidden/>
          </w:rPr>
          <w:tab/>
        </w:r>
        <w:r w:rsidR="00D903B1">
          <w:rPr>
            <w:noProof/>
            <w:webHidden/>
          </w:rPr>
          <w:fldChar w:fldCharType="begin"/>
        </w:r>
        <w:r w:rsidR="00D903B1">
          <w:rPr>
            <w:noProof/>
            <w:webHidden/>
          </w:rPr>
          <w:instrText xml:space="preserve"> PAGEREF _Toc95421235 \h </w:instrText>
        </w:r>
        <w:r w:rsidR="00D903B1">
          <w:rPr>
            <w:noProof/>
            <w:webHidden/>
          </w:rPr>
        </w:r>
        <w:r w:rsidR="00D903B1">
          <w:rPr>
            <w:noProof/>
            <w:webHidden/>
          </w:rPr>
          <w:fldChar w:fldCharType="separate"/>
        </w:r>
        <w:r w:rsidR="0012405C">
          <w:rPr>
            <w:noProof/>
            <w:webHidden/>
          </w:rPr>
          <w:t>51</w:t>
        </w:r>
        <w:r w:rsidR="00D903B1">
          <w:rPr>
            <w:noProof/>
            <w:webHidden/>
          </w:rPr>
          <w:fldChar w:fldCharType="end"/>
        </w:r>
      </w:hyperlink>
    </w:p>
    <w:p w14:paraId="68D8E45A" w14:textId="7AD1DE33" w:rsidR="00D903B1" w:rsidRDefault="00FF7D1A">
      <w:pPr>
        <w:pStyle w:val="TOC4"/>
        <w:rPr>
          <w:rFonts w:asciiTheme="minorHAnsi" w:eastAsiaTheme="minorEastAsia" w:hAnsiTheme="minorHAnsi"/>
          <w:noProof/>
          <w:sz w:val="22"/>
          <w:lang w:val="en-ID" w:eastAsia="en-ID"/>
        </w:rPr>
      </w:pPr>
      <w:hyperlink w:anchor="_Toc95421236" w:history="1">
        <w:r w:rsidR="00D903B1" w:rsidRPr="008F0733">
          <w:rPr>
            <w:rStyle w:val="Hyperlink"/>
            <w:noProof/>
          </w:rPr>
          <w:t>Tabel 4.6 Pengujian Halaman Verifikator</w:t>
        </w:r>
        <w:r w:rsidR="00D903B1">
          <w:rPr>
            <w:noProof/>
            <w:webHidden/>
          </w:rPr>
          <w:tab/>
        </w:r>
        <w:r w:rsidR="00D903B1">
          <w:rPr>
            <w:noProof/>
            <w:webHidden/>
          </w:rPr>
          <w:fldChar w:fldCharType="begin"/>
        </w:r>
        <w:r w:rsidR="00D903B1">
          <w:rPr>
            <w:noProof/>
            <w:webHidden/>
          </w:rPr>
          <w:instrText xml:space="preserve"> PAGEREF _Toc95421236 \h </w:instrText>
        </w:r>
        <w:r w:rsidR="00D903B1">
          <w:rPr>
            <w:noProof/>
            <w:webHidden/>
          </w:rPr>
        </w:r>
        <w:r w:rsidR="00D903B1">
          <w:rPr>
            <w:noProof/>
            <w:webHidden/>
          </w:rPr>
          <w:fldChar w:fldCharType="separate"/>
        </w:r>
        <w:r w:rsidR="0012405C">
          <w:rPr>
            <w:noProof/>
            <w:webHidden/>
          </w:rPr>
          <w:t>52</w:t>
        </w:r>
        <w:r w:rsidR="00D903B1">
          <w:rPr>
            <w:noProof/>
            <w:webHidden/>
          </w:rPr>
          <w:fldChar w:fldCharType="end"/>
        </w:r>
      </w:hyperlink>
    </w:p>
    <w:p w14:paraId="63BD3EC3" w14:textId="049F2ED2" w:rsidR="00D903B1" w:rsidRDefault="00FF7D1A">
      <w:pPr>
        <w:pStyle w:val="TOC4"/>
        <w:rPr>
          <w:rFonts w:asciiTheme="minorHAnsi" w:eastAsiaTheme="minorEastAsia" w:hAnsiTheme="minorHAnsi"/>
          <w:noProof/>
          <w:sz w:val="22"/>
          <w:lang w:val="en-ID" w:eastAsia="en-ID"/>
        </w:rPr>
      </w:pPr>
      <w:hyperlink w:anchor="_Toc95421237" w:history="1">
        <w:r w:rsidR="00D903B1" w:rsidRPr="008F0733">
          <w:rPr>
            <w:rStyle w:val="Hyperlink"/>
            <w:noProof/>
          </w:rPr>
          <w:t>Tabel 4.7 Pengujian Halaman Validator</w:t>
        </w:r>
        <w:r w:rsidR="00D903B1">
          <w:rPr>
            <w:noProof/>
            <w:webHidden/>
          </w:rPr>
          <w:tab/>
        </w:r>
        <w:r w:rsidR="00D903B1">
          <w:rPr>
            <w:noProof/>
            <w:webHidden/>
          </w:rPr>
          <w:fldChar w:fldCharType="begin"/>
        </w:r>
        <w:r w:rsidR="00D903B1">
          <w:rPr>
            <w:noProof/>
            <w:webHidden/>
          </w:rPr>
          <w:instrText xml:space="preserve"> PAGEREF _Toc95421237 \h </w:instrText>
        </w:r>
        <w:r w:rsidR="00D903B1">
          <w:rPr>
            <w:noProof/>
            <w:webHidden/>
          </w:rPr>
        </w:r>
        <w:r w:rsidR="00D903B1">
          <w:rPr>
            <w:noProof/>
            <w:webHidden/>
          </w:rPr>
          <w:fldChar w:fldCharType="separate"/>
        </w:r>
        <w:r w:rsidR="0012405C">
          <w:rPr>
            <w:noProof/>
            <w:webHidden/>
          </w:rPr>
          <w:t>54</w:t>
        </w:r>
        <w:r w:rsidR="00D903B1">
          <w:rPr>
            <w:noProof/>
            <w:webHidden/>
          </w:rPr>
          <w:fldChar w:fldCharType="end"/>
        </w:r>
      </w:hyperlink>
    </w:p>
    <w:p w14:paraId="6E1DB885" w14:textId="0160842E" w:rsidR="00D903B1" w:rsidRDefault="00FF7D1A">
      <w:pPr>
        <w:pStyle w:val="TOC4"/>
        <w:rPr>
          <w:rFonts w:asciiTheme="minorHAnsi" w:eastAsiaTheme="minorEastAsia" w:hAnsiTheme="minorHAnsi"/>
          <w:noProof/>
          <w:sz w:val="22"/>
          <w:lang w:val="en-ID" w:eastAsia="en-ID"/>
        </w:rPr>
      </w:pPr>
      <w:hyperlink w:anchor="_Toc95421238" w:history="1">
        <w:r w:rsidR="00D903B1" w:rsidRPr="008F0733">
          <w:rPr>
            <w:rStyle w:val="Hyperlink"/>
            <w:noProof/>
          </w:rPr>
          <w:t>Tabel 4.9 Pengujian Halaman SK Dosen</w:t>
        </w:r>
        <w:r w:rsidR="00D903B1">
          <w:rPr>
            <w:noProof/>
            <w:webHidden/>
          </w:rPr>
          <w:tab/>
        </w:r>
        <w:r w:rsidR="00D903B1">
          <w:rPr>
            <w:noProof/>
            <w:webHidden/>
          </w:rPr>
          <w:fldChar w:fldCharType="begin"/>
        </w:r>
        <w:r w:rsidR="00D903B1">
          <w:rPr>
            <w:noProof/>
            <w:webHidden/>
          </w:rPr>
          <w:instrText xml:space="preserve"> PAGEREF _Toc95421238 \h </w:instrText>
        </w:r>
        <w:r w:rsidR="00D903B1">
          <w:rPr>
            <w:noProof/>
            <w:webHidden/>
          </w:rPr>
        </w:r>
        <w:r w:rsidR="00D903B1">
          <w:rPr>
            <w:noProof/>
            <w:webHidden/>
          </w:rPr>
          <w:fldChar w:fldCharType="separate"/>
        </w:r>
        <w:r w:rsidR="0012405C">
          <w:rPr>
            <w:noProof/>
            <w:webHidden/>
          </w:rPr>
          <w:t>55</w:t>
        </w:r>
        <w:r w:rsidR="00D903B1">
          <w:rPr>
            <w:noProof/>
            <w:webHidden/>
          </w:rPr>
          <w:fldChar w:fldCharType="end"/>
        </w:r>
      </w:hyperlink>
    </w:p>
    <w:p w14:paraId="053CC5EC" w14:textId="2B9943A3" w:rsidR="00D903B1" w:rsidRDefault="00FF7D1A">
      <w:pPr>
        <w:pStyle w:val="TOC4"/>
        <w:rPr>
          <w:rFonts w:asciiTheme="minorHAnsi" w:eastAsiaTheme="minorEastAsia" w:hAnsiTheme="minorHAnsi"/>
          <w:noProof/>
          <w:sz w:val="22"/>
          <w:lang w:val="en-ID" w:eastAsia="en-ID"/>
        </w:rPr>
      </w:pPr>
      <w:hyperlink w:anchor="_Toc95421239" w:history="1">
        <w:r w:rsidR="00D903B1" w:rsidRPr="008F0733">
          <w:rPr>
            <w:rStyle w:val="Hyperlink"/>
            <w:noProof/>
          </w:rPr>
          <w:t>Tabel 4.10 Kuisioner Respon Pengguna</w:t>
        </w:r>
        <w:r w:rsidR="00D903B1">
          <w:rPr>
            <w:noProof/>
            <w:webHidden/>
          </w:rPr>
          <w:tab/>
        </w:r>
        <w:r w:rsidR="00D903B1">
          <w:rPr>
            <w:noProof/>
            <w:webHidden/>
          </w:rPr>
          <w:fldChar w:fldCharType="begin"/>
        </w:r>
        <w:r w:rsidR="00D903B1">
          <w:rPr>
            <w:noProof/>
            <w:webHidden/>
          </w:rPr>
          <w:instrText xml:space="preserve"> PAGEREF _Toc95421239 \h </w:instrText>
        </w:r>
        <w:r w:rsidR="00D903B1">
          <w:rPr>
            <w:noProof/>
            <w:webHidden/>
          </w:rPr>
        </w:r>
        <w:r w:rsidR="00D903B1">
          <w:rPr>
            <w:noProof/>
            <w:webHidden/>
          </w:rPr>
          <w:fldChar w:fldCharType="separate"/>
        </w:r>
        <w:r w:rsidR="0012405C">
          <w:rPr>
            <w:noProof/>
            <w:webHidden/>
          </w:rPr>
          <w:t>65</w:t>
        </w:r>
        <w:r w:rsidR="00D903B1">
          <w:rPr>
            <w:noProof/>
            <w:webHidden/>
          </w:rPr>
          <w:fldChar w:fldCharType="end"/>
        </w:r>
      </w:hyperlink>
    </w:p>
    <w:p w14:paraId="54AFE00C" w14:textId="0781AF1A"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4"/>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6" w:name="_Toc95421137"/>
      <w:r>
        <w:lastRenderedPageBreak/>
        <w:t>BAB I</w:t>
      </w:r>
      <w:r>
        <w:br/>
        <w:t>PENDAHULUAN</w:t>
      </w:r>
      <w:bookmarkEnd w:id="6"/>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7" w:name="_Toc95421138"/>
      <w:r>
        <w:t>Latar Belakang</w:t>
      </w:r>
      <w:bookmarkEnd w:id="7"/>
    </w:p>
    <w:p w14:paraId="05628EBD" w14:textId="63495F15" w:rsidR="00843D54" w:rsidRDefault="00843D54" w:rsidP="00516CC0">
      <w:pPr>
        <w:ind w:firstLine="720"/>
        <w:rPr>
          <w:rFonts w:cs="Times New Roman"/>
          <w:szCs w:val="24"/>
        </w:rPr>
      </w:pPr>
      <w:r>
        <w:rPr>
          <w:rFonts w:cs="Times New Roman"/>
          <w:szCs w:val="24"/>
        </w:rPr>
        <w:t>Distribusi beban ajar merupakan kegiatan</w:t>
      </w:r>
      <w:r w:rsidR="0017260D">
        <w:rPr>
          <w:rFonts w:cs="Times New Roman"/>
          <w:szCs w:val="24"/>
        </w:rPr>
        <w:t xml:space="preserve"> yang dilakukan </w:t>
      </w:r>
      <w:r>
        <w:rPr>
          <w:rFonts w:cs="Times New Roman"/>
          <w:szCs w:val="24"/>
        </w:rPr>
        <w:t>untuk menentukan dosen pengampu mata kuliah pada</w:t>
      </w:r>
      <w:r w:rsidR="002C1E54">
        <w:rPr>
          <w:rFonts w:cs="Times New Roman"/>
          <w:szCs w:val="24"/>
        </w:rPr>
        <w:t xml:space="preserve"> setiap</w:t>
      </w:r>
      <w:r>
        <w:rPr>
          <w:rFonts w:cs="Times New Roman"/>
          <w:szCs w:val="24"/>
        </w:rPr>
        <w:t xml:space="preserve"> rombongan belajar</w:t>
      </w:r>
      <w:r w:rsidR="0017260D">
        <w:rPr>
          <w:rFonts w:cs="Times New Roman"/>
          <w:szCs w:val="24"/>
        </w:rPr>
        <w:t>.</w:t>
      </w:r>
      <w:r w:rsidR="002C1E54">
        <w:rPr>
          <w:rFonts w:cs="Times New Roman"/>
          <w:szCs w:val="24"/>
        </w:rPr>
        <w:t xml:space="preserve"> Distribusi beban ajar dilakukan pada setiap semester oleh Kepala Program Studi (Kaprodi) sebagai penentu dosen pengampu mata kuliah untuk setiap rombongan belajar. </w:t>
      </w:r>
      <w:r w:rsidR="00C10FB0">
        <w:rPr>
          <w:rFonts w:cs="Times New Roman"/>
          <w:szCs w:val="24"/>
        </w:rPr>
        <w:t>Hasil dari proses Kaprodi menentukan dosen pengampu mata kuliah untuk setiap rombongan belajar kemudian dituangkan dalam distribusi beban ajar</w:t>
      </w:r>
      <w:r w:rsidR="009B4270">
        <w:rPr>
          <w:rFonts w:cs="Times New Roman"/>
          <w:szCs w:val="24"/>
        </w:rPr>
        <w:t xml:space="preserve"> dan diserahkan ke Bagian Administrasi Akademik dan Kemahasiswaan (BAAK) untuk diproses menjadi SK Dosen mengajar.</w:t>
      </w:r>
    </w:p>
    <w:p w14:paraId="7A12E8FF" w14:textId="6BCE8106" w:rsidR="00516CC0" w:rsidRDefault="00516CC0" w:rsidP="00516CC0">
      <w:pPr>
        <w:ind w:firstLine="567"/>
        <w:rPr>
          <w:rFonts w:cs="Times New Roman"/>
          <w:szCs w:val="24"/>
          <w:lang w:val="id-ID"/>
        </w:rPr>
      </w:pPr>
      <w:r>
        <w:rPr>
          <w:rFonts w:cs="Times New Roman"/>
          <w:szCs w:val="24"/>
        </w:rPr>
        <w:t xml:space="preserve">Sistem </w:t>
      </w:r>
      <w:r w:rsidR="0017260D">
        <w:rPr>
          <w:rFonts w:cs="Times New Roman"/>
          <w:szCs w:val="24"/>
        </w:rPr>
        <w:t xml:space="preserve">distribusi beban ajar </w:t>
      </w:r>
      <w:r>
        <w:rPr>
          <w:rFonts w:cs="Times New Roman"/>
          <w:szCs w:val="24"/>
        </w:rPr>
        <w:t xml:space="preserve">yang berjalan di Politeknik Kampar saat ini masih dilakukan secara manual. Semua proses dilakukan langsung secara tatap muka dikampus. Distribusi </w:t>
      </w:r>
      <w:r w:rsidR="0017260D">
        <w:rPr>
          <w:rFonts w:cs="Times New Roman"/>
          <w:szCs w:val="24"/>
        </w:rPr>
        <w:t xml:space="preserve">beban ajar </w:t>
      </w:r>
      <w:r>
        <w:rPr>
          <w:rFonts w:cs="Times New Roman"/>
          <w:szCs w:val="24"/>
        </w:rPr>
        <w:t xml:space="preserve">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aprodi menyerahkan hasil </w:t>
      </w:r>
      <w:r w:rsidR="00D176C0">
        <w:rPr>
          <w:rFonts w:cs="Times New Roman"/>
          <w:szCs w:val="24"/>
        </w:rPr>
        <w:t>distribusi beban ajar</w:t>
      </w:r>
      <w:r>
        <w:rPr>
          <w:rFonts w:cs="Times New Roman"/>
          <w:szCs w:val="24"/>
        </w:rPr>
        <w:t xml:space="preserve"> ke BAAK.</w:t>
      </w:r>
    </w:p>
    <w:p w14:paraId="3E24684E" w14:textId="50407A29" w:rsidR="00517098" w:rsidRDefault="00516CC0" w:rsidP="006A3B3B">
      <w:pPr>
        <w:ind w:firstLine="567"/>
        <w:rPr>
          <w:rFonts w:cs="Times New Roman"/>
          <w:szCs w:val="24"/>
        </w:rPr>
      </w:pPr>
      <w:r>
        <w:rPr>
          <w:rFonts w:cs="Times New Roman"/>
          <w:szCs w:val="24"/>
        </w:rPr>
        <w:t xml:space="preserve">Berdasarkan </w:t>
      </w:r>
      <w:r w:rsidR="00892897">
        <w:rPr>
          <w:rFonts w:cs="Times New Roman"/>
          <w:szCs w:val="24"/>
        </w:rPr>
        <w:t>permasalahan tersebut dengan memanfaatkan kemajuan teknologi yang semakin berkembang yang sudah seharusnya dalam melakukan kegiatan distribusi beban ajar menggunakan sistem yang terkomputerisasi yang bertujuan untuk mempermud</w:t>
      </w:r>
      <w:r w:rsidR="006A3B3B">
        <w:rPr>
          <w:rFonts w:cs="Times New Roman"/>
          <w:szCs w:val="24"/>
        </w:rPr>
        <w:t>ah dalam proses pengelolaan distribusi beban ajar sehingga lebih ef</w:t>
      </w:r>
      <w:r w:rsidR="007B5B55">
        <w:rPr>
          <w:rFonts w:cs="Times New Roman"/>
          <w:szCs w:val="24"/>
        </w:rPr>
        <w:t>i</w:t>
      </w:r>
      <w:r w:rsidR="006A3B3B">
        <w:rPr>
          <w:rFonts w:cs="Times New Roman"/>
          <w:szCs w:val="24"/>
        </w:rPr>
        <w:t>sien dan efektif.</w:t>
      </w:r>
      <w:r w:rsidR="00D176C0">
        <w:rPr>
          <w:rFonts w:cs="Times New Roman"/>
          <w:szCs w:val="24"/>
        </w:rPr>
        <w:t xml:space="preserve"> </w:t>
      </w:r>
    </w:p>
    <w:p w14:paraId="77AC40D3" w14:textId="77777777" w:rsidR="003B1621" w:rsidRDefault="003B1621" w:rsidP="00516CC0">
      <w:pPr>
        <w:ind w:firstLine="567"/>
        <w:rPr>
          <w:rFonts w:cs="Times New Roman"/>
          <w:szCs w:val="24"/>
        </w:rPr>
        <w:sectPr w:rsidR="003B1621" w:rsidSect="003B1621">
          <w:footerReference w:type="default" r:id="rId15"/>
          <w:pgSz w:w="11910" w:h="16840" w:code="9"/>
          <w:pgMar w:top="2268" w:right="1701" w:bottom="1701" w:left="2268" w:header="0" w:footer="1004" w:gutter="0"/>
          <w:pgNumType w:start="1"/>
          <w:cols w:space="708"/>
          <w:docGrid w:linePitch="299"/>
        </w:sectPr>
      </w:pPr>
    </w:p>
    <w:p w14:paraId="5B73505A" w14:textId="57BBCE1C" w:rsidR="00516CC0" w:rsidRDefault="00517098" w:rsidP="00516CC0">
      <w:pPr>
        <w:ind w:firstLine="567"/>
        <w:rPr>
          <w:rFonts w:cs="Times New Roman"/>
          <w:szCs w:val="24"/>
        </w:rPr>
      </w:pPr>
      <w:r>
        <w:rPr>
          <w:rFonts w:cs="Times New Roman"/>
          <w:szCs w:val="24"/>
        </w:rPr>
        <w:lastRenderedPageBreak/>
        <w:t>D</w:t>
      </w:r>
      <w:r w:rsidR="006A3B3B">
        <w:rPr>
          <w:rFonts w:cs="Times New Roman"/>
          <w:szCs w:val="24"/>
        </w:rPr>
        <w:t xml:space="preserve">alam pengembangan sistem distribusi beban ajar menggunakan </w:t>
      </w:r>
      <w:r w:rsidR="006A3B3B" w:rsidRPr="00FF159F">
        <w:rPr>
          <w:rFonts w:cs="Times New Roman"/>
          <w:i/>
          <w:iCs/>
          <w:szCs w:val="24"/>
        </w:rPr>
        <w:t>framework codeigniter</w:t>
      </w:r>
      <w:r w:rsidR="006A3B3B" w:rsidRPr="00AB2837">
        <w:rPr>
          <w:rFonts w:cs="Times New Roman"/>
          <w:i/>
          <w:iCs/>
          <w:szCs w:val="24"/>
        </w:rPr>
        <w:t xml:space="preserve"> 3 </w:t>
      </w:r>
      <w:r w:rsidR="006A3B3B">
        <w:rPr>
          <w:rFonts w:cs="Times New Roman"/>
          <w:szCs w:val="24"/>
        </w:rPr>
        <w:t xml:space="preserve">dengan arsitektur </w:t>
      </w:r>
      <w:r w:rsidR="006A3B3B" w:rsidRPr="005A7A6E">
        <w:rPr>
          <w:rFonts w:cs="Times New Roman"/>
          <w:i/>
          <w:iCs/>
          <w:szCs w:val="24"/>
        </w:rPr>
        <w:t>HMVC</w:t>
      </w:r>
      <w:r w:rsidR="006A3B3B" w:rsidRPr="00AB2837">
        <w:rPr>
          <w:rFonts w:cs="Times New Roman"/>
          <w:i/>
          <w:iCs/>
          <w:szCs w:val="24"/>
        </w:rPr>
        <w:t xml:space="preserve"> (Hierarchial Model View Controller)</w:t>
      </w:r>
      <w:r w:rsidR="006A3B3B">
        <w:rPr>
          <w:rFonts w:cs="Times New Roman"/>
          <w:szCs w:val="24"/>
        </w:rPr>
        <w:t>.</w:t>
      </w:r>
      <w:r>
        <w:rPr>
          <w:rFonts w:cs="Times New Roman"/>
          <w:szCs w:val="24"/>
        </w:rPr>
        <w:t xml:space="preserve"> </w:t>
      </w:r>
      <w:r w:rsidR="00AB2837">
        <w:rPr>
          <w:rFonts w:cs="Times New Roman"/>
          <w:szCs w:val="24"/>
        </w:rPr>
        <w:t xml:space="preserve">Sistem yang dibuat pada tugas akhir ini </w:t>
      </w:r>
      <w:r w:rsidR="00DC37B8">
        <w:rPr>
          <w:rFonts w:cs="Times New Roman"/>
          <w:szCs w:val="24"/>
        </w:rPr>
        <w:t xml:space="preserve">diberi judul “Pengembangan Sistem Distribusi Beban Ajar Kampus Politeknik Kampar Berbasis </w:t>
      </w:r>
      <w:r w:rsidR="005A7A6E" w:rsidRPr="005A7A6E">
        <w:rPr>
          <w:rFonts w:cs="Times New Roman"/>
          <w:i/>
          <w:iCs/>
          <w:szCs w:val="24"/>
        </w:rPr>
        <w:t>Web</w:t>
      </w:r>
      <w:r w:rsidR="00DC37B8">
        <w:rPr>
          <w:rFonts w:cs="Times New Roman"/>
          <w:szCs w:val="24"/>
        </w:rPr>
        <w:t>”</w:t>
      </w:r>
      <w:r w:rsidR="00516CC0">
        <w:rPr>
          <w:rFonts w:cs="Times New Roman"/>
          <w:szCs w:val="24"/>
        </w:rPr>
        <w:t>.</w:t>
      </w:r>
    </w:p>
    <w:p w14:paraId="68D808DF" w14:textId="758F90C3" w:rsidR="004B6E7E" w:rsidRDefault="00DF0691" w:rsidP="00DF0691">
      <w:pPr>
        <w:pStyle w:val="Heading2"/>
      </w:pPr>
      <w:bookmarkStart w:id="8" w:name="_Toc95421139"/>
      <w:r>
        <w:t>Rumusan Masalah</w:t>
      </w:r>
      <w:bookmarkEnd w:id="8"/>
    </w:p>
    <w:p w14:paraId="1FB1702B" w14:textId="4B82E0AC" w:rsidR="00516CC0" w:rsidRDefault="006B05E1" w:rsidP="002A5E56">
      <w:pPr>
        <w:ind w:firstLine="720"/>
      </w:pPr>
      <w:r>
        <w:t xml:space="preserve">Berdasarkan latar belakang diatas, maka rumusan </w:t>
      </w:r>
      <w:r w:rsidR="002A5E56">
        <w:t>masalah dalam tugas akhir ini adalah:</w:t>
      </w:r>
    </w:p>
    <w:p w14:paraId="76F1FD40" w14:textId="13A0BA20" w:rsidR="002A5E56" w:rsidRDefault="002A5E56" w:rsidP="002D00EC">
      <w:pPr>
        <w:pStyle w:val="ListParagraph"/>
        <w:numPr>
          <w:ilvl w:val="0"/>
          <w:numId w:val="27"/>
        </w:numPr>
      </w:pPr>
      <w:r>
        <w:t xml:space="preserve">Bagaimana </w:t>
      </w:r>
      <w:r w:rsidR="000C5B5B">
        <w:t>mempermudah proses pembuatan SK Dosen mengajar berdasarkan distribusi beban ajar di Politeknik Kampar?</w:t>
      </w:r>
    </w:p>
    <w:p w14:paraId="50C95951" w14:textId="2A7E51FF" w:rsidR="002A5E56" w:rsidRPr="00516CC0" w:rsidRDefault="002A5E56" w:rsidP="002D00EC">
      <w:pPr>
        <w:pStyle w:val="ListParagraph"/>
        <w:numPr>
          <w:ilvl w:val="0"/>
          <w:numId w:val="27"/>
        </w:numPr>
      </w:pPr>
      <w:r>
        <w:t xml:space="preserve">Bagaimana </w:t>
      </w:r>
      <w:r w:rsidR="000C5B5B">
        <w:t>membangun sistem untuk menerbitkan SK Dosen mengajar berdasarkan distribusi beban ajar</w:t>
      </w:r>
      <w:r>
        <w:t xml:space="preserve"> berbasis </w:t>
      </w:r>
      <w:r w:rsidR="005A7A6E" w:rsidRPr="005A7A6E">
        <w:rPr>
          <w:i/>
          <w:iCs/>
        </w:rPr>
        <w:t>web</w:t>
      </w:r>
      <w:r>
        <w:t xml:space="preserve"> di Politeknik Kampar?</w:t>
      </w:r>
    </w:p>
    <w:p w14:paraId="6C950A59" w14:textId="5F16435B" w:rsidR="00DF0691" w:rsidRDefault="00DF0691" w:rsidP="00DF0691">
      <w:pPr>
        <w:pStyle w:val="Heading2"/>
      </w:pPr>
      <w:bookmarkStart w:id="9" w:name="_Toc95421140"/>
      <w:r>
        <w:t>Tujuan</w:t>
      </w:r>
      <w:bookmarkEnd w:id="9"/>
    </w:p>
    <w:p w14:paraId="7422DB03" w14:textId="08D42DE1" w:rsidR="004A120C" w:rsidRDefault="004A120C" w:rsidP="004A120C">
      <w:pPr>
        <w:ind w:firstLine="720"/>
      </w:pPr>
      <w:r>
        <w:t xml:space="preserve">Tujuan pelaksanaan pembuatan tugas akhir sistem distribusi beban ajar berbasis </w:t>
      </w:r>
      <w:r w:rsidR="005A7A6E" w:rsidRPr="005A7A6E">
        <w:rPr>
          <w:i/>
          <w:iCs/>
        </w:rPr>
        <w:t>web</w:t>
      </w:r>
      <w:r>
        <w:t xml:space="preserve"> ini adalah:</w:t>
      </w:r>
    </w:p>
    <w:p w14:paraId="0EE16160" w14:textId="10701E60" w:rsidR="00D029C9" w:rsidRDefault="000C5B5B" w:rsidP="002D00EC">
      <w:pPr>
        <w:pStyle w:val="ListParagraph"/>
        <w:numPr>
          <w:ilvl w:val="0"/>
          <w:numId w:val="29"/>
        </w:numPr>
      </w:pPr>
      <w:r>
        <w:t>Mempermudah proses pembuatan SK Dosen mengajar berdasarkan distribusi beban ajar di Politeknik Kampar.</w:t>
      </w:r>
    </w:p>
    <w:p w14:paraId="272FB530" w14:textId="281B0A30" w:rsidR="00D029C9" w:rsidRPr="00FF159F" w:rsidRDefault="00D029C9" w:rsidP="002D00EC">
      <w:pPr>
        <w:pStyle w:val="ListParagraph"/>
        <w:numPr>
          <w:ilvl w:val="0"/>
          <w:numId w:val="29"/>
        </w:numPr>
      </w:pPr>
      <w:r>
        <w:t>M</w:t>
      </w:r>
      <w:r w:rsidR="00E165F1">
        <w:t xml:space="preserve">embangun sistem untuk menerbitkan SK Dosen mengajar berdasarkan </w:t>
      </w:r>
      <w:r>
        <w:t>distribusi beban ajar</w:t>
      </w:r>
      <w:r w:rsidR="00E165F1">
        <w:t xml:space="preserve"> berbasis </w:t>
      </w:r>
      <w:r w:rsidR="00E165F1">
        <w:rPr>
          <w:i/>
          <w:iCs/>
        </w:rPr>
        <w:t xml:space="preserve">web </w:t>
      </w:r>
      <w:r w:rsidR="00E165F1">
        <w:t>di</w:t>
      </w:r>
      <w:r>
        <w:t xml:space="preserve"> kampus Politeknik Kampar</w:t>
      </w:r>
      <w:r>
        <w:rPr>
          <w:i/>
          <w:iCs/>
        </w:rPr>
        <w:t>.</w:t>
      </w:r>
    </w:p>
    <w:p w14:paraId="4229DFA3" w14:textId="2294F80B" w:rsidR="00DF0691" w:rsidRDefault="00DF0691" w:rsidP="00DF0691">
      <w:pPr>
        <w:pStyle w:val="Heading2"/>
      </w:pPr>
      <w:bookmarkStart w:id="10" w:name="_Toc95421141"/>
      <w:r>
        <w:t>Batasan Masalah</w:t>
      </w:r>
      <w:bookmarkEnd w:id="10"/>
    </w:p>
    <w:p w14:paraId="1644E40B" w14:textId="0C53A8B1" w:rsidR="00D029C9" w:rsidRDefault="00D029C9" w:rsidP="00D029C9">
      <w:pPr>
        <w:ind w:firstLine="720"/>
      </w:pPr>
      <w:r>
        <w:t xml:space="preserve">Batasan masalah pada pembuatan sistem distribusi beban ajar berbasis </w:t>
      </w:r>
      <w:r w:rsidR="005A7A6E" w:rsidRPr="005A7A6E">
        <w:rPr>
          <w:i/>
          <w:iCs/>
        </w:rPr>
        <w:t>web</w:t>
      </w:r>
      <w:r>
        <w:t xml:space="preserve"> ini adalah:</w:t>
      </w:r>
    </w:p>
    <w:p w14:paraId="226FF8C0" w14:textId="77777777" w:rsidR="00D029C9" w:rsidRPr="004A120C" w:rsidRDefault="00D029C9" w:rsidP="002D00EC">
      <w:pPr>
        <w:pStyle w:val="ListParagraph"/>
        <w:numPr>
          <w:ilvl w:val="0"/>
          <w:numId w:val="28"/>
        </w:numPr>
      </w:pPr>
      <w:r>
        <w:t>Metode dalam pengembangan sistem menggunakan Model</w:t>
      </w:r>
      <w:r w:rsidRPr="004A120C">
        <w:rPr>
          <w:i/>
          <w:iCs/>
        </w:rPr>
        <w:t xml:space="preserve"> Waterfall</w:t>
      </w:r>
      <w:r>
        <w:rPr>
          <w:i/>
          <w:iCs/>
        </w:rPr>
        <w:t xml:space="preserve"> </w:t>
      </w:r>
      <w:r>
        <w:t xml:space="preserve">dengan menggunakan tiga tahapan yaitu </w:t>
      </w:r>
      <w:r w:rsidRPr="00162F08">
        <w:rPr>
          <w:i/>
          <w:iCs/>
        </w:rPr>
        <w:t>Requirement Anal</w:t>
      </w:r>
      <w:r>
        <w:rPr>
          <w:i/>
          <w:iCs/>
        </w:rPr>
        <w:t>y</w:t>
      </w:r>
      <w:r w:rsidRPr="00162F08">
        <w:rPr>
          <w:i/>
          <w:iCs/>
        </w:rPr>
        <w:t>sis</w:t>
      </w:r>
      <w:r>
        <w:rPr>
          <w:i/>
          <w:iCs/>
        </w:rPr>
        <w:t>, System Design, Implementation.</w:t>
      </w:r>
    </w:p>
    <w:p w14:paraId="3CA69B31" w14:textId="13DF1DBC" w:rsidR="00D029C9" w:rsidRPr="004A120C" w:rsidRDefault="00D029C9" w:rsidP="002D00EC">
      <w:pPr>
        <w:pStyle w:val="ListParagraph"/>
        <w:numPr>
          <w:ilvl w:val="0"/>
          <w:numId w:val="28"/>
        </w:numPr>
      </w:pPr>
      <w:r>
        <w:t xml:space="preserve">Implementasi sistem ini pada </w:t>
      </w:r>
      <w:r w:rsidR="005A7A6E" w:rsidRPr="005A7A6E">
        <w:rPr>
          <w:i/>
          <w:iCs/>
        </w:rPr>
        <w:t>web</w:t>
      </w:r>
      <w:r w:rsidR="00A92E61" w:rsidRPr="00A92E61">
        <w:rPr>
          <w:i/>
          <w:iCs/>
        </w:rPr>
        <w:t>site</w:t>
      </w:r>
      <w:r>
        <w:t xml:space="preserve"> sistem akademik politeknik kampar.</w:t>
      </w:r>
    </w:p>
    <w:p w14:paraId="26C65875" w14:textId="26C17F46" w:rsidR="00D029C9" w:rsidRDefault="00D029C9" w:rsidP="002D00EC">
      <w:pPr>
        <w:pStyle w:val="ListParagraph"/>
        <w:numPr>
          <w:ilvl w:val="0"/>
          <w:numId w:val="28"/>
        </w:numPr>
      </w:pPr>
      <w:r>
        <w:t>Sistem dibangun diatas sistem informasi akademik Politeknik Kampar yang telah berbasis</w:t>
      </w:r>
      <w:r w:rsidRPr="00D029C9">
        <w:rPr>
          <w:i/>
          <w:iCs/>
        </w:rPr>
        <w:t xml:space="preserve"> </w:t>
      </w:r>
      <w:r w:rsidR="005A7A6E" w:rsidRPr="005A7A6E">
        <w:rPr>
          <w:i/>
          <w:iCs/>
        </w:rPr>
        <w:t>web</w:t>
      </w:r>
      <w:r>
        <w:rPr>
          <w:i/>
          <w:iCs/>
        </w:rPr>
        <w:t xml:space="preserve"> </w:t>
      </w:r>
      <w:r>
        <w:t>saat ini.</w:t>
      </w:r>
    </w:p>
    <w:p w14:paraId="0B7004EE" w14:textId="77777777" w:rsidR="00E165F1" w:rsidRPr="00E165F1" w:rsidRDefault="001E453A" w:rsidP="002D00EC">
      <w:pPr>
        <w:pStyle w:val="ListParagraph"/>
        <w:numPr>
          <w:ilvl w:val="0"/>
          <w:numId w:val="28"/>
        </w:numPr>
      </w:pPr>
      <w:r>
        <w:t xml:space="preserve">Sistem dibangun menggunakan </w:t>
      </w:r>
      <w:r w:rsidR="00FF159F" w:rsidRPr="00FF159F">
        <w:rPr>
          <w:i/>
          <w:iCs/>
        </w:rPr>
        <w:t>framework codeigniter</w:t>
      </w:r>
      <w:r>
        <w:rPr>
          <w:i/>
          <w:iCs/>
        </w:rPr>
        <w:t xml:space="preserve"> 3 </w:t>
      </w:r>
      <w:r>
        <w:t xml:space="preserve">dan menggunakan </w:t>
      </w:r>
      <w:r w:rsidR="00FD63E1">
        <w:t>arsitektur</w:t>
      </w:r>
      <w:r>
        <w:t xml:space="preserve"> </w:t>
      </w:r>
      <w:r w:rsidR="005A7A6E" w:rsidRPr="005A7A6E">
        <w:rPr>
          <w:i/>
          <w:iCs/>
        </w:rPr>
        <w:t>HMVC</w:t>
      </w:r>
      <w:r>
        <w:t xml:space="preserve"> </w:t>
      </w:r>
      <w:r w:rsidRPr="001E453A">
        <w:rPr>
          <w:i/>
          <w:iCs/>
        </w:rPr>
        <w:t>(</w:t>
      </w:r>
      <w:r>
        <w:rPr>
          <w:i/>
          <w:iCs/>
        </w:rPr>
        <w:t>Hierachial Model View Controller</w:t>
      </w:r>
      <w:r w:rsidRPr="001E453A">
        <w:rPr>
          <w:i/>
          <w:iCs/>
        </w:rPr>
        <w:t>)</w:t>
      </w:r>
      <w:r>
        <w:t xml:space="preserve"> dengan bahasa pemrograman </w:t>
      </w:r>
      <w:r w:rsidR="00FF159F" w:rsidRPr="00FF159F">
        <w:rPr>
          <w:i/>
          <w:iCs/>
        </w:rPr>
        <w:t>PHP</w:t>
      </w:r>
      <w:r>
        <w:t xml:space="preserve"> dan menggunakan basis data </w:t>
      </w:r>
      <w:r w:rsidR="00FF159F" w:rsidRPr="00FF159F">
        <w:rPr>
          <w:i/>
          <w:iCs/>
        </w:rPr>
        <w:t>MySQL</w:t>
      </w:r>
    </w:p>
    <w:p w14:paraId="15C05ED4" w14:textId="7F28EB06" w:rsidR="000461A0" w:rsidRPr="00E165F1" w:rsidRDefault="00E165F1" w:rsidP="002D00EC">
      <w:pPr>
        <w:pStyle w:val="ListParagraph"/>
        <w:numPr>
          <w:ilvl w:val="0"/>
          <w:numId w:val="28"/>
        </w:numPr>
      </w:pPr>
      <w:r>
        <w:lastRenderedPageBreak/>
        <w:t>Tugas akhir ini hanya membahas proses pembuatan distribusi beban ajar</w:t>
      </w:r>
      <w:r w:rsidR="002A05EE">
        <w:t xml:space="preserve"> dan pembuatan SK Dosen mengajar melalui sistem berbasis </w:t>
      </w:r>
      <w:r w:rsidR="002A05EE">
        <w:rPr>
          <w:i/>
          <w:iCs/>
        </w:rPr>
        <w:t>web</w:t>
      </w:r>
      <w:r>
        <w:t>.</w:t>
      </w:r>
      <w:r w:rsidR="000461A0">
        <w:br w:type="page"/>
      </w:r>
    </w:p>
    <w:p w14:paraId="3338FCC6" w14:textId="77777777" w:rsidR="0043086F" w:rsidRDefault="0043086F" w:rsidP="000461A0">
      <w:pPr>
        <w:pStyle w:val="Heading1"/>
        <w:spacing w:line="240" w:lineRule="auto"/>
        <w:sectPr w:rsidR="0043086F" w:rsidSect="003B1621">
          <w:footerReference w:type="default" r:id="rId16"/>
          <w:pgSz w:w="11910" w:h="16840" w:code="9"/>
          <w:pgMar w:top="2268" w:right="1701" w:bottom="1701" w:left="2268" w:header="0" w:footer="1004" w:gutter="0"/>
          <w:cols w:space="708"/>
          <w:docGrid w:linePitch="299"/>
        </w:sectPr>
      </w:pPr>
    </w:p>
    <w:p w14:paraId="12AA6511" w14:textId="7A331BD9" w:rsidR="000461A0" w:rsidRDefault="000461A0" w:rsidP="000461A0">
      <w:pPr>
        <w:pStyle w:val="Heading1"/>
        <w:spacing w:line="240" w:lineRule="auto"/>
      </w:pPr>
      <w:bookmarkStart w:id="11" w:name="_Toc95421142"/>
      <w:r>
        <w:lastRenderedPageBreak/>
        <w:t>BAB II</w:t>
      </w:r>
      <w:r>
        <w:br/>
        <w:t>TINJAUAN PUSTAKA</w:t>
      </w:r>
      <w:bookmarkEnd w:id="11"/>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77777777" w:rsidR="00867F1C" w:rsidRDefault="00867F1C" w:rsidP="002D00EC">
      <w:pPr>
        <w:pStyle w:val="Heading2"/>
        <w:numPr>
          <w:ilvl w:val="0"/>
          <w:numId w:val="26"/>
        </w:numPr>
        <w:ind w:left="0" w:hanging="11"/>
      </w:pPr>
      <w:bookmarkStart w:id="12" w:name="_Toc95421143"/>
      <w:r>
        <w:t>Tinjauan Pustaka</w:t>
      </w:r>
      <w:bookmarkEnd w:id="12"/>
    </w:p>
    <w:p w14:paraId="139B02B9" w14:textId="68B9A0D4" w:rsidR="00867F1C" w:rsidRDefault="001E453A" w:rsidP="00867F1C">
      <w:pPr>
        <w:ind w:firstLine="720"/>
        <w:rPr>
          <w:i/>
        </w:rPr>
      </w:pPr>
      <w:r>
        <w:t>Pembuatan</w:t>
      </w:r>
      <w:r w:rsidR="00867F1C">
        <w:t xml:space="preserve"> tugas akhir ini menggunakan beberapa sumber sebagai acuan yang berkaitan dengan pe</w:t>
      </w:r>
      <w:r w:rsidR="005A7A6E">
        <w:t>ngembangan</w:t>
      </w:r>
      <w:r w:rsidR="00867F1C">
        <w:t xml:space="preserve"> sistem distribusi beban ajar berbasis </w:t>
      </w:r>
      <w:r w:rsidR="005A7A6E" w:rsidRPr="005A7A6E">
        <w:rPr>
          <w:i/>
          <w:iCs/>
        </w:rPr>
        <w:t>web</w:t>
      </w:r>
      <w:r w:rsidR="00867F1C">
        <w:t xml:space="preserve"> menggunakan </w:t>
      </w:r>
      <w:r w:rsidR="00FF159F" w:rsidRPr="00FF159F">
        <w:rPr>
          <w:i/>
          <w:iCs/>
        </w:rPr>
        <w:t>framework codeigniter</w:t>
      </w:r>
      <w:r>
        <w:rPr>
          <w:i/>
          <w:iCs/>
        </w:rPr>
        <w:t xml:space="preserve"> 3</w:t>
      </w:r>
      <w:r w:rsidR="00867F1C">
        <w:t xml:space="preserve"> yang akan mendukung pembuatan tugas akhir ini.</w:t>
      </w:r>
    </w:p>
    <w:p w14:paraId="3CC4251C" w14:textId="3CD98293" w:rsidR="00867F1C" w:rsidRDefault="00867F1C" w:rsidP="00867F1C">
      <w:pPr>
        <w:ind w:firstLine="720"/>
      </w:pPr>
      <w:r>
        <w:t>Penelitian yang dilakukan</w:t>
      </w:r>
      <w:r w:rsidR="00444BBA">
        <w:t xml:space="preserve"> </w:t>
      </w:r>
      <w:r w:rsidR="00444BBA">
        <w:fldChar w:fldCharType="begin" w:fldLock="1"/>
      </w:r>
      <w:r w:rsidR="00444BBA">
        <w:instrText>ADDIN CSL_CITATION {"citationItems":[{"id":"ITEM-1","itemData":{"abstract":"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author":[{"dropping-particle":"","family":"Supraja","given":"Mohamad Jejen","non-dropping-particle":"","parse-names":false,"suffix":""},{"dropping-particle":"","family":"Awalludin","given":"Dudi","non-dropping-particle":"","parse-names":false,"suffix":""}],"container-title":"Jurnal Informatika","id":"ITEM-1","issue":"1","issued":{"date-parts":[["2020"]]},"page":"27-32","title":"Analisa dan Perancangan Sistem Informasi","type":"article-journal","volume":"5"},"uris":["http://www.mendeley.com/documents/?uuid=7614d14d-ea1e-435c-a67a-448028fd1800"]}],"mendeley":{"formattedCitation":"(Supraja &amp; Awalludin, 2020)","plainTextFormattedCitation":"(Supraja &amp; Awalludin, 2020)","previouslyFormattedCitation":"(Supraja &amp; Awalludin, 2020)"},"properties":{"noteIndex":0},"schema":"https://github.com/citation-style-language/schema/raw/master/csl-citation.json"}</w:instrText>
      </w:r>
      <w:r w:rsidR="00444BBA">
        <w:fldChar w:fldCharType="separate"/>
      </w:r>
      <w:r w:rsidR="00444BBA" w:rsidRPr="00444BBA">
        <w:rPr>
          <w:noProof/>
        </w:rPr>
        <w:t>(Supraja &amp; Awalludin, 2020)</w:t>
      </w:r>
      <w:r w:rsidR="00444BBA">
        <w:fldChar w:fldCharType="end"/>
      </w:r>
      <w:r>
        <w:t xml:space="preserve"> dalam jurnal yang berjudul Analisa Dan Perancangan Sistem Informasi Jadwal Perkuliahan (Sijadkul) Menggunakan </w:t>
      </w:r>
      <w:r w:rsidR="005A7A6E" w:rsidRPr="005A7A6E">
        <w:rPr>
          <w:i/>
          <w:iCs/>
        </w:rPr>
        <w:t>Web</w:t>
      </w:r>
      <w:r>
        <w:t xml:space="preserve"> Pada </w:t>
      </w:r>
      <w:r w:rsidR="00B33639">
        <w:t>STIMIK</w:t>
      </w:r>
      <w:r>
        <w:t xml:space="preserve"> Rosma mengangkat permasalahan tentang</w:t>
      </w:r>
      <w:r w:rsidR="00B125D4">
        <w:t xml:space="preserve"> p</w:t>
      </w:r>
      <w:r>
        <w:t>engaturan jadwal kegiatan perkuliahan yang dilakukan oleh BAAK</w:t>
      </w:r>
      <w:r w:rsidR="00516CC0">
        <w:t xml:space="preserve"> </w:t>
      </w:r>
      <w:r>
        <w:t xml:space="preserve">selama ini masih secara manual dan distribusi jadwal perkuliahan mahasiswa dan dosen pun dirasa kurang efektif. </w:t>
      </w:r>
      <w:r w:rsidR="004A0D63">
        <w:t>P</w:t>
      </w:r>
      <w:r>
        <w:t xml:space="preserve">engembangan peneilitian ini dengan menggunakan metode </w:t>
      </w:r>
      <w:r>
        <w:rPr>
          <w:i/>
        </w:rPr>
        <w:t xml:space="preserve">Software Development Life Cycle (SDLC) </w:t>
      </w:r>
      <w:r>
        <w:t>yaitu tahap analisa, desain dan imple</w:t>
      </w:r>
      <w:r w:rsidR="00B33639">
        <w:t>men</w:t>
      </w:r>
      <w:r>
        <w:t xml:space="preserve">tasi. Adapun hasil dari analisa dan perancangan sistem informasi jadwal perkuliahan menggunakan </w:t>
      </w:r>
      <w:r w:rsidR="005A7A6E" w:rsidRPr="005A7A6E">
        <w:rPr>
          <w:i/>
          <w:iCs/>
        </w:rPr>
        <w:t>web</w:t>
      </w:r>
      <w:r>
        <w:t xml:space="preserve"> pada </w:t>
      </w:r>
      <w:r w:rsidR="00B33639">
        <w:t>STIMIK</w:t>
      </w:r>
      <w:r>
        <w:t xml:space="preserve"> Rosma di harapkan mampu membuat aplikasi </w:t>
      </w:r>
      <w:r w:rsidR="005A7A6E" w:rsidRPr="005A7A6E">
        <w:rPr>
          <w:i/>
          <w:iCs/>
        </w:rPr>
        <w:t>web</w:t>
      </w:r>
      <w:r>
        <w:t xml:space="preserve"> jadwal dan distribusi jadwal ke dosen dan mahasiswa yang dapat mengatur jadwal kegiatan perkuliahan di </w:t>
      </w:r>
      <w:r w:rsidR="00B33639">
        <w:t>STIMIK</w:t>
      </w:r>
      <w:r>
        <w:t xml:space="preserve"> Rosma.</w:t>
      </w:r>
    </w:p>
    <w:p w14:paraId="2C1D7E98" w14:textId="77DD3A6F" w:rsidR="0043086F" w:rsidRDefault="00867F1C" w:rsidP="00867F1C">
      <w:pPr>
        <w:ind w:firstLine="720"/>
        <w:sectPr w:rsidR="0043086F" w:rsidSect="00EE08CB">
          <w:footerReference w:type="default" r:id="rId17"/>
          <w:pgSz w:w="11910" w:h="16840" w:code="9"/>
          <w:pgMar w:top="2268" w:right="1701" w:bottom="1701" w:left="2268" w:header="0" w:footer="1004" w:gutter="0"/>
          <w:cols w:space="708"/>
          <w:docGrid w:linePitch="299"/>
        </w:sectPr>
      </w:pPr>
      <w:r>
        <w:t xml:space="preserve">Penelitian yang dilakukan oleh </w:t>
      </w:r>
      <w:r w:rsidR="00770503">
        <w:fldChar w:fldCharType="begin" w:fldLock="1"/>
      </w:r>
      <w:r w:rsidR="00770503">
        <w:instrText>ADDIN CSL_CITATION {"citationItems":[{"id":"ITEM-1","itemData":{"DOI":"10.22219/repositor.v2i6.876","ISSN":"2714-7975","abstract":"Sistem informasi akademik ialah sebuah sistem yang mampu memberikan sebuah informasi mengenai segala hal mengenai pelayanan akademik suatu instansi pendidikan. Sistem informasi akademik dapat menjadi solusi dalam upaya meningkatkan sebuah kualitas pendidikan dengan cara memperlancar informasi akademik siswa dengan pihak sekolah sehingga lebih efesien. SMK Muhammadiyah 8 siliragung adalah suatu instansi pendidikan kejuruan dengan matapelajaran adaptif,normative serta produktif sehingga sistem informasi akademik akan sangat menunjang proses pembelajaran di sekolah. Penelitian ini akan membahas sebuah pembangunan sistem informasi akademik SMK Muhammadiyah 8 Siliragung berbasis web dengan mengimpelemntasikan metodel arsitektur HMVC (Hierarchical, Model, View, Controller) yang mampu membuat aplikasi dalam skala besar yang akan dibangun dalam modul-modul yang nantinya setiap modul dapat diimplementasikan kembali ke dalam modul lain ataupun pengembangan . Sistem informasi akademik SMK Muhammaiyah 8 Siliragung dikembangkan dengan pengujian black-box, pengujian UAT (User Acceptance Testing) dan integrasi testing dengan (PHPUnit 8) sebagai sarana untuk menguji model HMVC. Dalam rangka memudahkan dalam pembangunan sistem maka akan digunakannya sebuah metode Waterfall  sehingga sistem informasi akan tersusun secara sistematik dan berurutan yang akan meminimalisir sebuah kesalahan.","author":[{"dropping-particle":"","family":"Yuana","given":"Ayu Siska","non-dropping-particle":"","parse-names":false,"suffix":""},{"dropping-particle":"","family":"Aminuddin","given":"Aminuddin","non-dropping-particle":"","parse-names":false,"suffix":""},{"dropping-particle":"","family":"Nuryasin","given":"Ilyas -","non-dropping-particle":"","parse-names":false,"suffix":""}],"container-title":"Jurnal Repositor","id":"ITEM-1","issue":"6","issued":{"date-parts":[["2020"]]},"page":"803","title":"Sistem Informasi Akademik Berbasis Web Dengan Imlementasi Hmvc (Hierarchical, Model, View, Controller) (Studi Kasus: Smk Muhammadiyah 8 Siliragung Banyuwangi)","type":"article-journal","volume":"2"},"uris":["http://www.mendeley.com/documents/?uuid=8e90f452-5b8f-4062-a466-66a649e92ec3"]}],"mendeley":{"formattedCitation":"(Yuana et al., 2020)","plainTextFormattedCitation":"(Yuana et al., 2020)","previouslyFormattedCitation":"(Yuana et al., 2020)"},"properties":{"noteIndex":0},"schema":"https://github.com/citation-style-language/schema/raw/master/csl-citation.json"}</w:instrText>
      </w:r>
      <w:r w:rsidR="00770503">
        <w:fldChar w:fldCharType="separate"/>
      </w:r>
      <w:r w:rsidR="00770503" w:rsidRPr="00770503">
        <w:rPr>
          <w:noProof/>
        </w:rPr>
        <w:t>(Yuana et al., 2020)</w:t>
      </w:r>
      <w:r w:rsidR="00770503">
        <w:fldChar w:fldCharType="end"/>
      </w:r>
      <w:r>
        <w:t xml:space="preserve"> dalam jurnal yang berjudul Sistem Informasi Akademik Berbasis </w:t>
      </w:r>
      <w:r w:rsidR="005A7A6E" w:rsidRPr="005A7A6E">
        <w:rPr>
          <w:i/>
          <w:iCs/>
        </w:rPr>
        <w:t>Web</w:t>
      </w:r>
      <w:r>
        <w:t xml:space="preserve"> Dengan Imlementasi </w:t>
      </w:r>
      <w:r w:rsidR="005A7A6E" w:rsidRPr="005A7A6E">
        <w:rPr>
          <w:i/>
          <w:iCs/>
        </w:rPr>
        <w:t>HMVC</w:t>
      </w:r>
      <w:r>
        <w:t xml:space="preserve"> (</w:t>
      </w:r>
      <w:r w:rsidRPr="005A7A6E">
        <w:rPr>
          <w:i/>
          <w:iCs/>
        </w:rPr>
        <w:t>Hierarchical, Model, View, Controller</w:t>
      </w:r>
      <w:r>
        <w:t xml:space="preserve">) mengangkat permasalahan tentang sistem informasi akademik yang ada di SMK Muhammadiyah 8 </w:t>
      </w:r>
      <w:r w:rsidR="00B33639">
        <w:t>Siliragung</w:t>
      </w:r>
      <w:r>
        <w:t xml:space="preserve"> masih menggunakan sistem manual dimana dapat menghambat peningkatan mutu akademik antara lain mutu proses keuangan berjalan, mutu penilaian dan penyampaian nilai, mutu pemberian kehadiran dan penyampaian hasil kehadiran siswa. Pengembangan sistem informasi akademik berbasis </w:t>
      </w:r>
      <w:r w:rsidR="005A7A6E" w:rsidRPr="005A7A6E">
        <w:rPr>
          <w:i/>
          <w:iCs/>
        </w:rPr>
        <w:t>web</w:t>
      </w:r>
      <w:r>
        <w:t xml:space="preserve"> dilakuka</w:t>
      </w:r>
      <w:r w:rsidR="004A0D63">
        <w:t>n</w:t>
      </w:r>
      <w:r>
        <w:t xml:space="preserve"> dengan menggunakan </w:t>
      </w:r>
      <w:r w:rsidR="00FF159F" w:rsidRPr="00FF159F">
        <w:rPr>
          <w:i/>
          <w:iCs/>
        </w:rPr>
        <w:t>Framework codeigniter</w:t>
      </w:r>
      <w:r>
        <w:t xml:space="preserve"> dengan mengimplementasikan arsitektur </w:t>
      </w:r>
      <w:r w:rsidR="005A7A6E" w:rsidRPr="005A7A6E">
        <w:rPr>
          <w:i/>
          <w:iCs/>
        </w:rPr>
        <w:t>HMVC</w:t>
      </w:r>
      <w:r>
        <w:t xml:space="preserve">. Adapun hasil dari pembuatan Sistem Informasi Akademik Berbasis </w:t>
      </w:r>
      <w:r w:rsidR="005A7A6E" w:rsidRPr="005A7A6E">
        <w:rPr>
          <w:i/>
          <w:iCs/>
        </w:rPr>
        <w:t>Web</w:t>
      </w:r>
      <w:r>
        <w:t xml:space="preserve"> Dengan Imlementasi </w:t>
      </w:r>
      <w:r w:rsidR="005A7A6E" w:rsidRPr="005A7A6E">
        <w:rPr>
          <w:i/>
          <w:iCs/>
        </w:rPr>
        <w:t>HMVC</w:t>
      </w:r>
      <w:r w:rsidRPr="00B125D4">
        <w:rPr>
          <w:i/>
          <w:iCs/>
        </w:rPr>
        <w:t xml:space="preserve"> (Hierarchical, Model, View, Controller)</w:t>
      </w:r>
      <w:r>
        <w:t xml:space="preserve"> ialah sistem </w:t>
      </w:r>
    </w:p>
    <w:p w14:paraId="4BD07BF6" w14:textId="2BFA9D8A" w:rsidR="00867F1C" w:rsidRDefault="00867F1C" w:rsidP="0043086F">
      <w:r>
        <w:lastRenderedPageBreak/>
        <w:t>telah berhasil disel</w:t>
      </w:r>
      <w:r w:rsidR="004A0D63">
        <w:t>e</w:t>
      </w:r>
      <w:r>
        <w:t xml:space="preserve">saikan dan </w:t>
      </w:r>
      <w:r w:rsidR="004A0D63">
        <w:t>s</w:t>
      </w:r>
      <w:r>
        <w:t>emua fitur aplikasi berjalan dengan sukse</w:t>
      </w:r>
      <w:r w:rsidR="004A0D63">
        <w:t>s</w:t>
      </w:r>
      <w:r>
        <w:t xml:space="preserve"> sesuai dengan fungsinya.</w:t>
      </w:r>
    </w:p>
    <w:p w14:paraId="18306F93" w14:textId="04D10A69" w:rsidR="00867F1C" w:rsidRPr="00FD63E1" w:rsidRDefault="00867F1C" w:rsidP="00867F1C">
      <w:pPr>
        <w:ind w:firstLine="720"/>
        <w:rPr>
          <w:i/>
          <w:iCs/>
        </w:rPr>
      </w:pPr>
      <w:r>
        <w:t>Penelitian yang dilakukan oleh</w:t>
      </w:r>
      <w:r w:rsidR="00770503">
        <w:t xml:space="preserve"> </w:t>
      </w:r>
      <w:r w:rsidR="00770503">
        <w:fldChar w:fldCharType="begin" w:fldLock="1"/>
      </w:r>
      <w:r w:rsidR="00770503">
        <w:instrText>ADDIN CSL_CITATION {"citationItems":[{"id":"ITEM-1","itemData":{"abstract":"Scheduling distribution problems that exist in STIKI namely if there are lectures that are canceled, postponed lectures, and substitute lectures, students will get notifications after being in college or from BAAK (unless the lecturer informs the students via the whatsapp application), changes in class schedules cannot be accessed online by students. All lecturers who want to cancel lectures, postpone lecture time, and change lecture schedules must pass BAAK (it takes time to get to students, while students are often unable to attend the substitute lectures). From the problems above, then we will analyze and create a design and information system based on Android mobile applications. Distribution information system changes lecture schedules that can be accessed by every student, lecturer and BAAK to facilitate access and convey information. This makes it easy in the process of distributing information to students and lecturers at STIKI INDONESIA quickly andaccurately..","author":[{"dropping-particle":"","family":"Fittryani","given":"Yuri Prima","non-dropping-particle":"","parse-names":false,"suffix":""},{"dropping-particle":"","family":"Ariantini","given":"Made Suci","non-dropping-particle":"","parse-names":false,"suffix":""}],"container-title":"Jurnal Teknologi Informasi dan Komputer","id":"ITEM-1","issue":"2","issued":{"date-parts":[["2020"]]},"page":"208-217","title":"Perancangan Distribusi Sistem Informasi Untuk Optimalisasi Perubahan Jadwal Kuliah Berbasis Mobile Android (Studi Kasus: Stiki Indonesia)","type":"article-journal","volume":"6"},"uris":["http://www.mendeley.com/documents/?uuid=5a54874f-ad45-4ddd-a51b-0b9cc9cdb925"]}],"mendeley":{"formattedCitation":"(Fittryani &amp; Ariantini, 2020)","plainTextFormattedCitation":"(Fittryani &amp; Ariantini, 2020)","previouslyFormattedCitation":"(Fittryani &amp; Ariantini, 2020)"},"properties":{"noteIndex":0},"schema":"https://github.com/citation-style-language/schema/raw/master/csl-citation.json"}</w:instrText>
      </w:r>
      <w:r w:rsidR="00770503">
        <w:fldChar w:fldCharType="separate"/>
      </w:r>
      <w:r w:rsidR="00770503" w:rsidRPr="00770503">
        <w:rPr>
          <w:noProof/>
        </w:rPr>
        <w:t>(Fittryani &amp; Ariantini, 2020)</w:t>
      </w:r>
      <w:r w:rsidR="00770503">
        <w:fldChar w:fldCharType="end"/>
      </w:r>
      <w:r>
        <w:t xml:space="preserve"> dalam jurnal yang berjudul Perancangan Distribusi Sistem Informasi Untuk Optimalisasi Perubahan Jadwal Kuliah Berbasis </w:t>
      </w:r>
      <w:r w:rsidRPr="005A7A6E">
        <w:rPr>
          <w:i/>
          <w:iCs/>
        </w:rPr>
        <w:t>Mobile Android</w:t>
      </w:r>
      <w:r>
        <w:t xml:space="preserve"> mengangkat permasalahan tentang distribusi penjadwalan yang ada pada STIKI ketika terdapat perkuliah yang dibatalkan, kuliah yang diundur, dan kuliah pengganti, mahasiswa akan mendapatkan pemberitahuan setelah berada dikampus atau dari BAAK (kecuali jika dosen menginfokan ke </w:t>
      </w:r>
      <w:r w:rsidRPr="00FD63E1">
        <w:rPr>
          <w:i/>
          <w:iCs/>
        </w:rPr>
        <w:t>group</w:t>
      </w:r>
      <w:r>
        <w:t xml:space="preserve"> mahasiswa lewat aplikasi </w:t>
      </w:r>
      <w:r w:rsidRPr="00FD63E1">
        <w:rPr>
          <w:i/>
          <w:iCs/>
        </w:rPr>
        <w:t>WhatsApp</w:t>
      </w:r>
      <w:r>
        <w:t>)</w:t>
      </w:r>
      <w:r w:rsidR="0035766E">
        <w:t>.</w:t>
      </w:r>
      <w:r>
        <w:t xml:space="preserve"> adanya perubahan jadwal kuliah tidak bisa diakses secara online oleh mahasiswa. Semua dosen yang ingin membatalkan kuliah, mengundur waktu perkuliahan, serta mengganti jadwal perkuliahan harus melewati BAAK (perlu waktu untuk sampai ke mahasiswa</w:t>
      </w:r>
      <w:r w:rsidR="00FD63E1">
        <w:t>)</w:t>
      </w:r>
      <w:r>
        <w:t xml:space="preserve">, sementara mahasiswa sering berhalangan hadir pada kuliah pengganti. Dari permasalahan diatas, maka </w:t>
      </w:r>
      <w:r w:rsidR="00174440">
        <w:t>dibuat</w:t>
      </w:r>
      <w:r>
        <w:t xml:space="preserve"> sebuah rancang bangun aplikasi sistem informasi berbasis </w:t>
      </w:r>
      <w:r w:rsidRPr="00FD63E1">
        <w:rPr>
          <w:i/>
          <w:iCs/>
        </w:rPr>
        <w:t>mobile android</w:t>
      </w:r>
      <w:r>
        <w:t>. S</w:t>
      </w:r>
      <w:r w:rsidR="005A7A6E">
        <w:t>i</w:t>
      </w:r>
      <w:r>
        <w:t xml:space="preserve">stem informasi pendistribusian perubahan jadwal perkuliahan yang dapat diakses setiap mahasiswa, dosen, serta BAAK untuk memudahkan mengakses dan menyampaikan informasi. Penelitian ini masih dalam tahap perancangan. Sehingga nanti dapat dikembangkan dalam bentuk implementasi program </w:t>
      </w:r>
      <w:r w:rsidRPr="00FD63E1">
        <w:rPr>
          <w:i/>
          <w:iCs/>
        </w:rPr>
        <w:t>Mobile Android.</w:t>
      </w:r>
    </w:p>
    <w:p w14:paraId="6FA42FBF" w14:textId="01A39F1F" w:rsidR="00E1584C" w:rsidRPr="00FB2E1C" w:rsidRDefault="00E1584C" w:rsidP="00E1584C">
      <w:pPr>
        <w:shd w:val="clear" w:color="auto" w:fill="FFFFFF"/>
        <w:ind w:firstLine="720"/>
        <w:rPr>
          <w:rFonts w:cs="Times New Roman"/>
          <w:szCs w:val="24"/>
        </w:rPr>
      </w:pPr>
      <w:r w:rsidRPr="00FB2E1C">
        <w:rPr>
          <w:rFonts w:cs="Times New Roman"/>
          <w:szCs w:val="24"/>
        </w:rPr>
        <w:t>Penelitian yang dilakukan oleh</w:t>
      </w:r>
      <w:r>
        <w:rPr>
          <w:rFonts w:cs="Times New Roman"/>
          <w:szCs w:val="24"/>
        </w:rPr>
        <w:t xml:space="preserve"> </w:t>
      </w:r>
      <w:r w:rsidR="004A0D63">
        <w:rPr>
          <w:rFonts w:cs="Times New Roman"/>
          <w:szCs w:val="24"/>
        </w:rPr>
        <w:fldChar w:fldCharType="begin" w:fldLock="1"/>
      </w:r>
      <w:r w:rsidR="00444BBA">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a892ad32-7beb-439a-9d56-544261c0440c"]}],"mendeley":{"formattedCitation":"(Sallaby &amp; Kanedi, 2020)","plainTextFormattedCitation":"(Sallaby &amp; Kanedi, 2020)","previouslyFormattedCitation":"(Sallaby &amp; Kanedi, 2020)"},"properties":{"noteIndex":0},"schema":"https://github.com/citation-style-language/schema/raw/master/csl-citation.json"}</w:instrText>
      </w:r>
      <w:r w:rsidR="004A0D63">
        <w:rPr>
          <w:rFonts w:cs="Times New Roman"/>
          <w:szCs w:val="24"/>
        </w:rPr>
        <w:fldChar w:fldCharType="separate"/>
      </w:r>
      <w:r w:rsidR="004A0D63" w:rsidRPr="004A0D63">
        <w:rPr>
          <w:rFonts w:cs="Times New Roman"/>
          <w:noProof/>
          <w:szCs w:val="24"/>
        </w:rPr>
        <w:t>(Sallaby &amp; Kanedi, 2020)</w:t>
      </w:r>
      <w:r w:rsidR="004A0D63">
        <w:rPr>
          <w:rFonts w:cs="Times New Roman"/>
          <w:szCs w:val="24"/>
        </w:rPr>
        <w:fldChar w:fldCharType="end"/>
      </w:r>
      <w:r w:rsidRPr="00FB2E1C">
        <w:rPr>
          <w:rFonts w:cs="Times New Roman"/>
          <w:szCs w:val="24"/>
        </w:rPr>
        <w:t xml:space="preserve"> </w:t>
      </w:r>
      <w:r w:rsidRPr="00FB2E1C">
        <w:rPr>
          <w:rFonts w:cs="Times New Roman"/>
          <w:szCs w:val="24"/>
          <w:shd w:val="clear" w:color="auto" w:fill="FFFFFF"/>
        </w:rPr>
        <w:t xml:space="preserve">dalam jurnal yang berjudul </w:t>
      </w:r>
      <w:r w:rsidRPr="00FB2E1C">
        <w:rPr>
          <w:rFonts w:eastAsia="Times New Roman" w:cs="Times New Roman"/>
          <w:szCs w:val="24"/>
        </w:rPr>
        <w:t xml:space="preserve">Perancangan Sistem Informasi Jadwal Dokter Menggunakan </w:t>
      </w:r>
      <w:r w:rsidRPr="004A0D63">
        <w:rPr>
          <w:rFonts w:eastAsia="Times New Roman" w:cs="Times New Roman"/>
          <w:i/>
          <w:iCs/>
          <w:szCs w:val="24"/>
        </w:rPr>
        <w:t>Framework Codeigniter</w:t>
      </w:r>
      <w:r w:rsidRPr="00FB2E1C">
        <w:rPr>
          <w:rFonts w:cs="Times New Roman"/>
          <w:szCs w:val="24"/>
          <w:shd w:val="clear" w:color="auto" w:fill="FFFFFF"/>
        </w:rPr>
        <w:t xml:space="preserve"> mengangkat permasalahan tentang pelayanan kesehatan yang kurang baik dimana ketika pasien ingin menemui dokter namun dokter tidak berada ditempat. Untuk </w:t>
      </w:r>
      <w:r w:rsidRPr="00FB2E1C">
        <w:rPr>
          <w:rFonts w:cs="Times New Roman"/>
          <w:szCs w:val="24"/>
        </w:rPr>
        <w:t xml:space="preserve">mendapatkan pelayanan kesehatan ketika sakit atau membutuhkan pelayanan kesehatan seperti hanya sekedar konsultasi. Dengan adanya jadwal dokter pasien bisa mengetahui dengan akurat jadwal dokter yang tersedia pada saat itu. Dengan menerapkan sistem informasi pasien dapat dengan mudah mendapatkan informasi mengenai jadwal dokter secara akurat. Implementasi dalam </w:t>
      </w:r>
      <w:r w:rsidRPr="00FB2E1C">
        <w:rPr>
          <w:rFonts w:eastAsia="Times New Roman" w:cs="Times New Roman"/>
          <w:szCs w:val="24"/>
        </w:rPr>
        <w:t xml:space="preserve">Perancangan Sistem Informasi Jadwal Dokter dengan Menggunakan </w:t>
      </w:r>
      <w:r w:rsidRPr="00FD63E1">
        <w:rPr>
          <w:rFonts w:eastAsia="Times New Roman" w:cs="Times New Roman"/>
          <w:i/>
          <w:iCs/>
          <w:szCs w:val="24"/>
        </w:rPr>
        <w:t>Framework Codeigniter</w:t>
      </w:r>
      <w:r w:rsidRPr="00FD63E1">
        <w:rPr>
          <w:rFonts w:cs="Times New Roman"/>
          <w:i/>
          <w:iCs/>
          <w:szCs w:val="24"/>
        </w:rPr>
        <w:t xml:space="preserve"> </w:t>
      </w:r>
      <w:r w:rsidRPr="00FB2E1C">
        <w:rPr>
          <w:rFonts w:cs="Times New Roman"/>
          <w:szCs w:val="24"/>
        </w:rPr>
        <w:t>sebagai desain tampilan antar</w:t>
      </w:r>
      <w:r>
        <w:rPr>
          <w:rFonts w:cs="Times New Roman"/>
          <w:szCs w:val="24"/>
        </w:rPr>
        <w:t xml:space="preserve"> </w:t>
      </w:r>
      <w:r w:rsidRPr="00FB2E1C">
        <w:rPr>
          <w:rFonts w:cs="Times New Roman"/>
          <w:szCs w:val="24"/>
        </w:rPr>
        <w:t xml:space="preserve">muka dan </w:t>
      </w:r>
      <w:r w:rsidRPr="00FD63E1">
        <w:rPr>
          <w:rFonts w:cs="Times New Roman"/>
          <w:i/>
          <w:iCs/>
          <w:szCs w:val="24"/>
        </w:rPr>
        <w:t>MySQL</w:t>
      </w:r>
      <w:r w:rsidRPr="00FB2E1C">
        <w:rPr>
          <w:rFonts w:cs="Times New Roman"/>
          <w:szCs w:val="24"/>
        </w:rPr>
        <w:t xml:space="preserve"> sebagai pengolahan </w:t>
      </w:r>
      <w:r w:rsidRPr="00FD63E1">
        <w:rPr>
          <w:rFonts w:cs="Times New Roman"/>
          <w:i/>
          <w:iCs/>
          <w:szCs w:val="24"/>
        </w:rPr>
        <w:t xml:space="preserve">database. </w:t>
      </w:r>
      <w:r w:rsidRPr="00FB2E1C">
        <w:rPr>
          <w:rFonts w:cs="Times New Roman"/>
          <w:szCs w:val="24"/>
        </w:rPr>
        <w:t xml:space="preserve">Adapun hasil dari </w:t>
      </w:r>
      <w:r w:rsidRPr="00FB2E1C">
        <w:rPr>
          <w:rFonts w:eastAsia="Times New Roman" w:cs="Times New Roman"/>
          <w:szCs w:val="24"/>
        </w:rPr>
        <w:t xml:space="preserve">Perancangan Sistem Informasi Jadwal Dokter Menggunakan </w:t>
      </w:r>
      <w:r w:rsidRPr="00FD63E1">
        <w:rPr>
          <w:rFonts w:eastAsia="Times New Roman" w:cs="Times New Roman"/>
          <w:i/>
          <w:iCs/>
          <w:szCs w:val="24"/>
        </w:rPr>
        <w:lastRenderedPageBreak/>
        <w:t>Framework Codeigniter</w:t>
      </w:r>
      <w:r w:rsidRPr="00FB2E1C">
        <w:rPr>
          <w:rFonts w:cs="Times New Roman"/>
          <w:szCs w:val="24"/>
        </w:rPr>
        <w:t xml:space="preserve"> </w:t>
      </w:r>
      <w:r w:rsidR="00FD63E1">
        <w:rPr>
          <w:rFonts w:cs="Times New Roman"/>
          <w:szCs w:val="24"/>
        </w:rPr>
        <w:t>a</w:t>
      </w:r>
      <w:r w:rsidRPr="00FB2E1C">
        <w:rPr>
          <w:rFonts w:cs="Times New Roman"/>
          <w:szCs w:val="24"/>
        </w:rPr>
        <w:t>plikasi ini berhasil dibangun sesuai dengan kebutuhan yang diperlukan oleh sistem, sehingga aplikasi ini diharapkan mampu menunjang dan membantu pihak yang terkait dalam proses pengolahan data dan menghasilkan informasi yang cepat, efektif</w:t>
      </w:r>
      <w:r w:rsidR="00FD63E1">
        <w:rPr>
          <w:rFonts w:cs="Times New Roman"/>
          <w:szCs w:val="24"/>
        </w:rPr>
        <w:t>,</w:t>
      </w:r>
      <w:r w:rsidRPr="00FB2E1C">
        <w:rPr>
          <w:rFonts w:cs="Times New Roman"/>
          <w:szCs w:val="24"/>
        </w:rPr>
        <w:t xml:space="preserve"> akurat dan efisien.</w:t>
      </w:r>
    </w:p>
    <w:p w14:paraId="28B18B46" w14:textId="7D1C0B7A" w:rsidR="00302EF6" w:rsidRPr="00302EF6" w:rsidRDefault="00302EF6" w:rsidP="00302EF6">
      <w:pPr>
        <w:ind w:firstLine="720"/>
        <w:rPr>
          <w:rFonts w:cs="Times New Roman"/>
          <w:szCs w:val="24"/>
        </w:rPr>
      </w:pPr>
      <w:r w:rsidRPr="00FB2E1C">
        <w:rPr>
          <w:rFonts w:cs="Times New Roman"/>
          <w:szCs w:val="24"/>
        </w:rPr>
        <w:t>Penelitian yang dilakukan oleh</w:t>
      </w:r>
      <w:r>
        <w:rPr>
          <w:rFonts w:cs="Times New Roman"/>
          <w:szCs w:val="24"/>
        </w:rPr>
        <w:t xml:space="preserve"> </w:t>
      </w:r>
      <w:r>
        <w:rPr>
          <w:rFonts w:cs="Times New Roman"/>
          <w:szCs w:val="24"/>
        </w:rPr>
        <w:fldChar w:fldCharType="begin" w:fldLock="1"/>
      </w:r>
      <w:r w:rsidR="00A57DD8">
        <w:rPr>
          <w:rFonts w:cs="Times New Roman"/>
          <w:szCs w:val="24"/>
        </w:rPr>
        <w:instrText>ADDIN CSL_CITATION {"citationItems":[{"id":"ITEM-1","itemData":{"abstract":"… Portal akademik ini dirancang dan dikembangkan berbasis arsitektur HMVC dengan menggunakan bahasa pemrograman PHP dan … HMVC dalam portal akademik di SMKN 1 Padang merupakan salah satu solusi bagi permasalahan penanganan data akademik di SMKN 1 …","author":[{"dropping-particle":"","family":"Ardi","given":"Noper","non-dropping-particle":"","parse-names":false,"suffix":""},{"dropping-particle":"","family":"Adri","given":"Muhammad","non-dropping-particle":"","parse-names":false,"suffix":""},{"dropping-particle":"","family":"Azhar","given":"Nelda","non-dropping-particle":"","parse-names":false,"suffix":""}],"container-title":"Jurnal Teknik Komputer dan Informatika (JTeKI)","id":"ITEM-1","issue":"1","issued":{"date-parts":[["2021"]]},"page":"21-30","title":"Implementasi Arsitektur Hierarchical Model View Controller (HMVC) Dalam Portal Akademik","type":"article-journal","volume":"1"},"uris":["http://www.mendeley.com/documents/?uuid=9ddad60a-a4de-49fb-ad80-3b941c8426f1"]}],"mendeley":{"formattedCitation":"(Ardi et al., 2021)","plainTextFormattedCitation":"(Ardi et al., 2021)","previouslyFormattedCitation":"(Ardi et al., 2021)"},"properties":{"noteIndex":0},"schema":"https://github.com/citation-style-language/schema/raw/master/csl-citation.json"}</w:instrText>
      </w:r>
      <w:r>
        <w:rPr>
          <w:rFonts w:cs="Times New Roman"/>
          <w:szCs w:val="24"/>
        </w:rPr>
        <w:fldChar w:fldCharType="separate"/>
      </w:r>
      <w:r w:rsidRPr="00302EF6">
        <w:rPr>
          <w:rFonts w:cs="Times New Roman"/>
          <w:noProof/>
          <w:szCs w:val="24"/>
        </w:rPr>
        <w:t>(Ardi et al., 2021)</w:t>
      </w:r>
      <w:r>
        <w:rPr>
          <w:rFonts w:cs="Times New Roman"/>
          <w:szCs w:val="24"/>
        </w:rPr>
        <w:fldChar w:fldCharType="end"/>
      </w:r>
      <w:r w:rsidRPr="00FB2E1C">
        <w:rPr>
          <w:rFonts w:cs="Times New Roman"/>
          <w:szCs w:val="24"/>
        </w:rPr>
        <w:t xml:space="preserve"> Implementasi Arsitektur </w:t>
      </w:r>
      <w:r w:rsidRPr="005A7A6E">
        <w:rPr>
          <w:rFonts w:cs="Times New Roman"/>
          <w:i/>
          <w:iCs/>
          <w:szCs w:val="24"/>
        </w:rPr>
        <w:t>Hierarchical Model View Controller</w:t>
      </w:r>
      <w:r w:rsidRPr="00FB2E1C">
        <w:rPr>
          <w:rFonts w:cs="Times New Roman"/>
          <w:szCs w:val="24"/>
        </w:rPr>
        <w:t xml:space="preserve"> (</w:t>
      </w:r>
      <w:r w:rsidR="005A7A6E" w:rsidRPr="005A7A6E">
        <w:rPr>
          <w:rFonts w:cs="Times New Roman"/>
          <w:i/>
          <w:iCs/>
          <w:szCs w:val="24"/>
        </w:rPr>
        <w:t>HMVC</w:t>
      </w:r>
      <w:r w:rsidRPr="00FB2E1C">
        <w:rPr>
          <w:rFonts w:cs="Times New Roman"/>
          <w:szCs w:val="24"/>
        </w:rPr>
        <w:t xml:space="preserve">) Dalam Portal Akademik mengangkat permasalah tentang Proses penyelenggaraan administrasi akademik di SMKN 1 Padang saat ini menggunakan cara semi manual. Semi manual dalam arti proses pengumpulan datanya dilakukan secara manual kemudian pengolahannya dilakukan dengan aplikasi komputer pengolah data. Pengembangan dalam pembuatan sistem portal ini diimplementasikan dengan menggunakan arsitektur </w:t>
      </w:r>
      <w:r w:rsidR="005A7A6E" w:rsidRPr="005A7A6E">
        <w:rPr>
          <w:rFonts w:cs="Times New Roman"/>
          <w:i/>
          <w:iCs/>
          <w:szCs w:val="24"/>
        </w:rPr>
        <w:t>HMVC</w:t>
      </w:r>
      <w:r w:rsidRPr="00FB2E1C">
        <w:rPr>
          <w:rFonts w:cs="Times New Roman"/>
          <w:szCs w:val="24"/>
        </w:rPr>
        <w:t xml:space="preserve"> dengan menggunakan bahasa pemrograman </w:t>
      </w:r>
      <w:r w:rsidR="00FF159F" w:rsidRPr="00FF159F">
        <w:rPr>
          <w:rFonts w:cs="Times New Roman"/>
          <w:i/>
          <w:iCs/>
          <w:szCs w:val="24"/>
        </w:rPr>
        <w:t>PHP</w:t>
      </w:r>
      <w:r w:rsidRPr="00FB2E1C">
        <w:rPr>
          <w:rFonts w:cs="Times New Roman"/>
          <w:szCs w:val="24"/>
        </w:rPr>
        <w:t xml:space="preserve"> dan </w:t>
      </w:r>
      <w:r w:rsidR="00FF159F" w:rsidRPr="00FF159F">
        <w:rPr>
          <w:rFonts w:cs="Times New Roman"/>
          <w:i/>
          <w:iCs/>
          <w:szCs w:val="24"/>
        </w:rPr>
        <w:t>MySQL</w:t>
      </w:r>
      <w:r w:rsidRPr="00FB2E1C">
        <w:rPr>
          <w:rFonts w:cs="Times New Roman"/>
          <w:szCs w:val="24"/>
        </w:rPr>
        <w:t xml:space="preserve"> </w:t>
      </w:r>
      <w:r w:rsidR="005A7A6E" w:rsidRPr="005A7A6E">
        <w:rPr>
          <w:rFonts w:cs="Times New Roman"/>
          <w:i/>
          <w:iCs/>
          <w:szCs w:val="24"/>
        </w:rPr>
        <w:t>database</w:t>
      </w:r>
      <w:r w:rsidRPr="00FB2E1C">
        <w:rPr>
          <w:rFonts w:cs="Times New Roman"/>
          <w:szCs w:val="24"/>
        </w:rPr>
        <w:t xml:space="preserve">, dengan </w:t>
      </w:r>
      <w:r w:rsidR="00FF159F" w:rsidRPr="00FF159F">
        <w:rPr>
          <w:rFonts w:cs="Times New Roman"/>
          <w:i/>
          <w:iCs/>
          <w:szCs w:val="24"/>
        </w:rPr>
        <w:t>framework codeigniter</w:t>
      </w:r>
      <w:r w:rsidRPr="00FB2E1C">
        <w:rPr>
          <w:rFonts w:cs="Times New Roman"/>
          <w:szCs w:val="24"/>
        </w:rPr>
        <w:t xml:space="preserve">. Adapun hasil dari Pengembangan </w:t>
      </w:r>
      <w:r w:rsidR="005A7A6E" w:rsidRPr="005A7A6E">
        <w:rPr>
          <w:rFonts w:cs="Times New Roman"/>
          <w:i/>
          <w:iCs/>
          <w:szCs w:val="24"/>
        </w:rPr>
        <w:t>Web</w:t>
      </w:r>
      <w:r w:rsidRPr="00FB2E1C">
        <w:rPr>
          <w:rFonts w:cs="Times New Roman"/>
          <w:szCs w:val="24"/>
        </w:rPr>
        <w:t xml:space="preserve"> Portal akademik berbasis arsitektur </w:t>
      </w:r>
      <w:r w:rsidR="005A7A6E" w:rsidRPr="005A7A6E">
        <w:rPr>
          <w:rFonts w:cs="Times New Roman"/>
          <w:i/>
          <w:iCs/>
          <w:szCs w:val="24"/>
        </w:rPr>
        <w:t>HMVC</w:t>
      </w:r>
      <w:r w:rsidRPr="00FB2E1C">
        <w:rPr>
          <w:rFonts w:cs="Times New Roman"/>
          <w:szCs w:val="24"/>
        </w:rPr>
        <w:t xml:space="preserve"> di SMKN 1 Padang dalam penanganan proses administrasi akademik dapat lebih terorganisir, hemat sumber daya dan tepat dalam penggunaannya.</w:t>
      </w:r>
    </w:p>
    <w:p w14:paraId="4F369D11" w14:textId="29B61A58" w:rsidR="000461A0" w:rsidRDefault="00867F1C" w:rsidP="00867F1C">
      <w:pPr>
        <w:ind w:firstLine="720"/>
        <w:rPr>
          <w:rFonts w:eastAsiaTheme="majorEastAsia" w:cstheme="majorBidi"/>
          <w:b/>
          <w:sz w:val="28"/>
          <w:szCs w:val="32"/>
        </w:rPr>
      </w:pPr>
      <w:r>
        <w:t>Dari beberapa jurnal diatas dapat disimpulkan bahwa pembuatan sistem distribusi beban</w:t>
      </w:r>
      <w:r w:rsidR="00174440">
        <w:t xml:space="preserve"> ajar</w:t>
      </w:r>
      <w:r>
        <w:t xml:space="preserve"> berbasis </w:t>
      </w:r>
      <w:r w:rsidR="005A7A6E" w:rsidRPr="005A7A6E">
        <w:rPr>
          <w:i/>
          <w:iCs/>
        </w:rPr>
        <w:t>web</w:t>
      </w:r>
      <w:r>
        <w:t xml:space="preserve"> lebih ef</w:t>
      </w:r>
      <w:r w:rsidR="00174440">
        <w:t>i</w:t>
      </w:r>
      <w:r>
        <w:t xml:space="preserve">sien jika menggunakan </w:t>
      </w:r>
      <w:r w:rsidR="00FF159F" w:rsidRPr="00FF159F">
        <w:rPr>
          <w:i/>
          <w:iCs/>
        </w:rPr>
        <w:t>framework codeigniter</w:t>
      </w:r>
      <w:r>
        <w:t xml:space="preserve"> sebagai desain tampilan antar muka dan </w:t>
      </w:r>
      <w:r w:rsidR="00FF159F" w:rsidRPr="00FF159F">
        <w:rPr>
          <w:i/>
          <w:iCs/>
        </w:rPr>
        <w:t>MySQL</w:t>
      </w:r>
      <w:r>
        <w:t xml:space="preserve"> sebagai pengolahan </w:t>
      </w:r>
      <w:r w:rsidR="005A7A6E" w:rsidRPr="005A7A6E">
        <w:rPr>
          <w:i/>
          <w:iCs/>
        </w:rPr>
        <w:t>database</w:t>
      </w:r>
      <w:r>
        <w:rPr>
          <w:i/>
        </w:rPr>
        <w:t xml:space="preserve"> </w:t>
      </w:r>
      <w:r>
        <w:t xml:space="preserve">yang didukung dengan menggunakan </w:t>
      </w:r>
      <w:r w:rsidR="00FD63E1">
        <w:t>arsitektur</w:t>
      </w:r>
      <w:r>
        <w:t xml:space="preserve"> </w:t>
      </w:r>
      <w:r w:rsidR="005A7A6E" w:rsidRPr="005A7A6E">
        <w:rPr>
          <w:i/>
          <w:iCs/>
        </w:rPr>
        <w:t>HMVC</w:t>
      </w:r>
      <w:r>
        <w:t>.</w:t>
      </w:r>
      <w:r w:rsidR="000461A0">
        <w:br w:type="page"/>
      </w:r>
    </w:p>
    <w:p w14:paraId="169317D1" w14:textId="77777777" w:rsidR="0043086F" w:rsidRDefault="0043086F" w:rsidP="000461A0">
      <w:pPr>
        <w:pStyle w:val="Heading1"/>
        <w:spacing w:line="240" w:lineRule="auto"/>
        <w:sectPr w:rsidR="0043086F" w:rsidSect="00EE08CB">
          <w:footerReference w:type="default" r:id="rId18"/>
          <w:pgSz w:w="11910" w:h="16840" w:code="9"/>
          <w:pgMar w:top="2268" w:right="1701" w:bottom="1701" w:left="2268" w:header="0" w:footer="1004" w:gutter="0"/>
          <w:cols w:space="708"/>
          <w:docGrid w:linePitch="299"/>
        </w:sectPr>
      </w:pPr>
    </w:p>
    <w:p w14:paraId="4E71176B" w14:textId="0CE22085" w:rsidR="000461A0" w:rsidRDefault="000461A0" w:rsidP="000461A0">
      <w:pPr>
        <w:pStyle w:val="Heading1"/>
        <w:spacing w:line="240" w:lineRule="auto"/>
      </w:pPr>
      <w:bookmarkStart w:id="13" w:name="_Toc95421144"/>
      <w:r>
        <w:lastRenderedPageBreak/>
        <w:t>BAB II</w:t>
      </w:r>
      <w:r w:rsidR="00035943">
        <w:t>I</w:t>
      </w:r>
      <w:r>
        <w:br/>
        <w:t>ANALISIS DAN PERANCANGAN SISTEM</w:t>
      </w:r>
      <w:bookmarkEnd w:id="13"/>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2D00EC">
      <w:pPr>
        <w:pStyle w:val="Heading2"/>
        <w:numPr>
          <w:ilvl w:val="0"/>
          <w:numId w:val="24"/>
        </w:numPr>
        <w:ind w:left="426"/>
      </w:pPr>
      <w:bookmarkStart w:id="14" w:name="_Toc95421145"/>
      <w:r>
        <w:t>Tinjauan Umum</w:t>
      </w:r>
      <w:bookmarkEnd w:id="14"/>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D4664A">
      <w:pPr>
        <w:ind w:firstLine="426"/>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7DC190B3" w14:textId="77777777" w:rsidR="00D4664A" w:rsidRDefault="00D4664A" w:rsidP="00D4664A">
      <w:pPr>
        <w:pStyle w:val="Heading2"/>
        <w:ind w:left="426" w:hanging="426"/>
      </w:pPr>
      <w:bookmarkStart w:id="15" w:name="_Toc95421146"/>
      <w:r>
        <w:t>Analisis Sistem</w:t>
      </w:r>
      <w:bookmarkEnd w:id="15"/>
    </w:p>
    <w:p w14:paraId="05D9307F" w14:textId="627CD4F3" w:rsidR="00D4664A" w:rsidRDefault="00D4664A" w:rsidP="00D4664A">
      <w:pPr>
        <w:ind w:firstLine="426"/>
      </w:pPr>
      <w:r>
        <w:t xml:space="preserve">Analisis sistem dilakukan untuk mengetahui seberapa besar manfaat pengembangan sistem distribusi beban ajar berbasis </w:t>
      </w:r>
      <w:r w:rsidR="005A7A6E" w:rsidRPr="005A7A6E">
        <w:rPr>
          <w:i/>
          <w:iCs/>
        </w:rPr>
        <w:t>web</w:t>
      </w:r>
      <w:r>
        <w:t xml:space="preserve"> di kampus Politeknik Kampar. Didalam pengembangan sistem distribusi beban ajar berbasis </w:t>
      </w:r>
      <w:r w:rsidR="005A7A6E" w:rsidRPr="005A7A6E">
        <w:rPr>
          <w:i/>
          <w:iCs/>
        </w:rPr>
        <w:t>web</w:t>
      </w:r>
      <w:r>
        <w:t xml:space="preserve"> dibangun dengan </w:t>
      </w:r>
      <w:r w:rsidR="00FF159F" w:rsidRPr="00FF159F">
        <w:rPr>
          <w:i/>
          <w:iCs/>
        </w:rPr>
        <w:t>framework codeigniter</w:t>
      </w:r>
      <w:r>
        <w:t xml:space="preserve"> dan menggunakan tiga tahapan metode </w:t>
      </w:r>
      <w:r w:rsidRPr="00162F08">
        <w:rPr>
          <w:i/>
          <w:iCs/>
        </w:rPr>
        <w:t>Waterfall</w:t>
      </w:r>
      <w:r>
        <w:t xml:space="preserve"> yaitu </w:t>
      </w:r>
      <w:r w:rsidRPr="00162F08">
        <w:rPr>
          <w:i/>
          <w:iCs/>
        </w:rPr>
        <w:t>Requirement Anal</w:t>
      </w:r>
      <w:r>
        <w:rPr>
          <w:i/>
          <w:iCs/>
        </w:rPr>
        <w:t>y</w:t>
      </w:r>
      <w:r w:rsidRPr="00162F08">
        <w:rPr>
          <w:i/>
          <w:iCs/>
        </w:rPr>
        <w:t>sis</w:t>
      </w:r>
      <w:r>
        <w:rPr>
          <w:i/>
          <w:iCs/>
        </w:rPr>
        <w:t>, System Design, Implementation</w:t>
      </w:r>
      <w:r>
        <w:t>.</w:t>
      </w:r>
    </w:p>
    <w:p w14:paraId="78262936" w14:textId="77777777" w:rsidR="00D4664A" w:rsidRDefault="00D4664A" w:rsidP="00D4664A">
      <w:pPr>
        <w:pStyle w:val="Heading3"/>
        <w:ind w:left="426"/>
      </w:pPr>
      <w:bookmarkStart w:id="16" w:name="_Toc95421147"/>
      <w:r>
        <w:t>Analisis Sistem Lama</w:t>
      </w:r>
      <w:bookmarkEnd w:id="16"/>
    </w:p>
    <w:p w14:paraId="2328559D" w14:textId="77777777" w:rsidR="0043086F" w:rsidRDefault="00D4664A" w:rsidP="00D4664A">
      <w:pPr>
        <w:ind w:left="426" w:firstLine="294"/>
        <w:sectPr w:rsidR="0043086F" w:rsidSect="00EE08CB">
          <w:footerReference w:type="default" r:id="rId19"/>
          <w:pgSz w:w="11910" w:h="16840" w:code="9"/>
          <w:pgMar w:top="2268" w:right="1701" w:bottom="1701" w:left="2268" w:header="0" w:footer="1004" w:gutter="0"/>
          <w:cols w:space="708"/>
          <w:docGrid w:linePitch="299"/>
        </w:sectPr>
      </w:pPr>
      <w:r w:rsidRPr="005E7D32">
        <w:t xml:space="preserve">Distribusi beban ajar merupakan suatu proses yang dilakukan untuk menentukan mata kuliah dan kelas untuk </w:t>
      </w:r>
      <w:r w:rsidRPr="003E0AFE">
        <w:t>Dosen</w:t>
      </w:r>
      <w:r w:rsidRPr="005E7D32">
        <w:t xml:space="preserve">, saat ini proses distribusi beban ajar masih manual, dimana aktifitas dilakukan secara langsung dimulai dari </w:t>
      </w:r>
      <w:r w:rsidRPr="00F81BE5">
        <w:t>Kaprodi</w:t>
      </w:r>
      <w:r w:rsidRPr="005E7D32">
        <w:t xml:space="preserve"> menentukan jadwal mata kuliah dengan </w:t>
      </w:r>
      <w:r w:rsidRPr="003E0AFE">
        <w:t>Dosen</w:t>
      </w:r>
      <w:r w:rsidRPr="005E7D32">
        <w:t xml:space="preserve"> pengajar yang kemudian </w:t>
      </w:r>
      <w:r w:rsidRPr="00F81BE5">
        <w:t>Kaprodi</w:t>
      </w:r>
      <w:r w:rsidRPr="005E7D32">
        <w:t xml:space="preserve"> akan memasukan data beban aja</w:t>
      </w:r>
      <w:r>
        <w:t>r</w:t>
      </w:r>
      <w:r w:rsidRPr="005E7D32">
        <w:t xml:space="preserve"> tersebut kedalam </w:t>
      </w:r>
      <w:r w:rsidRPr="005E7D32">
        <w:rPr>
          <w:i/>
          <w:iCs/>
        </w:rPr>
        <w:t>excel</w:t>
      </w:r>
      <w:r w:rsidRPr="005E7D32">
        <w:t xml:space="preserve">, setelah </w:t>
      </w:r>
      <w:r w:rsidRPr="00F81BE5">
        <w:t>Kaprodi</w:t>
      </w:r>
      <w:r w:rsidRPr="005E7D32">
        <w:t xml:space="preserve"> menentukan</w:t>
      </w:r>
      <w:r>
        <w:t xml:space="preserve"> </w:t>
      </w:r>
      <w:r w:rsidRPr="003E0AFE">
        <w:t>Dosen</w:t>
      </w:r>
      <w:r>
        <w:t xml:space="preserve"> pengampu</w:t>
      </w:r>
      <w:r w:rsidRPr="005E7D32">
        <w:t xml:space="preserve"> mata kuliah </w:t>
      </w:r>
      <w:r w:rsidRPr="00F81BE5">
        <w:t>Kaprodi</w:t>
      </w:r>
      <w:r w:rsidRPr="005E7D32">
        <w:t xml:space="preserve"> akan men</w:t>
      </w:r>
      <w:r>
        <w:t>cetak</w:t>
      </w:r>
      <w:r w:rsidRPr="005E7D32">
        <w:t xml:space="preserve"> </w:t>
      </w:r>
      <w:r>
        <w:t xml:space="preserve">dan </w:t>
      </w:r>
      <w:r w:rsidRPr="005E7D32">
        <w:t>menyerahkan data</w:t>
      </w:r>
      <w:r>
        <w:t xml:space="preserve"> distribusi</w:t>
      </w:r>
      <w:r w:rsidRPr="005E7D32">
        <w:t xml:space="preserve"> beban ajar ke</w:t>
      </w:r>
      <w:r>
        <w:t xml:space="preserve"> BAAK</w:t>
      </w:r>
      <w:r w:rsidRPr="005E7D32">
        <w:t xml:space="preserve">. </w:t>
      </w:r>
      <w:r>
        <w:t xml:space="preserve">Kemudian BAAK harus melakukan pengecekan data distribusi beban ajar secara </w:t>
      </w:r>
    </w:p>
    <w:p w14:paraId="6B07FBD8" w14:textId="77777777" w:rsidR="00D4664A" w:rsidRDefault="00D4664A" w:rsidP="0043086F">
      <w:pPr>
        <w:ind w:left="426"/>
      </w:pPr>
      <w:r>
        <w:lastRenderedPageBreak/>
        <w:t xml:space="preserve">langsung. Selanjutnya data distribusi beban ajar diserahkan ke Wadir 1 untuk dilakukan verifikasi. Apabila data distribusi beban ajar diverifikasi oleh BAAK dan Wadir 1 SK </w:t>
      </w:r>
      <w:r w:rsidRPr="003E0AFE">
        <w:t>Dosen</w:t>
      </w:r>
      <w:r>
        <w:t xml:space="preserve"> dicetak dan dilakukan didistribusikan ke masing-masing </w:t>
      </w:r>
      <w:r w:rsidRPr="003E0AFE">
        <w:t>Dosen</w:t>
      </w:r>
      <w:r>
        <w:t xml:space="preserve"> pengampu dalam bentuk cetakan. Jika terjadi kesalahan pada data distribusi beban ajar yang telah dicetak, maka proses distribusi beban ajar akan dilakukan pengecekan ulang kemudian dilakukan pencetakan kembali data distribusi beban ajar.</w:t>
      </w:r>
    </w:p>
    <w:p w14:paraId="2C5577CB" w14:textId="77777777" w:rsidR="00D4664A" w:rsidRPr="008218A4" w:rsidRDefault="00D4664A" w:rsidP="00D4664A">
      <w:pPr>
        <w:ind w:left="426" w:firstLine="294"/>
      </w:pPr>
      <w:r>
        <w:t xml:space="preserve">Sistem manual masih memiliki kendala yang dapat memperlambat proses distribusi beban ajar karena proses yang dilakukan harus dilakukan secara langsung oleh </w:t>
      </w:r>
      <w:r w:rsidRPr="00F81BE5">
        <w:t>Kaprodi</w:t>
      </w:r>
      <w:r>
        <w:t xml:space="preserve"> yang harus datang ke BAAK untuk menyerahkan data distribusi beban ajar dan BAAK harus menyerahkan ke Wadir 1 secara langsung untuk dilakukan verifikasi. </w:t>
      </w:r>
    </w:p>
    <w:p w14:paraId="65E176FE" w14:textId="77777777" w:rsidR="00D4664A" w:rsidRPr="00EE08CB" w:rsidRDefault="00D4664A" w:rsidP="00D4664A">
      <w:pPr>
        <w:pStyle w:val="Heading3"/>
        <w:ind w:left="426"/>
      </w:pPr>
      <w:bookmarkStart w:id="17" w:name="_Toc95421148"/>
      <w:r>
        <w:t>Analisis</w:t>
      </w:r>
      <w:r w:rsidRPr="00EE08CB">
        <w:t xml:space="preserve"> Sistem Baru</w:t>
      </w:r>
      <w:bookmarkEnd w:id="17"/>
    </w:p>
    <w:p w14:paraId="159EDCB8" w14:textId="374D73CC" w:rsidR="00D4664A" w:rsidRDefault="00D4664A" w:rsidP="00D4664A">
      <w:pPr>
        <w:ind w:left="426" w:firstLine="294"/>
      </w:pPr>
      <w:r>
        <w:t xml:space="preserve">Sistem distribusi beban ajar ini akan dibangun berbasis </w:t>
      </w:r>
      <w:r w:rsidR="005A7A6E" w:rsidRPr="005A7A6E">
        <w:rPr>
          <w:i/>
          <w:iCs/>
        </w:rPr>
        <w:t>web</w:t>
      </w:r>
      <w:r>
        <w:t xml:space="preserve"> menggunakan </w:t>
      </w:r>
      <w:r w:rsidR="00FF159F" w:rsidRPr="00FF159F">
        <w:rPr>
          <w:i/>
          <w:iCs/>
        </w:rPr>
        <w:t>framework codeigniter</w:t>
      </w:r>
      <w:r>
        <w:t xml:space="preserve">.  Pengguna hanya memerlukan koneksi </w:t>
      </w:r>
      <w:r w:rsidRPr="00066540">
        <w:rPr>
          <w:i/>
          <w:iCs/>
        </w:rPr>
        <w:t>internet</w:t>
      </w:r>
      <w:r>
        <w:t xml:space="preserve"> dan perangkat untuk mengakses sistem distribusi beban ajar. Sistem ini dirancang untuk memudahkan </w:t>
      </w:r>
      <w:r w:rsidRPr="00F81BE5">
        <w:t>Kaprodi</w:t>
      </w:r>
      <w:r>
        <w:t xml:space="preserve"> dalam menyusun distribusi beban ajar. Dimana dalam sistem ini </w:t>
      </w:r>
      <w:r w:rsidRPr="00F81BE5">
        <w:t>Kaprodi</w:t>
      </w:r>
      <w:r>
        <w:t xml:space="preserve"> dapat mengolah data kurikulum sebagai dasar untuk proses distribusi beban ajar dengan menentukan </w:t>
      </w:r>
      <w:r w:rsidRPr="003E0AFE">
        <w:t>Dosen</w:t>
      </w:r>
      <w:r>
        <w:t xml:space="preserve"> pengampu mata kuliah hingga dibuatnya SK mengajar melalui sistem.</w:t>
      </w:r>
    </w:p>
    <w:p w14:paraId="0A864EA5" w14:textId="760D8708" w:rsidR="00D4664A" w:rsidRDefault="00D4664A" w:rsidP="00D4664A">
      <w:pPr>
        <w:ind w:left="426" w:firstLine="294"/>
      </w:pPr>
      <w:r>
        <w:t xml:space="preserve">Dengan digunakan sistem distribusi beban ajar yang berbasis </w:t>
      </w:r>
      <w:r w:rsidR="005A7A6E" w:rsidRPr="005A7A6E">
        <w:rPr>
          <w:i/>
          <w:iCs/>
        </w:rPr>
        <w:t>web</w:t>
      </w:r>
      <w:r>
        <w:t>, hal ini akan sangat mempermudah proses distribusi beban ajar.</w:t>
      </w:r>
    </w:p>
    <w:p w14:paraId="5D83D493" w14:textId="77777777" w:rsidR="00D4664A" w:rsidRDefault="00D4664A" w:rsidP="00D4664A">
      <w:pPr>
        <w:pStyle w:val="Heading3"/>
        <w:ind w:left="426"/>
      </w:pPr>
      <w:bookmarkStart w:id="18" w:name="_Toc95421149"/>
      <w:r>
        <w:t>Perbandingan Sistem</w:t>
      </w:r>
      <w:bookmarkEnd w:id="18"/>
    </w:p>
    <w:p w14:paraId="257EF3EE" w14:textId="77777777" w:rsidR="00D4664A" w:rsidRPr="00FE41FB" w:rsidRDefault="00D4664A" w:rsidP="00D4664A">
      <w:pPr>
        <w:ind w:left="426" w:firstLine="294"/>
      </w:pPr>
      <w:r>
        <w:t xml:space="preserve">Dari hasil analisis sistem lama dan sistem baru, selanjutnya dilakukan perbandingan sistem menggunakan metode </w:t>
      </w:r>
      <w:r w:rsidRPr="00FE41FB">
        <w:rPr>
          <w:i/>
          <w:iCs/>
        </w:rPr>
        <w:t>PIECES</w:t>
      </w:r>
      <w:r>
        <w:rPr>
          <w:i/>
          <w:iCs/>
        </w:rPr>
        <w:t xml:space="preserve"> </w:t>
      </w:r>
      <w:r w:rsidRPr="00FD2E29">
        <w:rPr>
          <w:rFonts w:cs="Times New Roman"/>
          <w:szCs w:val="24"/>
        </w:rPr>
        <w:t>(</w:t>
      </w:r>
      <w:r w:rsidRPr="00FD2E29">
        <w:rPr>
          <w:rFonts w:cs="Times New Roman"/>
          <w:i/>
          <w:szCs w:val="24"/>
        </w:rPr>
        <w:t>Performance, Information, Economic, Controlling, Eficience and Services</w:t>
      </w:r>
      <w:r w:rsidRPr="00FD2E29">
        <w:rPr>
          <w:rFonts w:cs="Times New Roman"/>
          <w:szCs w:val="24"/>
        </w:rPr>
        <w:t>).</w:t>
      </w:r>
      <w:r>
        <w:rPr>
          <w:rFonts w:cs="Times New Roman"/>
          <w:szCs w:val="24"/>
        </w:rPr>
        <w:t xml:space="preserve"> Hasil perbandingan sistem sebagai berikut:</w:t>
      </w:r>
    </w:p>
    <w:p w14:paraId="1260B3DA" w14:textId="77777777" w:rsidR="00D4664A" w:rsidRDefault="00D4664A" w:rsidP="00D4664A">
      <w:pPr>
        <w:spacing w:after="160" w:line="259" w:lineRule="auto"/>
        <w:jc w:val="left"/>
      </w:pPr>
      <w:r>
        <w:br w:type="page"/>
      </w:r>
    </w:p>
    <w:p w14:paraId="22E06320" w14:textId="77777777" w:rsidR="00D4664A" w:rsidRPr="00410BB9" w:rsidRDefault="00D4664A" w:rsidP="00D4664A">
      <w:pPr>
        <w:pStyle w:val="Heading5"/>
        <w:ind w:left="567"/>
      </w:pPr>
      <w:bookmarkStart w:id="19" w:name="_Toc95421225"/>
      <w:r w:rsidRPr="00410BB9">
        <w:lastRenderedPageBreak/>
        <w:t>Tabel 3.1 Perbandingan Sistem Distribusi Beban Ajar</w:t>
      </w:r>
      <w:bookmarkEnd w:id="19"/>
    </w:p>
    <w:tbl>
      <w:tblPr>
        <w:tblStyle w:val="TableGrid0"/>
        <w:tblW w:w="7512" w:type="dxa"/>
        <w:tblInd w:w="53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2"/>
        <w:gridCol w:w="2694"/>
        <w:gridCol w:w="2976"/>
      </w:tblGrid>
      <w:tr w:rsidR="00D4664A" w14:paraId="2C92E9BA" w14:textId="77777777" w:rsidTr="00B052BF">
        <w:tc>
          <w:tcPr>
            <w:tcW w:w="1842" w:type="dxa"/>
            <w:tcBorders>
              <w:top w:val="single" w:sz="4" w:space="0" w:color="000000" w:themeColor="text1"/>
              <w:left w:val="nil"/>
              <w:bottom w:val="single" w:sz="4" w:space="0" w:color="auto"/>
              <w:right w:val="nil"/>
            </w:tcBorders>
          </w:tcPr>
          <w:p w14:paraId="15478D8E" w14:textId="77777777" w:rsidR="00D4664A" w:rsidRPr="00393CA2" w:rsidRDefault="00D4664A" w:rsidP="00B052BF">
            <w:pPr>
              <w:rPr>
                <w:rFonts w:cs="Times New Roman"/>
                <w:i/>
                <w:iCs/>
                <w:szCs w:val="24"/>
              </w:rPr>
            </w:pPr>
            <w:r>
              <w:rPr>
                <w:rFonts w:cs="Times New Roman"/>
                <w:szCs w:val="24"/>
              </w:rPr>
              <w:t xml:space="preserve">Metode </w:t>
            </w:r>
            <w:r>
              <w:rPr>
                <w:rFonts w:cs="Times New Roman"/>
                <w:i/>
                <w:iCs/>
                <w:szCs w:val="24"/>
              </w:rPr>
              <w:t>PIECES</w:t>
            </w:r>
          </w:p>
        </w:tc>
        <w:tc>
          <w:tcPr>
            <w:tcW w:w="2694" w:type="dxa"/>
            <w:tcBorders>
              <w:top w:val="single" w:sz="4" w:space="0" w:color="000000" w:themeColor="text1"/>
              <w:left w:val="nil"/>
              <w:bottom w:val="single" w:sz="4" w:space="0" w:color="auto"/>
              <w:right w:val="nil"/>
            </w:tcBorders>
          </w:tcPr>
          <w:p w14:paraId="750E4CA3" w14:textId="77777777" w:rsidR="00D4664A" w:rsidRDefault="00D4664A" w:rsidP="00B052BF">
            <w:pPr>
              <w:jc w:val="center"/>
            </w:pPr>
            <w:r>
              <w:t>Sistem Lama</w:t>
            </w:r>
          </w:p>
        </w:tc>
        <w:tc>
          <w:tcPr>
            <w:tcW w:w="2976" w:type="dxa"/>
            <w:tcBorders>
              <w:top w:val="single" w:sz="4" w:space="0" w:color="000000" w:themeColor="text1"/>
              <w:left w:val="nil"/>
              <w:bottom w:val="single" w:sz="4" w:space="0" w:color="auto"/>
              <w:right w:val="nil"/>
            </w:tcBorders>
          </w:tcPr>
          <w:p w14:paraId="409EF111" w14:textId="77777777" w:rsidR="00D4664A" w:rsidRDefault="00D4664A" w:rsidP="00B052BF">
            <w:pPr>
              <w:jc w:val="center"/>
            </w:pPr>
            <w:r>
              <w:t>Sistem Baru</w:t>
            </w:r>
          </w:p>
        </w:tc>
      </w:tr>
      <w:tr w:rsidR="00D4664A" w14:paraId="30AAFF36" w14:textId="77777777" w:rsidTr="00B052BF">
        <w:tc>
          <w:tcPr>
            <w:tcW w:w="1842" w:type="dxa"/>
            <w:tcBorders>
              <w:top w:val="single" w:sz="4" w:space="0" w:color="000000" w:themeColor="text1"/>
              <w:left w:val="nil"/>
              <w:bottom w:val="single" w:sz="4" w:space="0" w:color="auto"/>
              <w:right w:val="nil"/>
            </w:tcBorders>
            <w:hideMark/>
          </w:tcPr>
          <w:p w14:paraId="1B1D422A" w14:textId="77777777" w:rsidR="00D4664A" w:rsidRDefault="00D4664A" w:rsidP="00B052BF">
            <w:pPr>
              <w:rPr>
                <w:rFonts w:cs="Times New Roman"/>
                <w:i/>
                <w:szCs w:val="24"/>
              </w:rPr>
            </w:pPr>
            <w:r w:rsidRPr="00393CA2">
              <w:rPr>
                <w:rFonts w:cs="Times New Roman"/>
                <w:i/>
                <w:iCs/>
                <w:szCs w:val="24"/>
              </w:rPr>
              <w:t>Performance</w:t>
            </w:r>
          </w:p>
        </w:tc>
        <w:tc>
          <w:tcPr>
            <w:tcW w:w="2694" w:type="dxa"/>
            <w:tcBorders>
              <w:top w:val="single" w:sz="4" w:space="0" w:color="000000" w:themeColor="text1"/>
              <w:left w:val="nil"/>
              <w:bottom w:val="single" w:sz="4" w:space="0" w:color="auto"/>
              <w:right w:val="nil"/>
            </w:tcBorders>
          </w:tcPr>
          <w:p w14:paraId="4C800492" w14:textId="77777777" w:rsidR="00D4664A" w:rsidRDefault="00D4664A" w:rsidP="00B052BF">
            <w:r w:rsidRPr="009612F0">
              <w:t>Proses pembuatan distribusi beban ajar dilakukan secara offline,</w:t>
            </w:r>
            <w:r>
              <w:rPr>
                <w:i/>
                <w:iCs/>
                <w:color w:val="000000"/>
                <w:szCs w:val="27"/>
              </w:rPr>
              <w:t xml:space="preserve"> </w:t>
            </w:r>
            <w:r>
              <w:rPr>
                <w:color w:val="000000"/>
                <w:szCs w:val="27"/>
              </w:rPr>
              <w:t xml:space="preserve">dimana akan membutuhkan waktu lama. Ka. BAAK harus menginputkan data satu-persatu informasi yg diperoleh dari </w:t>
            </w:r>
            <w:r w:rsidRPr="00F81BE5">
              <w:rPr>
                <w:color w:val="000000"/>
                <w:szCs w:val="27"/>
              </w:rPr>
              <w:t>Kaprodi</w:t>
            </w:r>
            <w:r>
              <w:rPr>
                <w:color w:val="000000"/>
                <w:szCs w:val="27"/>
              </w:rPr>
              <w:t>.</w:t>
            </w:r>
          </w:p>
        </w:tc>
        <w:tc>
          <w:tcPr>
            <w:tcW w:w="2976" w:type="dxa"/>
            <w:tcBorders>
              <w:top w:val="single" w:sz="4" w:space="0" w:color="000000" w:themeColor="text1"/>
              <w:left w:val="nil"/>
              <w:bottom w:val="single" w:sz="4" w:space="0" w:color="auto"/>
              <w:right w:val="nil"/>
            </w:tcBorders>
            <w:hideMark/>
          </w:tcPr>
          <w:p w14:paraId="663C4189" w14:textId="77777777" w:rsidR="00D4664A" w:rsidRPr="00666DB6" w:rsidRDefault="00D4664A" w:rsidP="00B052BF">
            <w:r>
              <w:t xml:space="preserve">Sistem dirancang secara </w:t>
            </w:r>
            <w:r w:rsidRPr="00393CA2">
              <w:rPr>
                <w:i/>
                <w:iCs/>
              </w:rPr>
              <w:t>online</w:t>
            </w:r>
            <w:r>
              <w:t xml:space="preserve"> untuk mempermudah </w:t>
            </w:r>
            <w:r w:rsidRPr="00F81BE5">
              <w:t>Kaprodi</w:t>
            </w:r>
            <w:r>
              <w:t xml:space="preserve"> melakukan proses distribusi beban ajar. Ka. BAAK hanya melakukan konfirmasi data distribusi beban ajar dan mencetak SK yang telah dibuat sistem sehingga dapat lebih menghemat waktu.</w:t>
            </w:r>
          </w:p>
        </w:tc>
      </w:tr>
      <w:tr w:rsidR="00D4664A" w14:paraId="1EE5AB03" w14:textId="77777777" w:rsidTr="00B052BF">
        <w:tc>
          <w:tcPr>
            <w:tcW w:w="1842" w:type="dxa"/>
            <w:tcBorders>
              <w:top w:val="single" w:sz="4" w:space="0" w:color="auto"/>
              <w:left w:val="nil"/>
              <w:bottom w:val="single" w:sz="4" w:space="0" w:color="auto"/>
              <w:right w:val="nil"/>
            </w:tcBorders>
            <w:hideMark/>
          </w:tcPr>
          <w:p w14:paraId="2B0D7750" w14:textId="77777777" w:rsidR="00D4664A" w:rsidRDefault="00D4664A" w:rsidP="00B052BF">
            <w:pPr>
              <w:rPr>
                <w:rFonts w:cs="Times New Roman"/>
                <w:i/>
                <w:szCs w:val="24"/>
              </w:rPr>
            </w:pPr>
            <w:r w:rsidRPr="00393CA2">
              <w:rPr>
                <w:rFonts w:cs="Times New Roman"/>
                <w:i/>
                <w:iCs/>
                <w:szCs w:val="24"/>
              </w:rPr>
              <w:t>Information</w:t>
            </w:r>
          </w:p>
        </w:tc>
        <w:tc>
          <w:tcPr>
            <w:tcW w:w="2694" w:type="dxa"/>
            <w:tcBorders>
              <w:top w:val="single" w:sz="4" w:space="0" w:color="auto"/>
              <w:left w:val="nil"/>
              <w:bottom w:val="single" w:sz="4" w:space="0" w:color="auto"/>
              <w:right w:val="nil"/>
            </w:tcBorders>
          </w:tcPr>
          <w:p w14:paraId="3EA6F07C" w14:textId="77777777" w:rsidR="00D4664A" w:rsidRDefault="00D4664A" w:rsidP="00B052BF">
            <w:r>
              <w:t>Proses distribusi beban ajar bisa saja terjadi kesalahan. Dibagian penginputan Matakuliah, SKS, atau semester</w:t>
            </w:r>
          </w:p>
        </w:tc>
        <w:tc>
          <w:tcPr>
            <w:tcW w:w="2976" w:type="dxa"/>
            <w:tcBorders>
              <w:top w:val="single" w:sz="4" w:space="0" w:color="auto"/>
              <w:left w:val="nil"/>
              <w:bottom w:val="single" w:sz="4" w:space="0" w:color="auto"/>
              <w:right w:val="nil"/>
            </w:tcBorders>
            <w:hideMark/>
          </w:tcPr>
          <w:p w14:paraId="25649645" w14:textId="77777777" w:rsidR="00D4664A" w:rsidRPr="00666DB6" w:rsidRDefault="00D4664A" w:rsidP="00B052BF">
            <w:r>
              <w:t xml:space="preserve">Sistem dirancang dapat informasi secara </w:t>
            </w:r>
            <w:r w:rsidRPr="00393CA2">
              <w:rPr>
                <w:i/>
                <w:iCs/>
              </w:rPr>
              <w:t>online</w:t>
            </w:r>
            <w:r>
              <w:t xml:space="preserve"> dan proses distribusi dapat mudah dilakukan hanya dengan terhubung ke </w:t>
            </w:r>
            <w:r w:rsidRPr="00066540">
              <w:rPr>
                <w:i/>
                <w:iCs/>
              </w:rPr>
              <w:t>internet</w:t>
            </w:r>
            <w:r>
              <w:t>.</w:t>
            </w:r>
          </w:p>
        </w:tc>
      </w:tr>
      <w:tr w:rsidR="00D4664A" w14:paraId="7B8E92C9" w14:textId="77777777" w:rsidTr="00B052BF">
        <w:tc>
          <w:tcPr>
            <w:tcW w:w="1842" w:type="dxa"/>
            <w:tcBorders>
              <w:top w:val="single" w:sz="4" w:space="0" w:color="auto"/>
              <w:left w:val="nil"/>
              <w:bottom w:val="single" w:sz="4" w:space="0" w:color="auto"/>
              <w:right w:val="nil"/>
            </w:tcBorders>
            <w:hideMark/>
          </w:tcPr>
          <w:p w14:paraId="6BDE52AD" w14:textId="77777777" w:rsidR="00D4664A" w:rsidRDefault="00D4664A" w:rsidP="00B052BF">
            <w:pPr>
              <w:rPr>
                <w:rFonts w:cs="Times New Roman"/>
                <w:i/>
                <w:szCs w:val="24"/>
              </w:rPr>
            </w:pPr>
            <w:r w:rsidRPr="00393CA2">
              <w:rPr>
                <w:rFonts w:cs="Times New Roman"/>
                <w:i/>
                <w:iCs/>
                <w:szCs w:val="24"/>
              </w:rPr>
              <w:t>Economic</w:t>
            </w:r>
          </w:p>
        </w:tc>
        <w:tc>
          <w:tcPr>
            <w:tcW w:w="2694" w:type="dxa"/>
            <w:tcBorders>
              <w:top w:val="single" w:sz="4" w:space="0" w:color="auto"/>
              <w:left w:val="nil"/>
              <w:bottom w:val="single" w:sz="4" w:space="0" w:color="auto"/>
              <w:right w:val="nil"/>
            </w:tcBorders>
          </w:tcPr>
          <w:p w14:paraId="4B16A6B7" w14:textId="77777777" w:rsidR="00D4664A" w:rsidRDefault="00D4664A" w:rsidP="00B052BF">
            <w:r>
              <w:t>Proses distribusi beban ajar memiliki biaya lebih lebih mahal, karena harus menggunakan kertas.</w:t>
            </w:r>
          </w:p>
        </w:tc>
        <w:tc>
          <w:tcPr>
            <w:tcW w:w="2976" w:type="dxa"/>
            <w:tcBorders>
              <w:top w:val="single" w:sz="4" w:space="0" w:color="auto"/>
              <w:left w:val="nil"/>
              <w:bottom w:val="single" w:sz="4" w:space="0" w:color="auto"/>
              <w:right w:val="nil"/>
            </w:tcBorders>
            <w:hideMark/>
          </w:tcPr>
          <w:p w14:paraId="3F069BAA" w14:textId="72715A31" w:rsidR="00D4664A" w:rsidRPr="004F6875" w:rsidRDefault="00D4664A" w:rsidP="00B052BF">
            <w:r>
              <w:t xml:space="preserve">Sistem yang dirancang berbasis </w:t>
            </w:r>
            <w:r w:rsidR="005A7A6E" w:rsidRPr="005A7A6E">
              <w:rPr>
                <w:i/>
                <w:iCs/>
              </w:rPr>
              <w:t>web</w:t>
            </w:r>
            <w:r>
              <w:t xml:space="preserve"> tidak membutuhkan biaya untuk membeli kertas, karena sudah tersimpan didalam </w:t>
            </w:r>
            <w:r w:rsidR="005A7A6E" w:rsidRPr="005A7A6E">
              <w:rPr>
                <w:i/>
                <w:iCs/>
              </w:rPr>
              <w:t>database</w:t>
            </w:r>
            <w:r>
              <w:t>.</w:t>
            </w:r>
          </w:p>
        </w:tc>
      </w:tr>
      <w:tr w:rsidR="00D4664A" w14:paraId="528783A4" w14:textId="77777777" w:rsidTr="00B052BF">
        <w:tc>
          <w:tcPr>
            <w:tcW w:w="1842" w:type="dxa"/>
            <w:tcBorders>
              <w:top w:val="single" w:sz="4" w:space="0" w:color="auto"/>
              <w:left w:val="nil"/>
              <w:bottom w:val="single" w:sz="4" w:space="0" w:color="auto"/>
              <w:right w:val="nil"/>
            </w:tcBorders>
            <w:hideMark/>
          </w:tcPr>
          <w:p w14:paraId="27A2148B" w14:textId="77777777" w:rsidR="00D4664A" w:rsidRDefault="00D4664A" w:rsidP="00B052BF">
            <w:pPr>
              <w:rPr>
                <w:rFonts w:cs="Times New Roman"/>
                <w:i/>
                <w:szCs w:val="24"/>
              </w:rPr>
            </w:pPr>
            <w:r w:rsidRPr="00393CA2">
              <w:rPr>
                <w:rFonts w:cs="Times New Roman"/>
                <w:i/>
                <w:iCs/>
                <w:szCs w:val="24"/>
              </w:rPr>
              <w:t>Control</w:t>
            </w:r>
            <w:r>
              <w:rPr>
                <w:rFonts w:cs="Times New Roman"/>
                <w:i/>
                <w:szCs w:val="24"/>
              </w:rPr>
              <w:t>ling</w:t>
            </w:r>
          </w:p>
        </w:tc>
        <w:tc>
          <w:tcPr>
            <w:tcW w:w="2694" w:type="dxa"/>
            <w:tcBorders>
              <w:top w:val="single" w:sz="4" w:space="0" w:color="auto"/>
              <w:left w:val="nil"/>
              <w:bottom w:val="single" w:sz="4" w:space="0" w:color="auto"/>
              <w:right w:val="nil"/>
            </w:tcBorders>
          </w:tcPr>
          <w:p w14:paraId="0FFAE527" w14:textId="77777777" w:rsidR="00D4664A" w:rsidRDefault="00D4664A" w:rsidP="00B052BF">
            <w:r>
              <w:t>Proses distribusi beban ajar masih kurang akurat, karena dilakukan secara manual. Data bisa saja hilang atau tertukar.</w:t>
            </w:r>
          </w:p>
        </w:tc>
        <w:tc>
          <w:tcPr>
            <w:tcW w:w="2976" w:type="dxa"/>
            <w:tcBorders>
              <w:top w:val="single" w:sz="4" w:space="0" w:color="auto"/>
              <w:left w:val="nil"/>
              <w:bottom w:val="single" w:sz="4" w:space="0" w:color="auto"/>
              <w:right w:val="nil"/>
            </w:tcBorders>
            <w:hideMark/>
          </w:tcPr>
          <w:p w14:paraId="2735B5AD" w14:textId="26E4489F" w:rsidR="00D4664A" w:rsidRPr="004F6875" w:rsidRDefault="00D4664A" w:rsidP="00B052BF">
            <w:r>
              <w:t xml:space="preserve">Sistem yang dirancang berbasis </w:t>
            </w:r>
            <w:r w:rsidR="005A7A6E" w:rsidRPr="005A7A6E">
              <w:rPr>
                <w:i/>
                <w:iCs/>
              </w:rPr>
              <w:t>web</w:t>
            </w:r>
            <w:r>
              <w:t xml:space="preserve"> dan data tersimpan pada </w:t>
            </w:r>
            <w:r w:rsidR="005A7A6E" w:rsidRPr="005A7A6E">
              <w:rPr>
                <w:i/>
                <w:iCs/>
              </w:rPr>
              <w:t>database</w:t>
            </w:r>
            <w:r>
              <w:t xml:space="preserve"> sistem, dengan begitu dapat mengurangi terjadinya </w:t>
            </w:r>
            <w:r w:rsidRPr="00393CA2">
              <w:rPr>
                <w:i/>
                <w:iCs/>
              </w:rPr>
              <w:t>human error</w:t>
            </w:r>
            <w:r>
              <w:t>.</w:t>
            </w:r>
          </w:p>
        </w:tc>
      </w:tr>
      <w:tr w:rsidR="00D4664A" w14:paraId="70A47775" w14:textId="77777777" w:rsidTr="00B052BF">
        <w:tc>
          <w:tcPr>
            <w:tcW w:w="1842" w:type="dxa"/>
            <w:tcBorders>
              <w:top w:val="single" w:sz="4" w:space="0" w:color="auto"/>
              <w:left w:val="nil"/>
              <w:bottom w:val="single" w:sz="4" w:space="0" w:color="auto"/>
              <w:right w:val="nil"/>
            </w:tcBorders>
            <w:hideMark/>
          </w:tcPr>
          <w:p w14:paraId="33D20398" w14:textId="77777777" w:rsidR="00D4664A" w:rsidRDefault="00D4664A" w:rsidP="00B052BF">
            <w:pPr>
              <w:rPr>
                <w:rFonts w:cs="Times New Roman"/>
                <w:i/>
                <w:szCs w:val="24"/>
              </w:rPr>
            </w:pPr>
            <w:r w:rsidRPr="00393CA2">
              <w:rPr>
                <w:rFonts w:cs="Times New Roman"/>
                <w:i/>
                <w:iCs/>
                <w:szCs w:val="24"/>
              </w:rPr>
              <w:lastRenderedPageBreak/>
              <w:t>Efficiency</w:t>
            </w:r>
          </w:p>
        </w:tc>
        <w:tc>
          <w:tcPr>
            <w:tcW w:w="2694" w:type="dxa"/>
            <w:tcBorders>
              <w:top w:val="single" w:sz="4" w:space="0" w:color="auto"/>
              <w:left w:val="nil"/>
              <w:bottom w:val="single" w:sz="4" w:space="0" w:color="auto"/>
              <w:right w:val="nil"/>
            </w:tcBorders>
          </w:tcPr>
          <w:p w14:paraId="1AE0AFF8" w14:textId="77777777" w:rsidR="00D4664A" w:rsidRDefault="00D4664A" w:rsidP="00B052BF">
            <w:r>
              <w:t>Proses distribusi beban ajar belum efisien, karena dilakukan secara manual.</w:t>
            </w:r>
          </w:p>
        </w:tc>
        <w:tc>
          <w:tcPr>
            <w:tcW w:w="2976" w:type="dxa"/>
            <w:tcBorders>
              <w:top w:val="single" w:sz="4" w:space="0" w:color="auto"/>
              <w:left w:val="nil"/>
              <w:bottom w:val="single" w:sz="4" w:space="0" w:color="auto"/>
              <w:right w:val="nil"/>
            </w:tcBorders>
            <w:hideMark/>
          </w:tcPr>
          <w:p w14:paraId="38CB7717" w14:textId="77777777" w:rsidR="00D4664A" w:rsidRPr="004F6875" w:rsidRDefault="00D4664A" w:rsidP="00B052BF">
            <w:r w:rsidRPr="00370E53">
              <w:rPr>
                <w:rFonts w:cs="Times New Roman"/>
                <w:szCs w:val="24"/>
              </w:rPr>
              <w:t>Sudah dapat mengefesi</w:t>
            </w:r>
            <w:r>
              <w:rPr>
                <w:rFonts w:cs="Times New Roman"/>
                <w:szCs w:val="24"/>
              </w:rPr>
              <w:t>e</w:t>
            </w:r>
            <w:r w:rsidRPr="00370E53">
              <w:rPr>
                <w:rFonts w:cs="Times New Roman"/>
                <w:szCs w:val="24"/>
              </w:rPr>
              <w:t xml:space="preserve">nkan waktu dimana </w:t>
            </w:r>
            <w:r w:rsidRPr="00F81BE5">
              <w:rPr>
                <w:rFonts w:cs="Times New Roman"/>
                <w:szCs w:val="24"/>
              </w:rPr>
              <w:t>Kaprodi</w:t>
            </w:r>
            <w:r w:rsidRPr="00370E53">
              <w:rPr>
                <w:rFonts w:cs="Times New Roman"/>
                <w:szCs w:val="24"/>
              </w:rPr>
              <w:t xml:space="preserve"> tidak</w:t>
            </w:r>
            <w:r>
              <w:rPr>
                <w:rFonts w:cs="Times New Roman"/>
                <w:szCs w:val="24"/>
              </w:rPr>
              <w:t xml:space="preserve"> perlu menyerahkan data distribusi</w:t>
            </w:r>
            <w:r w:rsidRPr="00370E53">
              <w:rPr>
                <w:rFonts w:cs="Times New Roman"/>
                <w:szCs w:val="24"/>
              </w:rPr>
              <w:t xml:space="preserve"> ke</w:t>
            </w:r>
            <w:r>
              <w:rPr>
                <w:rFonts w:cs="Times New Roman"/>
                <w:szCs w:val="24"/>
              </w:rPr>
              <w:t xml:space="preserve"> bagian akademik dan </w:t>
            </w:r>
            <w:r w:rsidRPr="003E0AFE">
              <w:rPr>
                <w:rFonts w:cs="Times New Roman"/>
                <w:szCs w:val="24"/>
              </w:rPr>
              <w:t>Dosen</w:t>
            </w:r>
            <w:r>
              <w:rPr>
                <w:rFonts w:cs="Times New Roman"/>
                <w:szCs w:val="24"/>
              </w:rPr>
              <w:t xml:space="preserve"> tidak perlu    ke ruangan akademik untuk mengambil SK.</w:t>
            </w:r>
          </w:p>
        </w:tc>
      </w:tr>
      <w:tr w:rsidR="00D4664A" w14:paraId="085E00E7" w14:textId="77777777" w:rsidTr="00B052BF">
        <w:tc>
          <w:tcPr>
            <w:tcW w:w="1842" w:type="dxa"/>
            <w:tcBorders>
              <w:top w:val="single" w:sz="4" w:space="0" w:color="auto"/>
              <w:left w:val="nil"/>
              <w:bottom w:val="single" w:sz="4" w:space="0" w:color="000000" w:themeColor="text1"/>
              <w:right w:val="nil"/>
            </w:tcBorders>
            <w:hideMark/>
          </w:tcPr>
          <w:p w14:paraId="7087B5FE" w14:textId="77777777" w:rsidR="00D4664A" w:rsidRDefault="00D4664A" w:rsidP="00B052BF">
            <w:pPr>
              <w:rPr>
                <w:rFonts w:cs="Times New Roman"/>
                <w:i/>
                <w:szCs w:val="24"/>
              </w:rPr>
            </w:pPr>
            <w:r w:rsidRPr="00393CA2">
              <w:rPr>
                <w:rFonts w:cs="Times New Roman"/>
                <w:i/>
                <w:iCs/>
                <w:szCs w:val="24"/>
              </w:rPr>
              <w:t>Service</w:t>
            </w:r>
          </w:p>
        </w:tc>
        <w:tc>
          <w:tcPr>
            <w:tcW w:w="2694" w:type="dxa"/>
            <w:tcBorders>
              <w:top w:val="single" w:sz="4" w:space="0" w:color="auto"/>
              <w:left w:val="nil"/>
              <w:bottom w:val="single" w:sz="4" w:space="0" w:color="000000" w:themeColor="text1"/>
              <w:right w:val="nil"/>
            </w:tcBorders>
          </w:tcPr>
          <w:p w14:paraId="215DC018" w14:textId="77777777" w:rsidR="00D4664A" w:rsidRDefault="00D4664A" w:rsidP="00B052BF">
            <w:r>
              <w:t>Sistem distribusi beban ajar dilakukan secara manual, proses distribusi beban ajar dilakukan dalam waktu yang cukup lama.</w:t>
            </w:r>
          </w:p>
        </w:tc>
        <w:tc>
          <w:tcPr>
            <w:tcW w:w="2976" w:type="dxa"/>
            <w:tcBorders>
              <w:top w:val="single" w:sz="4" w:space="0" w:color="auto"/>
              <w:left w:val="nil"/>
              <w:bottom w:val="single" w:sz="4" w:space="0" w:color="000000" w:themeColor="text1"/>
              <w:right w:val="nil"/>
            </w:tcBorders>
            <w:hideMark/>
          </w:tcPr>
          <w:p w14:paraId="249F2513" w14:textId="77777777" w:rsidR="00D4664A" w:rsidRPr="003A55CD" w:rsidRDefault="00D4664A" w:rsidP="00B052BF">
            <w:r>
              <w:t xml:space="preserve">Penyajian informasi distribusi beban ajar dirancang secara </w:t>
            </w:r>
            <w:r w:rsidRPr="00393CA2">
              <w:rPr>
                <w:i/>
                <w:iCs/>
              </w:rPr>
              <w:t>online</w:t>
            </w:r>
            <w:r>
              <w:t xml:space="preserve">. Sistem ini sangat mempermudah untuk oleh </w:t>
            </w:r>
            <w:r w:rsidRPr="00F81BE5">
              <w:t>Kaprodi</w:t>
            </w:r>
            <w:r>
              <w:t xml:space="preserve">, Ka. BAAK, Wadir 1, Direktur dan </w:t>
            </w:r>
            <w:r w:rsidRPr="003E0AFE">
              <w:t>Dosen</w:t>
            </w:r>
            <w:r>
              <w:t>.</w:t>
            </w:r>
          </w:p>
        </w:tc>
      </w:tr>
    </w:tbl>
    <w:p w14:paraId="19555DD6" w14:textId="77777777" w:rsidR="00D4664A" w:rsidRDefault="00D4664A" w:rsidP="00D4664A"/>
    <w:p w14:paraId="7AFD8BE4" w14:textId="77777777" w:rsidR="00D4664A" w:rsidRDefault="00D4664A" w:rsidP="00D4664A">
      <w:pPr>
        <w:pStyle w:val="Heading2"/>
        <w:ind w:left="426" w:hanging="426"/>
      </w:pPr>
      <w:bookmarkStart w:id="20" w:name="_Toc95421150"/>
      <w:r>
        <w:t>Analisis Kebutuhan Sistem</w:t>
      </w:r>
      <w:bookmarkEnd w:id="20"/>
    </w:p>
    <w:p w14:paraId="6BECB006" w14:textId="77777777" w:rsidR="00D4664A" w:rsidRDefault="00D4664A" w:rsidP="00D4664A">
      <w:pPr>
        <w:pStyle w:val="Heading3"/>
        <w:numPr>
          <w:ilvl w:val="0"/>
          <w:numId w:val="3"/>
        </w:numPr>
        <w:ind w:left="426" w:firstLine="0"/>
      </w:pPr>
      <w:bookmarkStart w:id="21" w:name="_Toc95421151"/>
      <w:r>
        <w:t>Analisis Kebutuhan Pengguna</w:t>
      </w:r>
      <w:bookmarkEnd w:id="21"/>
    </w:p>
    <w:p w14:paraId="7229BC4E" w14:textId="2F929FC6" w:rsidR="00D4664A" w:rsidRDefault="00D4664A" w:rsidP="00D4664A">
      <w:pPr>
        <w:ind w:left="426" w:firstLine="294"/>
      </w:pPr>
      <w:r>
        <w:t xml:space="preserve">Pada pada perancangan sistem distribusi beban ajar berbasis </w:t>
      </w:r>
      <w:r w:rsidR="005A7A6E" w:rsidRPr="005A7A6E">
        <w:rPr>
          <w:i/>
          <w:iCs/>
        </w:rPr>
        <w:t>web</w:t>
      </w:r>
      <w:r>
        <w:t xml:space="preserve">, kebutuhan pengguna terdiri atas Operator Akademik, </w:t>
      </w:r>
      <w:r w:rsidRPr="00F81BE5">
        <w:t>Kaprodi</w:t>
      </w:r>
      <w:r>
        <w:t xml:space="preserve">, Ka. BAAK, Wadir 1, dan </w:t>
      </w:r>
      <w:r w:rsidRPr="003E0AFE">
        <w:t>Dosen</w:t>
      </w:r>
      <w:r>
        <w:t>.</w:t>
      </w:r>
    </w:p>
    <w:p w14:paraId="4629EC5B" w14:textId="77777777" w:rsidR="00D4664A" w:rsidRDefault="00D4664A" w:rsidP="00D4664A">
      <w:pPr>
        <w:pStyle w:val="ListParagraph"/>
        <w:numPr>
          <w:ilvl w:val="0"/>
          <w:numId w:val="6"/>
        </w:numPr>
      </w:pPr>
      <w:r>
        <w:t>Operator Akademik</w:t>
      </w:r>
    </w:p>
    <w:p w14:paraId="515D27D0" w14:textId="77777777" w:rsidR="00D4664A" w:rsidRDefault="00D4664A" w:rsidP="00D4664A">
      <w:pPr>
        <w:ind w:left="720" w:firstLine="360"/>
      </w:pPr>
      <w:r>
        <w:t>Operator Akademik merupakan pengguna yang bertugas untuk mengelola portal distribusi beban ajar.</w:t>
      </w:r>
    </w:p>
    <w:p w14:paraId="7DCD3EB6" w14:textId="77777777" w:rsidR="00D4664A" w:rsidRDefault="00D4664A" w:rsidP="00D4664A">
      <w:pPr>
        <w:pStyle w:val="ListParagraph"/>
        <w:numPr>
          <w:ilvl w:val="0"/>
          <w:numId w:val="6"/>
        </w:numPr>
      </w:pPr>
      <w:r w:rsidRPr="00F81BE5">
        <w:t>Kaprodi</w:t>
      </w:r>
      <w:r>
        <w:t xml:space="preserve"> </w:t>
      </w:r>
    </w:p>
    <w:p w14:paraId="45EBB863" w14:textId="77777777" w:rsidR="00D4664A" w:rsidRDefault="00D4664A" w:rsidP="00D4664A">
      <w:pPr>
        <w:pStyle w:val="ListParagraph"/>
        <w:ind w:firstLine="360"/>
      </w:pPr>
      <w:r w:rsidRPr="00F81BE5">
        <w:t>Kaprodi</w:t>
      </w:r>
      <w:r>
        <w:t xml:space="preserve"> merupakan pengguna yang akan mengelola kurikulum. selain itu, </w:t>
      </w:r>
      <w:r w:rsidRPr="00F81BE5">
        <w:t>Kaprodi</w:t>
      </w:r>
      <w:r>
        <w:t xml:space="preserve"> juga membuat distribusi beban ajar dengan mengatur mata kuliah setiap rombongan belajar.</w:t>
      </w:r>
    </w:p>
    <w:p w14:paraId="7F0D99EF" w14:textId="77777777" w:rsidR="00D4664A" w:rsidRDefault="00D4664A" w:rsidP="00D4664A">
      <w:pPr>
        <w:spacing w:after="160" w:line="259" w:lineRule="auto"/>
        <w:jc w:val="left"/>
      </w:pPr>
      <w:r>
        <w:br w:type="page"/>
      </w:r>
    </w:p>
    <w:p w14:paraId="47D75C36" w14:textId="77777777" w:rsidR="00D4664A" w:rsidRDefault="00D4664A" w:rsidP="00D4664A">
      <w:pPr>
        <w:pStyle w:val="ListParagraph"/>
        <w:numPr>
          <w:ilvl w:val="0"/>
          <w:numId w:val="6"/>
        </w:numPr>
      </w:pPr>
      <w:r>
        <w:lastRenderedPageBreak/>
        <w:t>Ka. BAAK</w:t>
      </w:r>
    </w:p>
    <w:p w14:paraId="2BF95D28" w14:textId="77777777" w:rsidR="00D4664A" w:rsidRDefault="00D4664A" w:rsidP="00D4664A">
      <w:pPr>
        <w:ind w:left="720" w:firstLine="360"/>
      </w:pPr>
      <w:r>
        <w:t xml:space="preserve">Ka. BAAK merupakan pengguna yang akan melihat dan memverifikasi data distribusi beban ajar yang telah diinputkan oleh </w:t>
      </w:r>
      <w:r w:rsidRPr="00F81BE5">
        <w:t>Kaprodi</w:t>
      </w:r>
      <w:r>
        <w:t xml:space="preserve">. Selain itu, Ka. BAAK juga bisa melakukan cetak SK </w:t>
      </w:r>
      <w:r w:rsidRPr="003E0AFE">
        <w:t>Dosen</w:t>
      </w:r>
      <w:r>
        <w:t xml:space="preserve"> mengajar.</w:t>
      </w:r>
    </w:p>
    <w:p w14:paraId="1877A3B2" w14:textId="77777777" w:rsidR="00D4664A" w:rsidRDefault="00D4664A" w:rsidP="00D4664A">
      <w:pPr>
        <w:pStyle w:val="ListParagraph"/>
        <w:numPr>
          <w:ilvl w:val="0"/>
          <w:numId w:val="6"/>
        </w:numPr>
      </w:pPr>
      <w:r>
        <w:t>Wadir 1</w:t>
      </w:r>
    </w:p>
    <w:p w14:paraId="40CFA72D" w14:textId="77777777" w:rsidR="00D4664A" w:rsidRDefault="00D4664A" w:rsidP="00D4664A">
      <w:pPr>
        <w:ind w:left="720" w:firstLine="360"/>
      </w:pPr>
      <w:r>
        <w:t>Wadir 1 merupakan pengguna yang akan melihat dan melakukan verifikasi data distribusi beban ajar yang telah diverifikasi oleh Ka. BAAK.</w:t>
      </w:r>
    </w:p>
    <w:p w14:paraId="794D3612" w14:textId="77777777" w:rsidR="00D4664A" w:rsidRDefault="00D4664A" w:rsidP="00D4664A">
      <w:pPr>
        <w:pStyle w:val="ListParagraph"/>
        <w:numPr>
          <w:ilvl w:val="0"/>
          <w:numId w:val="6"/>
        </w:numPr>
      </w:pPr>
      <w:r>
        <w:t>Direktur</w:t>
      </w:r>
    </w:p>
    <w:p w14:paraId="222050BE" w14:textId="77777777" w:rsidR="00D4664A" w:rsidRDefault="00D4664A" w:rsidP="00D4664A">
      <w:pPr>
        <w:ind w:left="720" w:firstLine="360"/>
      </w:pPr>
      <w:r>
        <w:t>Direktur merupakan pengguna yang akan melihat dan melakukan validasi data distribusi beban ajar yang telah diverifikasi oleh Wadir 1.</w:t>
      </w:r>
    </w:p>
    <w:p w14:paraId="4CC65AC5" w14:textId="77777777" w:rsidR="00D4664A" w:rsidRDefault="00D4664A" w:rsidP="00D4664A">
      <w:pPr>
        <w:pStyle w:val="ListParagraph"/>
        <w:numPr>
          <w:ilvl w:val="0"/>
          <w:numId w:val="6"/>
        </w:numPr>
      </w:pPr>
      <w:r w:rsidRPr="003E0AFE">
        <w:t>Dosen</w:t>
      </w:r>
    </w:p>
    <w:p w14:paraId="709517EC" w14:textId="77777777" w:rsidR="00D4664A" w:rsidRDefault="00D4664A" w:rsidP="00D4664A">
      <w:pPr>
        <w:ind w:left="720" w:firstLine="360"/>
      </w:pPr>
      <w:r w:rsidRPr="003E0AFE">
        <w:t>Dosen</w:t>
      </w:r>
      <w:r>
        <w:t xml:space="preserve"> merupakan pengguna yang akan melihat informasi mata kuliah dan rombongan belajar yang di ampu. Selain itu, </w:t>
      </w:r>
      <w:r w:rsidRPr="003E0AFE">
        <w:t>Dosen</w:t>
      </w:r>
      <w:r>
        <w:t xml:space="preserve"> juga bisa melakukan unduh SK mengajar.</w:t>
      </w:r>
    </w:p>
    <w:p w14:paraId="22C3A934" w14:textId="77777777" w:rsidR="00D4664A" w:rsidRDefault="00D4664A" w:rsidP="00D4664A">
      <w:pPr>
        <w:pStyle w:val="Heading3"/>
        <w:ind w:left="426"/>
      </w:pPr>
      <w:bookmarkStart w:id="22" w:name="_Toc95421152"/>
      <w:r>
        <w:t>Analisis Kebutuhan Data dan Informasi</w:t>
      </w:r>
      <w:bookmarkEnd w:id="22"/>
    </w:p>
    <w:p w14:paraId="473EFC18" w14:textId="59B3ADC7" w:rsidR="00D4664A" w:rsidRDefault="00D4664A" w:rsidP="00D4664A">
      <w:pPr>
        <w:ind w:left="426" w:firstLine="294"/>
      </w:pPr>
      <w:r>
        <w:t xml:space="preserve">Kebutuhan data dan informasi diperlukan dalam perancangan sistem distribusi beban ajar berbasis </w:t>
      </w:r>
      <w:r w:rsidR="005A7A6E" w:rsidRPr="005A7A6E">
        <w:rPr>
          <w:i/>
          <w:iCs/>
        </w:rPr>
        <w:t>web</w:t>
      </w:r>
      <w:r>
        <w:t xml:space="preserve">. Data yang diperlukan dalam pembuatan sistem distribusi beban ajar berbasis </w:t>
      </w:r>
      <w:r w:rsidR="005A7A6E" w:rsidRPr="005A7A6E">
        <w:rPr>
          <w:i/>
          <w:iCs/>
        </w:rPr>
        <w:t>web</w:t>
      </w:r>
      <w:r>
        <w:rPr>
          <w:i/>
          <w:iCs/>
        </w:rPr>
        <w:t xml:space="preserve"> </w:t>
      </w:r>
      <w:r>
        <w:t>yaitu sebagai berikut:</w:t>
      </w:r>
    </w:p>
    <w:p w14:paraId="5659F424" w14:textId="77777777" w:rsidR="00D4664A" w:rsidRPr="0030780F" w:rsidRDefault="00D4664A" w:rsidP="00D4664A">
      <w:pPr>
        <w:pStyle w:val="ListParagraph"/>
        <w:numPr>
          <w:ilvl w:val="0"/>
          <w:numId w:val="8"/>
        </w:numPr>
      </w:pPr>
      <w:r>
        <w:t xml:space="preserve">Data </w:t>
      </w:r>
      <w:r w:rsidRPr="003E0AFE">
        <w:rPr>
          <w:i/>
          <w:iCs/>
        </w:rPr>
        <w:t>User</w:t>
      </w:r>
      <w:r>
        <w:t xml:space="preserve">: </w:t>
      </w:r>
      <w:r>
        <w:rPr>
          <w:i/>
          <w:iCs/>
        </w:rPr>
        <w:t xml:space="preserve">email, usename dan </w:t>
      </w:r>
      <w:r w:rsidRPr="003E0AFE">
        <w:rPr>
          <w:i/>
          <w:iCs/>
        </w:rPr>
        <w:t>password</w:t>
      </w:r>
      <w:r>
        <w:rPr>
          <w:i/>
          <w:iCs/>
        </w:rPr>
        <w:t>.</w:t>
      </w:r>
    </w:p>
    <w:p w14:paraId="53F7F799" w14:textId="77777777" w:rsidR="00D4664A" w:rsidRPr="0030780F" w:rsidRDefault="00D4664A" w:rsidP="00D4664A">
      <w:pPr>
        <w:pStyle w:val="ListParagraph"/>
        <w:numPr>
          <w:ilvl w:val="0"/>
          <w:numId w:val="8"/>
        </w:numPr>
      </w:pPr>
      <w:r>
        <w:t xml:space="preserve">Data </w:t>
      </w:r>
      <w:r w:rsidRPr="00F81BE5">
        <w:t>Kaprodi</w:t>
      </w:r>
      <w:r>
        <w:t>: ketua prodi, nama prodi, kode prodi.</w:t>
      </w:r>
    </w:p>
    <w:p w14:paraId="6AE27F59" w14:textId="77777777" w:rsidR="00D4664A" w:rsidRDefault="00D4664A" w:rsidP="00D4664A">
      <w:pPr>
        <w:pStyle w:val="ListParagraph"/>
        <w:numPr>
          <w:ilvl w:val="0"/>
          <w:numId w:val="8"/>
        </w:numPr>
      </w:pPr>
      <w:r>
        <w:t xml:space="preserve">Data </w:t>
      </w:r>
      <w:r w:rsidRPr="003E0AFE">
        <w:t>Dosen</w:t>
      </w:r>
      <w:r>
        <w:t xml:space="preserve">: nama </w:t>
      </w:r>
      <w:r w:rsidRPr="003E0AFE">
        <w:t>Dosen</w:t>
      </w:r>
      <w:r>
        <w:t xml:space="preserve">, prodi, </w:t>
      </w:r>
      <w:r w:rsidRPr="00F30A02">
        <w:rPr>
          <w:i/>
          <w:iCs/>
        </w:rPr>
        <w:t>email</w:t>
      </w:r>
      <w:r>
        <w:t>.</w:t>
      </w:r>
    </w:p>
    <w:p w14:paraId="0E3C6036" w14:textId="77777777" w:rsidR="00D4664A" w:rsidRDefault="00D4664A" w:rsidP="00D4664A">
      <w:pPr>
        <w:pStyle w:val="ListParagraph"/>
        <w:numPr>
          <w:ilvl w:val="0"/>
          <w:numId w:val="8"/>
        </w:numPr>
      </w:pPr>
      <w:r>
        <w:t>Data Kurikulum: tahun, nama kurikulum, prodi.</w:t>
      </w:r>
    </w:p>
    <w:p w14:paraId="3D43BA3B" w14:textId="77777777" w:rsidR="00D4664A" w:rsidRDefault="00D4664A" w:rsidP="00D4664A">
      <w:pPr>
        <w:pStyle w:val="ListParagraph"/>
        <w:numPr>
          <w:ilvl w:val="0"/>
          <w:numId w:val="8"/>
        </w:numPr>
      </w:pPr>
      <w:r>
        <w:t>Data Mata Kuliah: kurikulum, semester, kode mata kuliah, sks teori, sks praktek.</w:t>
      </w:r>
    </w:p>
    <w:p w14:paraId="6A4C2F44" w14:textId="77777777" w:rsidR="00D4664A" w:rsidRDefault="00D4664A" w:rsidP="00D4664A">
      <w:pPr>
        <w:pStyle w:val="ListParagraph"/>
        <w:numPr>
          <w:ilvl w:val="0"/>
          <w:numId w:val="8"/>
        </w:numPr>
      </w:pPr>
      <w:r>
        <w:t>Data Tahun Akademik: tahun akademik, status, tipe tahun akademik.</w:t>
      </w:r>
    </w:p>
    <w:p w14:paraId="07BE28A3" w14:textId="77777777" w:rsidR="00D4664A" w:rsidRDefault="00D4664A" w:rsidP="00D4664A">
      <w:pPr>
        <w:pStyle w:val="ListParagraph"/>
        <w:numPr>
          <w:ilvl w:val="0"/>
          <w:numId w:val="8"/>
        </w:numPr>
      </w:pPr>
      <w:r>
        <w:t>Data Semester: nama semester.</w:t>
      </w:r>
    </w:p>
    <w:p w14:paraId="25299C08" w14:textId="77777777" w:rsidR="00D4664A" w:rsidRPr="00A15AD8" w:rsidRDefault="00D4664A" w:rsidP="00D4664A">
      <w:pPr>
        <w:pStyle w:val="ListParagraph"/>
        <w:numPr>
          <w:ilvl w:val="0"/>
          <w:numId w:val="8"/>
        </w:numPr>
      </w:pPr>
      <w:r>
        <w:t xml:space="preserve">Data Distribusi:  prodi, </w:t>
      </w:r>
      <w:r w:rsidRPr="003E0AFE">
        <w:t>Dosen</w:t>
      </w:r>
      <w:r>
        <w:t xml:space="preserve">, mata kuliah, kelas, tahun akademik, status verifikasi, </w:t>
      </w:r>
      <w:r w:rsidRPr="00066540">
        <w:t>lintas</w:t>
      </w:r>
      <w:r>
        <w:t xml:space="preserve"> prodi.</w:t>
      </w:r>
    </w:p>
    <w:p w14:paraId="485395D4" w14:textId="77777777" w:rsidR="00D4664A" w:rsidRDefault="00D4664A" w:rsidP="00D4664A">
      <w:pPr>
        <w:pStyle w:val="Heading3"/>
        <w:ind w:left="426"/>
      </w:pPr>
      <w:bookmarkStart w:id="23" w:name="_Toc95421153"/>
      <w:r>
        <w:lastRenderedPageBreak/>
        <w:t>Analisis Kebutuhan Perangkat</w:t>
      </w:r>
      <w:bookmarkEnd w:id="23"/>
    </w:p>
    <w:p w14:paraId="49A7C553" w14:textId="7A4D33D6" w:rsidR="00D4664A" w:rsidRPr="00303006" w:rsidRDefault="00D4664A" w:rsidP="00D4664A">
      <w:pPr>
        <w:ind w:left="426" w:firstLine="294"/>
      </w:pPr>
      <w:r>
        <w:t xml:space="preserve">Analisis kebutuhan perangkat dibutuhkan untuk mengetahui spesifikasi dan jenis perangkat yang dibutuhkan untuk menjalankan dan membangun sistem distribusi beban ajar berbasis </w:t>
      </w:r>
      <w:r w:rsidR="005A7A6E" w:rsidRPr="005A7A6E">
        <w:rPr>
          <w:i/>
          <w:iCs/>
        </w:rPr>
        <w:t>web</w:t>
      </w:r>
      <w:r w:rsidRPr="00163518">
        <w:rPr>
          <w:i/>
          <w:iCs/>
        </w:rPr>
        <w:t>.</w:t>
      </w:r>
    </w:p>
    <w:p w14:paraId="4449DCCA" w14:textId="77777777" w:rsidR="00D4664A" w:rsidRDefault="00D4664A" w:rsidP="00D4664A">
      <w:pPr>
        <w:pStyle w:val="ListParagraph"/>
        <w:numPr>
          <w:ilvl w:val="0"/>
          <w:numId w:val="4"/>
        </w:numPr>
        <w:ind w:left="993" w:hanging="284"/>
      </w:pPr>
      <w:r>
        <w:t xml:space="preserve"> Perangkat Keras (</w:t>
      </w:r>
      <w:r>
        <w:rPr>
          <w:i/>
          <w:iCs/>
        </w:rPr>
        <w:t>Hardware</w:t>
      </w:r>
      <w:r>
        <w:t>)</w:t>
      </w:r>
    </w:p>
    <w:p w14:paraId="60A810D7" w14:textId="3A2152B4" w:rsidR="00D4664A" w:rsidRDefault="00D4664A" w:rsidP="00D4664A">
      <w:pPr>
        <w:ind w:left="720" w:firstLine="360"/>
      </w:pPr>
      <w:r>
        <w:t xml:space="preserve">Kebutuhan minimum perangkat keras yang digunakan untuk menjalankan sistem distribusi beban ajar berbasis </w:t>
      </w:r>
      <w:r w:rsidR="005A7A6E" w:rsidRPr="005A7A6E">
        <w:rPr>
          <w:i/>
          <w:iCs/>
        </w:rPr>
        <w:t>web</w:t>
      </w:r>
      <w:r>
        <w:t>:</w:t>
      </w:r>
    </w:p>
    <w:p w14:paraId="2A9AF1AE" w14:textId="77777777" w:rsidR="00D4664A" w:rsidRPr="00410BB9" w:rsidRDefault="00D4664A" w:rsidP="00D4664A">
      <w:pPr>
        <w:pStyle w:val="Heading5"/>
      </w:pPr>
      <w:bookmarkStart w:id="24" w:name="_Toc95421226"/>
      <w:r w:rsidRPr="00410BB9">
        <w:t>Tabel 3.2 Kebutuhan Perangkat Keras Untuk Menjalankan Sistem</w:t>
      </w:r>
      <w:bookmarkEnd w:id="24"/>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72C87FE8" w14:textId="77777777" w:rsidTr="00B052BF">
        <w:tc>
          <w:tcPr>
            <w:tcW w:w="1984" w:type="dxa"/>
            <w:tcBorders>
              <w:top w:val="single" w:sz="4" w:space="0" w:color="000000" w:themeColor="text1"/>
              <w:left w:val="nil"/>
              <w:bottom w:val="single" w:sz="4" w:space="0" w:color="auto"/>
              <w:right w:val="nil"/>
            </w:tcBorders>
          </w:tcPr>
          <w:p w14:paraId="1536776E"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65907AEB" w14:textId="77777777" w:rsidR="00D4664A" w:rsidRPr="00144BE5" w:rsidRDefault="00D4664A" w:rsidP="00B052BF">
            <w:r>
              <w:t>Spesifikasi</w:t>
            </w:r>
          </w:p>
        </w:tc>
      </w:tr>
      <w:tr w:rsidR="00D4664A" w14:paraId="5E4A392F" w14:textId="77777777" w:rsidTr="00B052BF">
        <w:tc>
          <w:tcPr>
            <w:tcW w:w="1984" w:type="dxa"/>
            <w:tcBorders>
              <w:top w:val="single" w:sz="4" w:space="0" w:color="auto"/>
              <w:left w:val="nil"/>
              <w:bottom w:val="single" w:sz="4" w:space="0" w:color="auto"/>
              <w:right w:val="nil"/>
            </w:tcBorders>
            <w:hideMark/>
          </w:tcPr>
          <w:p w14:paraId="10DFCEC3"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single" w:sz="4" w:space="0" w:color="auto"/>
              <w:right w:val="nil"/>
            </w:tcBorders>
            <w:hideMark/>
          </w:tcPr>
          <w:p w14:paraId="750BBC78" w14:textId="77777777" w:rsidR="00D4664A" w:rsidRPr="005503B1" w:rsidRDefault="00D4664A" w:rsidP="00B052BF">
            <w:pPr>
              <w:rPr>
                <w:i/>
                <w:iCs/>
              </w:rPr>
            </w:pPr>
            <w:r w:rsidRPr="005503B1">
              <w:rPr>
                <w:i/>
                <w:iCs/>
              </w:rPr>
              <w:t>1 Core 1,6 GHz</w:t>
            </w:r>
            <w:r>
              <w:rPr>
                <w:i/>
                <w:iCs/>
              </w:rPr>
              <w:t xml:space="preserve"> CPU</w:t>
            </w:r>
            <w:r w:rsidRPr="005503B1">
              <w:rPr>
                <w:i/>
                <w:iCs/>
              </w:rPr>
              <w:t xml:space="preserve"> or 2 x 1,6 GHz </w:t>
            </w:r>
            <w:r>
              <w:rPr>
                <w:i/>
                <w:iCs/>
              </w:rPr>
              <w:t xml:space="preserve">CPU </w:t>
            </w:r>
            <w:r w:rsidRPr="005503B1">
              <w:rPr>
                <w:i/>
                <w:iCs/>
              </w:rPr>
              <w:t>(reco</w:t>
            </w:r>
            <w:r>
              <w:rPr>
                <w:i/>
                <w:iCs/>
              </w:rPr>
              <w:t>m</w:t>
            </w:r>
            <w:r w:rsidRPr="005503B1">
              <w:rPr>
                <w:i/>
                <w:iCs/>
              </w:rPr>
              <w:t>mended)</w:t>
            </w:r>
          </w:p>
        </w:tc>
      </w:tr>
      <w:tr w:rsidR="00D4664A" w14:paraId="6FBAEB0B" w14:textId="77777777" w:rsidTr="00B052BF">
        <w:tc>
          <w:tcPr>
            <w:tcW w:w="1984" w:type="dxa"/>
            <w:tcBorders>
              <w:top w:val="single" w:sz="4" w:space="0" w:color="auto"/>
              <w:left w:val="nil"/>
              <w:bottom w:val="single" w:sz="4" w:space="0" w:color="auto"/>
              <w:right w:val="nil"/>
            </w:tcBorders>
            <w:hideMark/>
          </w:tcPr>
          <w:p w14:paraId="6080A800" w14:textId="77777777" w:rsidR="00D4664A" w:rsidRDefault="00D4664A" w:rsidP="00B052BF">
            <w:pPr>
              <w:rPr>
                <w:rFonts w:cs="Times New Roman"/>
                <w:i/>
                <w:szCs w:val="24"/>
              </w:rPr>
            </w:pPr>
            <w:r>
              <w:rPr>
                <w:rFonts w:cs="Times New Roman"/>
                <w:i/>
                <w:szCs w:val="24"/>
              </w:rPr>
              <w:t>Memory</w:t>
            </w:r>
          </w:p>
        </w:tc>
        <w:tc>
          <w:tcPr>
            <w:tcW w:w="5528" w:type="dxa"/>
            <w:tcBorders>
              <w:top w:val="single" w:sz="4" w:space="0" w:color="auto"/>
              <w:left w:val="nil"/>
              <w:bottom w:val="single" w:sz="4" w:space="0" w:color="auto"/>
              <w:right w:val="nil"/>
            </w:tcBorders>
            <w:hideMark/>
          </w:tcPr>
          <w:p w14:paraId="42B9DF5E" w14:textId="77777777" w:rsidR="00D4664A" w:rsidRPr="005503B1" w:rsidRDefault="00D4664A" w:rsidP="00B052BF">
            <w:pPr>
              <w:rPr>
                <w:i/>
                <w:iCs/>
              </w:rPr>
            </w:pPr>
            <w:r>
              <w:rPr>
                <w:i/>
                <w:iCs/>
              </w:rPr>
              <w:t>1</w:t>
            </w:r>
            <w:r w:rsidRPr="005503B1">
              <w:rPr>
                <w:i/>
                <w:iCs/>
              </w:rPr>
              <w:t xml:space="preserve"> GB RAM or </w:t>
            </w:r>
            <w:r>
              <w:rPr>
                <w:i/>
                <w:iCs/>
              </w:rPr>
              <w:t xml:space="preserve">2 </w:t>
            </w:r>
            <w:r w:rsidRPr="005503B1">
              <w:rPr>
                <w:i/>
                <w:iCs/>
              </w:rPr>
              <w:t>GB RAM (recommended)</w:t>
            </w:r>
          </w:p>
        </w:tc>
      </w:tr>
      <w:tr w:rsidR="00D4664A" w14:paraId="57976D1F" w14:textId="77777777" w:rsidTr="00B052BF">
        <w:tc>
          <w:tcPr>
            <w:tcW w:w="1984" w:type="dxa"/>
            <w:tcBorders>
              <w:top w:val="single" w:sz="4" w:space="0" w:color="auto"/>
              <w:left w:val="nil"/>
              <w:bottom w:val="single" w:sz="4" w:space="0" w:color="auto"/>
              <w:right w:val="nil"/>
            </w:tcBorders>
            <w:hideMark/>
          </w:tcPr>
          <w:p w14:paraId="70D7F34A" w14:textId="77777777" w:rsidR="00D4664A" w:rsidRDefault="00D4664A" w:rsidP="00B052BF">
            <w:pPr>
              <w:rPr>
                <w:rFonts w:cs="Times New Roman"/>
                <w:i/>
                <w:szCs w:val="24"/>
              </w:rPr>
            </w:pPr>
            <w:r>
              <w:rPr>
                <w:rFonts w:cs="Times New Roman"/>
                <w:i/>
                <w:szCs w:val="24"/>
              </w:rPr>
              <w:t>Hard Drive</w:t>
            </w:r>
          </w:p>
        </w:tc>
        <w:tc>
          <w:tcPr>
            <w:tcW w:w="5528" w:type="dxa"/>
            <w:tcBorders>
              <w:top w:val="single" w:sz="4" w:space="0" w:color="auto"/>
              <w:left w:val="nil"/>
              <w:bottom w:val="single" w:sz="4" w:space="0" w:color="auto"/>
              <w:right w:val="nil"/>
            </w:tcBorders>
            <w:hideMark/>
          </w:tcPr>
          <w:p w14:paraId="279D461C" w14:textId="77777777" w:rsidR="00D4664A" w:rsidRPr="00144BE5" w:rsidRDefault="00D4664A" w:rsidP="00B052BF">
            <w:pPr>
              <w:rPr>
                <w:i/>
                <w:iCs/>
              </w:rPr>
            </w:pPr>
            <w:r w:rsidRPr="00144BE5">
              <w:rPr>
                <w:i/>
                <w:iCs/>
              </w:rPr>
              <w:t xml:space="preserve">20 GB or </w:t>
            </w:r>
            <w:r>
              <w:rPr>
                <w:i/>
                <w:iCs/>
              </w:rPr>
              <w:t>30</w:t>
            </w:r>
            <w:r w:rsidRPr="00144BE5">
              <w:rPr>
                <w:i/>
                <w:iCs/>
              </w:rPr>
              <w:t xml:space="preserve"> GB (recommended)</w:t>
            </w:r>
          </w:p>
        </w:tc>
      </w:tr>
    </w:tbl>
    <w:p w14:paraId="67422D01" w14:textId="4C8A3E01" w:rsidR="00D4664A" w:rsidRDefault="00D4664A" w:rsidP="00D4664A">
      <w:pPr>
        <w:ind w:left="720" w:firstLine="360"/>
      </w:pPr>
      <w:r>
        <w:t xml:space="preserve">Perangkat keras yang digunakan untuk membangun sistem distribusi beban ajar berbasis </w:t>
      </w:r>
      <w:r w:rsidR="005A7A6E" w:rsidRPr="005A7A6E">
        <w:rPr>
          <w:i/>
          <w:iCs/>
        </w:rPr>
        <w:t>web</w:t>
      </w:r>
      <w:r>
        <w:t>:</w:t>
      </w:r>
    </w:p>
    <w:p w14:paraId="70C56B08" w14:textId="77777777" w:rsidR="00D4664A" w:rsidRDefault="00D4664A" w:rsidP="00D4664A">
      <w:pPr>
        <w:pStyle w:val="Heading5"/>
      </w:pPr>
      <w:bookmarkStart w:id="25" w:name="_Toc95421227"/>
      <w:r>
        <w:t>Tabel 3.3 Perangkat Keras Untuk Membangun Sistem</w:t>
      </w:r>
      <w:bookmarkEnd w:id="25"/>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3E8729E0" w14:textId="77777777" w:rsidTr="00B052BF">
        <w:tc>
          <w:tcPr>
            <w:tcW w:w="1984" w:type="dxa"/>
            <w:tcBorders>
              <w:top w:val="single" w:sz="4" w:space="0" w:color="000000" w:themeColor="text1"/>
              <w:left w:val="nil"/>
              <w:bottom w:val="single" w:sz="4" w:space="0" w:color="auto"/>
              <w:right w:val="nil"/>
            </w:tcBorders>
          </w:tcPr>
          <w:p w14:paraId="60A812C8"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2AE56CAE" w14:textId="77777777" w:rsidR="00D4664A" w:rsidRPr="00144BE5" w:rsidRDefault="00D4664A" w:rsidP="00B052BF">
            <w:r>
              <w:t>Spesifikasi</w:t>
            </w:r>
          </w:p>
        </w:tc>
      </w:tr>
      <w:tr w:rsidR="00D4664A" w14:paraId="3CE1A316" w14:textId="77777777" w:rsidTr="00B052BF">
        <w:tc>
          <w:tcPr>
            <w:tcW w:w="1984" w:type="dxa"/>
            <w:tcBorders>
              <w:top w:val="single" w:sz="4" w:space="0" w:color="auto"/>
              <w:left w:val="nil"/>
              <w:bottom w:val="single" w:sz="4" w:space="0" w:color="auto"/>
              <w:right w:val="nil"/>
            </w:tcBorders>
            <w:hideMark/>
          </w:tcPr>
          <w:p w14:paraId="625E47F8"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single" w:sz="4" w:space="0" w:color="auto"/>
              <w:right w:val="nil"/>
            </w:tcBorders>
            <w:hideMark/>
          </w:tcPr>
          <w:p w14:paraId="55FBEDE1" w14:textId="77777777" w:rsidR="00D4664A" w:rsidRPr="005503B1" w:rsidRDefault="00D4664A" w:rsidP="00B052BF">
            <w:pPr>
              <w:rPr>
                <w:i/>
                <w:iCs/>
              </w:rPr>
            </w:pPr>
            <w:r w:rsidRPr="00452881">
              <w:rPr>
                <w:i/>
                <w:iCs/>
              </w:rPr>
              <w:t>Int</w:t>
            </w:r>
            <w:r>
              <w:rPr>
                <w:i/>
                <w:iCs/>
              </w:rPr>
              <w:t xml:space="preserve">el® Celeron® N2940 4 Core 1,83Ghz </w:t>
            </w:r>
          </w:p>
        </w:tc>
      </w:tr>
      <w:tr w:rsidR="00D4664A" w14:paraId="1205DC38" w14:textId="77777777" w:rsidTr="00B052BF">
        <w:tc>
          <w:tcPr>
            <w:tcW w:w="1984" w:type="dxa"/>
            <w:tcBorders>
              <w:top w:val="single" w:sz="4" w:space="0" w:color="auto"/>
              <w:left w:val="nil"/>
              <w:bottom w:val="single" w:sz="4" w:space="0" w:color="auto"/>
              <w:right w:val="nil"/>
            </w:tcBorders>
            <w:hideMark/>
          </w:tcPr>
          <w:p w14:paraId="373A4E5F" w14:textId="77777777" w:rsidR="00D4664A" w:rsidRDefault="00D4664A" w:rsidP="00B052BF">
            <w:pPr>
              <w:rPr>
                <w:rFonts w:cs="Times New Roman"/>
                <w:i/>
                <w:szCs w:val="24"/>
              </w:rPr>
            </w:pPr>
            <w:r>
              <w:rPr>
                <w:rFonts w:cs="Times New Roman"/>
                <w:i/>
                <w:szCs w:val="24"/>
              </w:rPr>
              <w:t>Memory</w:t>
            </w:r>
          </w:p>
        </w:tc>
        <w:tc>
          <w:tcPr>
            <w:tcW w:w="5528" w:type="dxa"/>
            <w:tcBorders>
              <w:top w:val="single" w:sz="4" w:space="0" w:color="auto"/>
              <w:left w:val="nil"/>
              <w:bottom w:val="single" w:sz="4" w:space="0" w:color="auto"/>
              <w:right w:val="nil"/>
            </w:tcBorders>
            <w:hideMark/>
          </w:tcPr>
          <w:p w14:paraId="52DD6203" w14:textId="77777777" w:rsidR="00D4664A" w:rsidRPr="00FC62CA" w:rsidRDefault="00D4664A" w:rsidP="00B052BF">
            <w:pPr>
              <w:rPr>
                <w:i/>
                <w:iCs/>
              </w:rPr>
            </w:pPr>
            <w:r w:rsidRPr="00FC62CA">
              <w:rPr>
                <w:i/>
                <w:iCs/>
              </w:rPr>
              <w:t>4 GB RAM</w:t>
            </w:r>
          </w:p>
        </w:tc>
      </w:tr>
      <w:tr w:rsidR="00D4664A" w14:paraId="733DE140" w14:textId="77777777" w:rsidTr="00B052BF">
        <w:tc>
          <w:tcPr>
            <w:tcW w:w="1984" w:type="dxa"/>
            <w:tcBorders>
              <w:top w:val="single" w:sz="4" w:space="0" w:color="auto"/>
              <w:left w:val="nil"/>
              <w:bottom w:val="single" w:sz="4" w:space="0" w:color="auto"/>
              <w:right w:val="nil"/>
            </w:tcBorders>
            <w:hideMark/>
          </w:tcPr>
          <w:p w14:paraId="05DDFCA1" w14:textId="77777777" w:rsidR="00D4664A" w:rsidRDefault="00D4664A" w:rsidP="00B052BF">
            <w:pPr>
              <w:rPr>
                <w:rFonts w:cs="Times New Roman"/>
                <w:i/>
                <w:szCs w:val="24"/>
              </w:rPr>
            </w:pPr>
            <w:r>
              <w:rPr>
                <w:rFonts w:cs="Times New Roman"/>
                <w:i/>
                <w:szCs w:val="24"/>
              </w:rPr>
              <w:t>Hard Drive</w:t>
            </w:r>
          </w:p>
        </w:tc>
        <w:tc>
          <w:tcPr>
            <w:tcW w:w="5528" w:type="dxa"/>
            <w:tcBorders>
              <w:top w:val="single" w:sz="4" w:space="0" w:color="auto"/>
              <w:left w:val="nil"/>
              <w:bottom w:val="single" w:sz="4" w:space="0" w:color="auto"/>
              <w:right w:val="nil"/>
            </w:tcBorders>
            <w:hideMark/>
          </w:tcPr>
          <w:p w14:paraId="30316D61" w14:textId="77777777" w:rsidR="00D4664A" w:rsidRPr="00144BE5" w:rsidRDefault="00D4664A" w:rsidP="00B052BF">
            <w:pPr>
              <w:rPr>
                <w:i/>
                <w:iCs/>
              </w:rPr>
            </w:pPr>
            <w:r>
              <w:rPr>
                <w:i/>
                <w:iCs/>
              </w:rPr>
              <w:t>128 GB SSD</w:t>
            </w:r>
          </w:p>
        </w:tc>
      </w:tr>
    </w:tbl>
    <w:p w14:paraId="27F74B3D" w14:textId="77777777" w:rsidR="00D4664A" w:rsidRDefault="00D4664A" w:rsidP="00D4664A">
      <w:pPr>
        <w:pStyle w:val="ListParagraph"/>
        <w:ind w:left="993"/>
      </w:pPr>
    </w:p>
    <w:p w14:paraId="550E27B8" w14:textId="77777777" w:rsidR="00D4664A" w:rsidRDefault="00D4664A" w:rsidP="00D4664A">
      <w:pPr>
        <w:pStyle w:val="ListParagraph"/>
        <w:numPr>
          <w:ilvl w:val="0"/>
          <w:numId w:val="4"/>
        </w:numPr>
        <w:ind w:left="993"/>
      </w:pPr>
      <w:r>
        <w:t>Perangkat Lunak (</w:t>
      </w:r>
      <w:r>
        <w:rPr>
          <w:i/>
          <w:iCs/>
        </w:rPr>
        <w:t>Software</w:t>
      </w:r>
      <w:r>
        <w:t>)</w:t>
      </w:r>
    </w:p>
    <w:p w14:paraId="1B169F67" w14:textId="46609319" w:rsidR="00D4664A" w:rsidRDefault="00D4664A" w:rsidP="00D4664A">
      <w:pPr>
        <w:ind w:left="633" w:firstLine="360"/>
      </w:pPr>
      <w:r>
        <w:t xml:space="preserve">Kebutuhan minimum perangkat lunak yang digunakan untuk menjalankan sistem distribusi beban ajar berbasis </w:t>
      </w:r>
      <w:r w:rsidR="005A7A6E" w:rsidRPr="005A7A6E">
        <w:rPr>
          <w:i/>
          <w:iCs/>
        </w:rPr>
        <w:t>web</w:t>
      </w:r>
      <w:r>
        <w:t>:</w:t>
      </w:r>
    </w:p>
    <w:p w14:paraId="4DEDF8ED" w14:textId="77777777" w:rsidR="00D4664A" w:rsidRDefault="00D4664A" w:rsidP="00D4664A">
      <w:pPr>
        <w:pStyle w:val="Heading5"/>
      </w:pPr>
      <w:bookmarkStart w:id="26" w:name="_Toc95421228"/>
      <w:r>
        <w:t>Tabel 3.4 Kebutuhan Perangkat Lunak Untuk Menjalankan Sistem</w:t>
      </w:r>
      <w:bookmarkEnd w:id="26"/>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34E43494" w14:textId="77777777" w:rsidTr="00B052BF">
        <w:tc>
          <w:tcPr>
            <w:tcW w:w="1842" w:type="dxa"/>
            <w:tcBorders>
              <w:right w:val="nil"/>
            </w:tcBorders>
          </w:tcPr>
          <w:p w14:paraId="3D737304"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11102EE8" w14:textId="77777777" w:rsidR="00D4664A" w:rsidRPr="00144BE5" w:rsidRDefault="00D4664A" w:rsidP="00B052BF">
            <w:r>
              <w:t>Spesifikasi</w:t>
            </w:r>
          </w:p>
        </w:tc>
      </w:tr>
      <w:tr w:rsidR="00D4664A" w14:paraId="1D6832D8" w14:textId="77777777" w:rsidTr="00B052BF">
        <w:tc>
          <w:tcPr>
            <w:tcW w:w="1842" w:type="dxa"/>
            <w:tcBorders>
              <w:right w:val="nil"/>
            </w:tcBorders>
            <w:hideMark/>
          </w:tcPr>
          <w:p w14:paraId="31C1D162" w14:textId="77777777" w:rsidR="00D4664A" w:rsidRDefault="00D4664A" w:rsidP="00B052BF">
            <w:pPr>
              <w:rPr>
                <w:rFonts w:cs="Times New Roman"/>
                <w:i/>
                <w:szCs w:val="24"/>
              </w:rPr>
            </w:pPr>
            <w:r>
              <w:rPr>
                <w:rFonts w:cs="Times New Roman"/>
                <w:i/>
                <w:szCs w:val="24"/>
              </w:rPr>
              <w:t>Operating Sistem</w:t>
            </w:r>
          </w:p>
        </w:tc>
        <w:tc>
          <w:tcPr>
            <w:tcW w:w="5528" w:type="dxa"/>
            <w:tcBorders>
              <w:top w:val="single" w:sz="4" w:space="0" w:color="auto"/>
              <w:left w:val="nil"/>
              <w:bottom w:val="single" w:sz="4" w:space="0" w:color="auto"/>
            </w:tcBorders>
            <w:hideMark/>
          </w:tcPr>
          <w:p w14:paraId="738A583E" w14:textId="77777777" w:rsidR="00D4664A" w:rsidRPr="005503B1" w:rsidRDefault="00D4664A" w:rsidP="00B052BF">
            <w:pPr>
              <w:rPr>
                <w:i/>
                <w:iCs/>
              </w:rPr>
            </w:pPr>
            <w:r>
              <w:rPr>
                <w:i/>
                <w:iCs/>
              </w:rPr>
              <w:t xml:space="preserve">Windows 7, Windows 8 </w:t>
            </w:r>
            <w:r w:rsidRPr="00867C75">
              <w:t>dan</w:t>
            </w:r>
            <w:r>
              <w:rPr>
                <w:i/>
                <w:iCs/>
              </w:rPr>
              <w:t xml:space="preserve"> Windows 10</w:t>
            </w:r>
          </w:p>
        </w:tc>
      </w:tr>
      <w:tr w:rsidR="00D4664A" w14:paraId="47B9D823" w14:textId="77777777" w:rsidTr="00B052BF">
        <w:tc>
          <w:tcPr>
            <w:tcW w:w="1842" w:type="dxa"/>
            <w:tcBorders>
              <w:right w:val="nil"/>
            </w:tcBorders>
            <w:hideMark/>
          </w:tcPr>
          <w:p w14:paraId="417346BC" w14:textId="2294CD3C"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single" w:sz="4" w:space="0" w:color="auto"/>
              <w:left w:val="nil"/>
              <w:bottom w:val="single" w:sz="4" w:space="0" w:color="auto"/>
            </w:tcBorders>
            <w:hideMark/>
          </w:tcPr>
          <w:p w14:paraId="7E6D71F6" w14:textId="77777777" w:rsidR="00D4664A" w:rsidRPr="005503B1" w:rsidRDefault="00D4664A" w:rsidP="00B052BF">
            <w:pPr>
              <w:rPr>
                <w:i/>
                <w:iCs/>
              </w:rPr>
            </w:pPr>
            <w:r>
              <w:rPr>
                <w:i/>
                <w:iCs/>
              </w:rPr>
              <w:t>Chrome, Microsoft Edge, Mozilla Firefox</w:t>
            </w:r>
          </w:p>
        </w:tc>
      </w:tr>
    </w:tbl>
    <w:p w14:paraId="3FA5949A" w14:textId="77777777" w:rsidR="00D4664A" w:rsidRDefault="00D4664A" w:rsidP="00D4664A">
      <w:pPr>
        <w:ind w:left="633" w:firstLine="360"/>
      </w:pPr>
    </w:p>
    <w:p w14:paraId="4E42A246" w14:textId="23663A53" w:rsidR="00D4664A" w:rsidRDefault="00D4664A" w:rsidP="00D4664A">
      <w:pPr>
        <w:ind w:left="633" w:firstLine="360"/>
      </w:pPr>
      <w:r>
        <w:lastRenderedPageBreak/>
        <w:t xml:space="preserve">Kebutuhan minimum perangkat lunak yang digunakan untuk menjalankan sistem distribusi beban ajar berbasis </w:t>
      </w:r>
      <w:r w:rsidR="005A7A6E" w:rsidRPr="005A7A6E">
        <w:rPr>
          <w:i/>
          <w:iCs/>
        </w:rPr>
        <w:t>web</w:t>
      </w:r>
      <w:r>
        <w:t>:</w:t>
      </w:r>
    </w:p>
    <w:p w14:paraId="6D583876" w14:textId="77777777" w:rsidR="00D4664A" w:rsidRDefault="00D4664A" w:rsidP="00D4664A">
      <w:pPr>
        <w:pStyle w:val="Heading5"/>
      </w:pPr>
      <w:bookmarkStart w:id="27" w:name="_Toc95421229"/>
      <w:r>
        <w:t>Tabel 3.5 Kebutuhan Perangkat Lunak Untuk Membangun Sistem</w:t>
      </w:r>
      <w:bookmarkEnd w:id="27"/>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73E6ED3A" w14:textId="77777777" w:rsidTr="00B052BF">
        <w:tc>
          <w:tcPr>
            <w:tcW w:w="1842" w:type="dxa"/>
            <w:tcBorders>
              <w:right w:val="nil"/>
            </w:tcBorders>
          </w:tcPr>
          <w:p w14:paraId="6C7AE952"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4255E2B4" w14:textId="77777777" w:rsidR="00D4664A" w:rsidRPr="00144BE5" w:rsidRDefault="00D4664A" w:rsidP="00B052BF">
            <w:r>
              <w:t>Spesifikasi</w:t>
            </w:r>
          </w:p>
        </w:tc>
      </w:tr>
      <w:tr w:rsidR="00D4664A" w14:paraId="4EACB591" w14:textId="77777777" w:rsidTr="00B052BF">
        <w:tc>
          <w:tcPr>
            <w:tcW w:w="1842" w:type="dxa"/>
            <w:tcBorders>
              <w:right w:val="nil"/>
            </w:tcBorders>
            <w:hideMark/>
          </w:tcPr>
          <w:p w14:paraId="7D27C21A" w14:textId="77777777" w:rsidR="00D4664A" w:rsidRPr="006E1F59" w:rsidRDefault="00D4664A" w:rsidP="00B052BF">
            <w:pPr>
              <w:rPr>
                <w:rFonts w:cs="Times New Roman"/>
                <w:iCs/>
                <w:szCs w:val="24"/>
              </w:rPr>
            </w:pPr>
            <w:r>
              <w:rPr>
                <w:rFonts w:cs="Times New Roman"/>
                <w:iCs/>
                <w:szCs w:val="24"/>
              </w:rPr>
              <w:t>Sistem Operasi</w:t>
            </w:r>
          </w:p>
        </w:tc>
        <w:tc>
          <w:tcPr>
            <w:tcW w:w="5528" w:type="dxa"/>
            <w:tcBorders>
              <w:top w:val="single" w:sz="4" w:space="0" w:color="auto"/>
              <w:left w:val="nil"/>
              <w:bottom w:val="single" w:sz="4" w:space="0" w:color="auto"/>
            </w:tcBorders>
            <w:hideMark/>
          </w:tcPr>
          <w:p w14:paraId="794E5F58" w14:textId="77777777" w:rsidR="00D4664A" w:rsidRPr="005503B1" w:rsidRDefault="00D4664A" w:rsidP="00B052BF">
            <w:pPr>
              <w:rPr>
                <w:i/>
                <w:iCs/>
              </w:rPr>
            </w:pPr>
            <w:r>
              <w:rPr>
                <w:i/>
                <w:iCs/>
              </w:rPr>
              <w:t>Windows 10 Pro 64 bit</w:t>
            </w:r>
          </w:p>
        </w:tc>
      </w:tr>
      <w:tr w:rsidR="00D4664A" w14:paraId="609B8BD6" w14:textId="77777777" w:rsidTr="00B052BF">
        <w:tc>
          <w:tcPr>
            <w:tcW w:w="1842" w:type="dxa"/>
            <w:tcBorders>
              <w:right w:val="nil"/>
            </w:tcBorders>
          </w:tcPr>
          <w:p w14:paraId="52BE6C98" w14:textId="3CB8A32E"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Server</w:t>
            </w:r>
          </w:p>
        </w:tc>
        <w:tc>
          <w:tcPr>
            <w:tcW w:w="5528" w:type="dxa"/>
            <w:tcBorders>
              <w:top w:val="single" w:sz="4" w:space="0" w:color="auto"/>
              <w:left w:val="nil"/>
              <w:bottom w:val="single" w:sz="4" w:space="0" w:color="auto"/>
            </w:tcBorders>
          </w:tcPr>
          <w:p w14:paraId="6E58D2CA" w14:textId="77777777" w:rsidR="00D4664A" w:rsidRDefault="00D4664A" w:rsidP="00B052BF">
            <w:pPr>
              <w:rPr>
                <w:i/>
                <w:iCs/>
              </w:rPr>
            </w:pPr>
            <w:r>
              <w:rPr>
                <w:i/>
                <w:iCs/>
              </w:rPr>
              <w:t>Apache version 2.4.43</w:t>
            </w:r>
          </w:p>
        </w:tc>
      </w:tr>
      <w:tr w:rsidR="00D4664A" w14:paraId="6B64F948" w14:textId="77777777" w:rsidTr="00B052BF">
        <w:tc>
          <w:tcPr>
            <w:tcW w:w="1842" w:type="dxa"/>
            <w:tcBorders>
              <w:right w:val="nil"/>
            </w:tcBorders>
          </w:tcPr>
          <w:p w14:paraId="4A5085B4" w14:textId="77777777" w:rsidR="00D4664A" w:rsidRPr="006E1F59" w:rsidRDefault="00D4664A" w:rsidP="00B052BF">
            <w:pPr>
              <w:rPr>
                <w:rFonts w:cs="Times New Roman"/>
                <w:iCs/>
                <w:szCs w:val="24"/>
              </w:rPr>
            </w:pPr>
            <w:r>
              <w:rPr>
                <w:rFonts w:cs="Times New Roman"/>
                <w:iCs/>
                <w:szCs w:val="24"/>
              </w:rPr>
              <w:t>Bahasa Pemrograman</w:t>
            </w:r>
          </w:p>
        </w:tc>
        <w:tc>
          <w:tcPr>
            <w:tcW w:w="5528" w:type="dxa"/>
            <w:tcBorders>
              <w:top w:val="single" w:sz="4" w:space="0" w:color="auto"/>
              <w:left w:val="nil"/>
              <w:bottom w:val="single" w:sz="4" w:space="0" w:color="auto"/>
            </w:tcBorders>
            <w:vAlign w:val="center"/>
          </w:tcPr>
          <w:p w14:paraId="0E2638FD" w14:textId="22645E8C" w:rsidR="00D4664A" w:rsidRDefault="00FF159F" w:rsidP="00B052BF">
            <w:pPr>
              <w:jc w:val="left"/>
              <w:rPr>
                <w:i/>
                <w:iCs/>
              </w:rPr>
            </w:pPr>
            <w:r w:rsidRPr="00FF159F">
              <w:rPr>
                <w:i/>
                <w:iCs/>
              </w:rPr>
              <w:t>PHP</w:t>
            </w:r>
            <w:r w:rsidR="00D4664A">
              <w:rPr>
                <w:i/>
                <w:iCs/>
              </w:rPr>
              <w:t xml:space="preserve"> version 7.2.30</w:t>
            </w:r>
          </w:p>
        </w:tc>
      </w:tr>
      <w:tr w:rsidR="00D4664A" w14:paraId="5EFA68D1" w14:textId="77777777" w:rsidTr="00B052BF">
        <w:tc>
          <w:tcPr>
            <w:tcW w:w="1842" w:type="dxa"/>
            <w:tcBorders>
              <w:right w:val="nil"/>
            </w:tcBorders>
          </w:tcPr>
          <w:p w14:paraId="1BBC21EA" w14:textId="77777777" w:rsidR="00D4664A" w:rsidRPr="006E1F59" w:rsidRDefault="00D4664A" w:rsidP="00B052BF">
            <w:pPr>
              <w:rPr>
                <w:rFonts w:cs="Times New Roman"/>
                <w:i/>
                <w:szCs w:val="24"/>
              </w:rPr>
            </w:pPr>
            <w:r w:rsidRPr="006E1F59">
              <w:rPr>
                <w:rFonts w:cs="Times New Roman"/>
                <w:i/>
                <w:szCs w:val="24"/>
              </w:rPr>
              <w:t>DBMS</w:t>
            </w:r>
          </w:p>
        </w:tc>
        <w:tc>
          <w:tcPr>
            <w:tcW w:w="5528" w:type="dxa"/>
            <w:tcBorders>
              <w:top w:val="single" w:sz="4" w:space="0" w:color="auto"/>
              <w:left w:val="nil"/>
              <w:bottom w:val="single" w:sz="4" w:space="0" w:color="auto"/>
            </w:tcBorders>
            <w:vAlign w:val="center"/>
          </w:tcPr>
          <w:p w14:paraId="1B6DD112" w14:textId="3EBD96FB" w:rsidR="00D4664A" w:rsidRDefault="00FF159F" w:rsidP="00B052BF">
            <w:pPr>
              <w:jc w:val="left"/>
              <w:rPr>
                <w:i/>
                <w:iCs/>
              </w:rPr>
            </w:pPr>
            <w:r w:rsidRPr="00FF159F">
              <w:rPr>
                <w:i/>
                <w:iCs/>
              </w:rPr>
              <w:t>MySQL</w:t>
            </w:r>
            <w:r w:rsidR="00D4664A">
              <w:rPr>
                <w:i/>
                <w:iCs/>
              </w:rPr>
              <w:t xml:space="preserve"> version 15.1</w:t>
            </w:r>
          </w:p>
        </w:tc>
      </w:tr>
      <w:tr w:rsidR="00D4664A" w14:paraId="1DF725B0" w14:textId="77777777" w:rsidTr="00B052BF">
        <w:tc>
          <w:tcPr>
            <w:tcW w:w="1842" w:type="dxa"/>
            <w:tcBorders>
              <w:right w:val="nil"/>
            </w:tcBorders>
            <w:hideMark/>
          </w:tcPr>
          <w:p w14:paraId="47940C7E" w14:textId="7A974AF8"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single" w:sz="4" w:space="0" w:color="auto"/>
              <w:left w:val="nil"/>
              <w:bottom w:val="single" w:sz="4" w:space="0" w:color="auto"/>
            </w:tcBorders>
            <w:hideMark/>
          </w:tcPr>
          <w:p w14:paraId="15B00D33" w14:textId="77777777" w:rsidR="00D4664A" w:rsidRPr="005503B1" w:rsidRDefault="00D4664A" w:rsidP="00B052BF">
            <w:pPr>
              <w:rPr>
                <w:i/>
                <w:iCs/>
              </w:rPr>
            </w:pPr>
            <w:r>
              <w:rPr>
                <w:i/>
                <w:iCs/>
              </w:rPr>
              <w:t>Microsoft Edge v97.0</w:t>
            </w:r>
            <w:r w:rsidRPr="00FC62CA">
              <w:rPr>
                <w:i/>
                <w:iCs/>
              </w:rPr>
              <w:t>.1072.62</w:t>
            </w:r>
          </w:p>
        </w:tc>
      </w:tr>
    </w:tbl>
    <w:p w14:paraId="2D6D8158" w14:textId="77777777" w:rsidR="00D4664A" w:rsidRDefault="00D4664A" w:rsidP="00D4664A"/>
    <w:p w14:paraId="5D07CD7B" w14:textId="77777777" w:rsidR="00D4664A" w:rsidRDefault="00D4664A" w:rsidP="00D4664A">
      <w:pPr>
        <w:pStyle w:val="Heading3"/>
        <w:ind w:left="426"/>
      </w:pPr>
      <w:bookmarkStart w:id="28" w:name="_Toc95421154"/>
      <w:r>
        <w:t>Analisis Kebutuhan Fungsional</w:t>
      </w:r>
      <w:bookmarkEnd w:id="28"/>
    </w:p>
    <w:p w14:paraId="0F62D096" w14:textId="77777777" w:rsidR="00D4664A" w:rsidRDefault="00D4664A" w:rsidP="00D4664A">
      <w:pPr>
        <w:ind w:left="426" w:firstLine="294"/>
      </w:pPr>
      <w:r>
        <w:t>Kebutuhan fungsional merupakan hasil analisis sistem saat ini, penetapan peran serta hak akses yang dapat dilakukan oleh setiap pengguna pada sistem yang dirancang sebagai berikut:</w:t>
      </w:r>
    </w:p>
    <w:p w14:paraId="5CE8C95B" w14:textId="77777777" w:rsidR="00D4664A" w:rsidRDefault="00D4664A" w:rsidP="00D4664A">
      <w:pPr>
        <w:pStyle w:val="Heading5"/>
      </w:pPr>
      <w:bookmarkStart w:id="29" w:name="_Toc95421230"/>
      <w:r>
        <w:t>Tabel 3.6 Kebutuhan Fungsional Sistem Distribusi Beban Ajar</w:t>
      </w:r>
      <w:bookmarkEnd w:id="29"/>
    </w:p>
    <w:tbl>
      <w:tblPr>
        <w:tblStyle w:val="TableGrid0"/>
        <w:tblW w:w="7286" w:type="dxa"/>
        <w:tblInd w:w="426"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252"/>
        <w:gridCol w:w="5034"/>
      </w:tblGrid>
      <w:tr w:rsidR="00D4664A" w14:paraId="23DA5044" w14:textId="77777777" w:rsidTr="00B052BF">
        <w:tc>
          <w:tcPr>
            <w:tcW w:w="2252" w:type="dxa"/>
            <w:tcBorders>
              <w:top w:val="single" w:sz="4" w:space="0" w:color="000000" w:themeColor="text1"/>
              <w:left w:val="nil"/>
              <w:bottom w:val="single" w:sz="4" w:space="0" w:color="auto"/>
              <w:right w:val="nil"/>
            </w:tcBorders>
          </w:tcPr>
          <w:p w14:paraId="6981911B" w14:textId="77777777" w:rsidR="00D4664A" w:rsidRPr="004B6AB6" w:rsidRDefault="00D4664A" w:rsidP="00B052BF">
            <w:pPr>
              <w:rPr>
                <w:rFonts w:cs="Times New Roman"/>
                <w:iCs/>
                <w:szCs w:val="24"/>
              </w:rPr>
            </w:pPr>
            <w:r>
              <w:rPr>
                <w:rFonts w:cs="Times New Roman"/>
                <w:iCs/>
                <w:szCs w:val="24"/>
              </w:rPr>
              <w:t>Pengguna</w:t>
            </w:r>
          </w:p>
        </w:tc>
        <w:tc>
          <w:tcPr>
            <w:tcW w:w="5034" w:type="dxa"/>
            <w:tcBorders>
              <w:top w:val="single" w:sz="4" w:space="0" w:color="000000" w:themeColor="text1"/>
              <w:left w:val="nil"/>
              <w:bottom w:val="single" w:sz="4" w:space="0" w:color="auto"/>
              <w:right w:val="nil"/>
            </w:tcBorders>
          </w:tcPr>
          <w:p w14:paraId="2AA8ABFA" w14:textId="77777777" w:rsidR="00D4664A" w:rsidRPr="001C6A55" w:rsidRDefault="00D4664A" w:rsidP="00B052BF">
            <w:r>
              <w:t>Kebutuhan Fungsional</w:t>
            </w:r>
          </w:p>
        </w:tc>
      </w:tr>
      <w:tr w:rsidR="00D4664A" w14:paraId="3F112CF1" w14:textId="77777777" w:rsidTr="00B052BF">
        <w:tc>
          <w:tcPr>
            <w:tcW w:w="2252" w:type="dxa"/>
            <w:tcBorders>
              <w:top w:val="single" w:sz="4" w:space="0" w:color="000000" w:themeColor="text1"/>
              <w:left w:val="nil"/>
              <w:bottom w:val="single" w:sz="4" w:space="0" w:color="auto"/>
              <w:right w:val="nil"/>
            </w:tcBorders>
          </w:tcPr>
          <w:p w14:paraId="09460E42" w14:textId="77777777" w:rsidR="00D4664A" w:rsidRDefault="00D4664A" w:rsidP="00B052BF">
            <w:pPr>
              <w:rPr>
                <w:rFonts w:cs="Times New Roman"/>
                <w:iCs/>
                <w:szCs w:val="24"/>
              </w:rPr>
            </w:pPr>
            <w:r>
              <w:rPr>
                <w:rFonts w:cs="Times New Roman"/>
                <w:iCs/>
                <w:szCs w:val="24"/>
              </w:rPr>
              <w:t>Operator Akademik</w:t>
            </w:r>
          </w:p>
        </w:tc>
        <w:tc>
          <w:tcPr>
            <w:tcW w:w="5034" w:type="dxa"/>
            <w:tcBorders>
              <w:top w:val="single" w:sz="4" w:space="0" w:color="000000" w:themeColor="text1"/>
              <w:left w:val="nil"/>
              <w:bottom w:val="single" w:sz="4" w:space="0" w:color="auto"/>
              <w:right w:val="nil"/>
            </w:tcBorders>
          </w:tcPr>
          <w:p w14:paraId="5F9DAD60" w14:textId="77777777" w:rsidR="00D4664A" w:rsidRDefault="00D4664A" w:rsidP="00B052BF">
            <w:r>
              <w:t>Sistem dapat menampilkan portal, membuat portal dan mengubah status portal.</w:t>
            </w:r>
          </w:p>
        </w:tc>
      </w:tr>
      <w:tr w:rsidR="00D4664A" w14:paraId="62B7BF08" w14:textId="77777777" w:rsidTr="00B052BF">
        <w:tc>
          <w:tcPr>
            <w:tcW w:w="2252" w:type="dxa"/>
            <w:tcBorders>
              <w:top w:val="single" w:sz="4" w:space="0" w:color="auto"/>
              <w:left w:val="nil"/>
              <w:bottom w:val="single" w:sz="4" w:space="0" w:color="auto"/>
              <w:right w:val="nil"/>
            </w:tcBorders>
            <w:hideMark/>
          </w:tcPr>
          <w:p w14:paraId="10F5F711" w14:textId="77777777" w:rsidR="00D4664A" w:rsidRPr="001C6A55" w:rsidRDefault="00D4664A" w:rsidP="00B052BF">
            <w:pPr>
              <w:rPr>
                <w:rFonts w:cs="Times New Roman"/>
                <w:iCs/>
                <w:szCs w:val="24"/>
              </w:rPr>
            </w:pPr>
            <w:r w:rsidRPr="00F81BE5">
              <w:rPr>
                <w:rFonts w:cs="Times New Roman"/>
                <w:szCs w:val="24"/>
              </w:rPr>
              <w:t>Kaprodi</w:t>
            </w:r>
          </w:p>
        </w:tc>
        <w:tc>
          <w:tcPr>
            <w:tcW w:w="5034" w:type="dxa"/>
            <w:tcBorders>
              <w:top w:val="single" w:sz="4" w:space="0" w:color="auto"/>
              <w:left w:val="nil"/>
              <w:bottom w:val="single" w:sz="4" w:space="0" w:color="auto"/>
              <w:right w:val="nil"/>
            </w:tcBorders>
            <w:hideMark/>
          </w:tcPr>
          <w:p w14:paraId="4713EEAA" w14:textId="77777777" w:rsidR="00D4664A" w:rsidRPr="001C6A55" w:rsidRDefault="00D4664A" w:rsidP="00B052BF">
            <w:r>
              <w:t xml:space="preserve">Sistem dapat membuat kurikulum baru, mengedit kurikulum, menghapus kurikulum, melihat kurikulum (mata kuliah, semester, sks). menampilkan mata kuliah berdasarkan semester dan kurikulum, menentukan </w:t>
            </w:r>
            <w:r w:rsidRPr="003E0AFE">
              <w:t>Dosen</w:t>
            </w:r>
            <w:r>
              <w:t xml:space="preserve"> pengampu mata kuliah pada masing-masing rombongan belajar. Dapat melihat daftar </w:t>
            </w:r>
            <w:r w:rsidRPr="00066540">
              <w:t>permintaan</w:t>
            </w:r>
            <w:r>
              <w:t xml:space="preserve"> </w:t>
            </w:r>
            <w:r w:rsidRPr="00066540">
              <w:t>lintas</w:t>
            </w:r>
            <w:r>
              <w:t xml:space="preserve"> prodi dan dapat melihat daftar </w:t>
            </w:r>
            <w:r w:rsidRPr="003E0AFE">
              <w:t>Dosen</w:t>
            </w:r>
            <w:r>
              <w:t xml:space="preserve"> luar biasa.</w:t>
            </w:r>
          </w:p>
        </w:tc>
      </w:tr>
      <w:tr w:rsidR="00D4664A" w14:paraId="5D5686FF" w14:textId="77777777" w:rsidTr="00B052BF">
        <w:tc>
          <w:tcPr>
            <w:tcW w:w="2252" w:type="dxa"/>
            <w:tcBorders>
              <w:top w:val="single" w:sz="4" w:space="0" w:color="auto"/>
              <w:left w:val="nil"/>
              <w:bottom w:val="single" w:sz="4" w:space="0" w:color="auto"/>
              <w:right w:val="nil"/>
            </w:tcBorders>
            <w:hideMark/>
          </w:tcPr>
          <w:p w14:paraId="3E28767D" w14:textId="77777777" w:rsidR="00D4664A" w:rsidRPr="001C6A55" w:rsidRDefault="00D4664A" w:rsidP="00B052BF">
            <w:pPr>
              <w:rPr>
                <w:rFonts w:cs="Times New Roman"/>
                <w:iCs/>
                <w:szCs w:val="24"/>
              </w:rPr>
            </w:pPr>
            <w:r>
              <w:rPr>
                <w:rFonts w:cs="Times New Roman"/>
                <w:iCs/>
                <w:szCs w:val="24"/>
              </w:rPr>
              <w:t>Ka. BAAK</w:t>
            </w:r>
          </w:p>
        </w:tc>
        <w:tc>
          <w:tcPr>
            <w:tcW w:w="5034" w:type="dxa"/>
            <w:tcBorders>
              <w:top w:val="single" w:sz="4" w:space="0" w:color="auto"/>
              <w:left w:val="nil"/>
              <w:bottom w:val="single" w:sz="4" w:space="0" w:color="auto"/>
              <w:right w:val="nil"/>
            </w:tcBorders>
            <w:hideMark/>
          </w:tcPr>
          <w:p w14:paraId="3156786C" w14:textId="77777777" w:rsidR="00D4664A" w:rsidRPr="001C6A55" w:rsidRDefault="00D4664A" w:rsidP="00B052BF">
            <w:r>
              <w:t xml:space="preserve">Sistem dapat melakukan verifikasi distribusi beban ajar yang telah di submit oleh </w:t>
            </w:r>
            <w:r w:rsidRPr="00F81BE5">
              <w:t>Kaprodi</w:t>
            </w:r>
            <w:r>
              <w:t xml:space="preserve">.   Sistem dapat melihat daftar </w:t>
            </w:r>
            <w:r w:rsidRPr="003E0AFE">
              <w:t>Dosen</w:t>
            </w:r>
            <w:r>
              <w:t xml:space="preserve"> dengan mata </w:t>
            </w:r>
            <w:r>
              <w:lastRenderedPageBreak/>
              <w:t>kuliah pada roombongan belajar yang telah ditentukan.</w:t>
            </w:r>
          </w:p>
        </w:tc>
      </w:tr>
      <w:tr w:rsidR="00D4664A" w14:paraId="01A1326A" w14:textId="77777777" w:rsidTr="00B052BF">
        <w:tc>
          <w:tcPr>
            <w:tcW w:w="2252" w:type="dxa"/>
            <w:tcBorders>
              <w:top w:val="single" w:sz="4" w:space="0" w:color="auto"/>
              <w:left w:val="nil"/>
              <w:bottom w:val="single" w:sz="4" w:space="0" w:color="auto"/>
              <w:right w:val="nil"/>
            </w:tcBorders>
          </w:tcPr>
          <w:p w14:paraId="5B85D494" w14:textId="77777777" w:rsidR="00D4664A" w:rsidRDefault="00D4664A" w:rsidP="00B052BF">
            <w:pPr>
              <w:rPr>
                <w:rFonts w:cs="Times New Roman"/>
                <w:iCs/>
                <w:szCs w:val="24"/>
              </w:rPr>
            </w:pPr>
            <w:r>
              <w:rPr>
                <w:rFonts w:cs="Times New Roman"/>
                <w:iCs/>
                <w:szCs w:val="24"/>
              </w:rPr>
              <w:lastRenderedPageBreak/>
              <w:t>Wadir 1</w:t>
            </w:r>
          </w:p>
        </w:tc>
        <w:tc>
          <w:tcPr>
            <w:tcW w:w="5034" w:type="dxa"/>
            <w:tcBorders>
              <w:top w:val="single" w:sz="4" w:space="0" w:color="auto"/>
              <w:left w:val="nil"/>
              <w:bottom w:val="single" w:sz="4" w:space="0" w:color="auto"/>
              <w:right w:val="nil"/>
            </w:tcBorders>
          </w:tcPr>
          <w:p w14:paraId="383919D8" w14:textId="77777777" w:rsidR="00D4664A" w:rsidRDefault="00D4664A" w:rsidP="00B052BF">
            <w:r>
              <w:t xml:space="preserve">Sistem dapat melakukan verifikasi SK yang telah dikirim oleh Ka. BAAK.   Sistem dapat melihat daftar </w:t>
            </w:r>
            <w:r w:rsidRPr="003E0AFE">
              <w:t>Dosen</w:t>
            </w:r>
            <w:r>
              <w:t xml:space="preserve"> dengan mata kuliah pada roombongan belajar yang telah ditentukan.</w:t>
            </w:r>
          </w:p>
        </w:tc>
      </w:tr>
      <w:tr w:rsidR="00D4664A" w14:paraId="2ED208DA" w14:textId="77777777" w:rsidTr="00B052BF">
        <w:tc>
          <w:tcPr>
            <w:tcW w:w="2252" w:type="dxa"/>
            <w:tcBorders>
              <w:top w:val="single" w:sz="4" w:space="0" w:color="auto"/>
              <w:left w:val="nil"/>
              <w:bottom w:val="single" w:sz="4" w:space="0" w:color="auto"/>
              <w:right w:val="nil"/>
            </w:tcBorders>
          </w:tcPr>
          <w:p w14:paraId="2017AFCD" w14:textId="77777777" w:rsidR="00D4664A" w:rsidRDefault="00D4664A" w:rsidP="00B052BF">
            <w:pPr>
              <w:rPr>
                <w:rFonts w:cs="Times New Roman"/>
                <w:iCs/>
                <w:szCs w:val="24"/>
              </w:rPr>
            </w:pPr>
            <w:r>
              <w:rPr>
                <w:rFonts w:cs="Times New Roman"/>
                <w:iCs/>
                <w:szCs w:val="24"/>
              </w:rPr>
              <w:t>Direktur</w:t>
            </w:r>
          </w:p>
        </w:tc>
        <w:tc>
          <w:tcPr>
            <w:tcW w:w="5034" w:type="dxa"/>
            <w:tcBorders>
              <w:top w:val="single" w:sz="4" w:space="0" w:color="auto"/>
              <w:left w:val="nil"/>
              <w:bottom w:val="single" w:sz="4" w:space="0" w:color="auto"/>
              <w:right w:val="nil"/>
            </w:tcBorders>
          </w:tcPr>
          <w:p w14:paraId="47C01427" w14:textId="77777777" w:rsidR="00D4664A" w:rsidRDefault="00D4664A" w:rsidP="00B052BF">
            <w:r>
              <w:t xml:space="preserve">Sistem dapat melakukan validasi SK yang telah dikirim oleh Wadir 1.   Sistem dapat melihat daftar </w:t>
            </w:r>
            <w:r w:rsidRPr="003E0AFE">
              <w:t>Dosen</w:t>
            </w:r>
            <w:r>
              <w:t xml:space="preserve"> dengan mata kuliah pada roombongan belajar yang telah ditentukan.</w:t>
            </w:r>
          </w:p>
        </w:tc>
      </w:tr>
      <w:tr w:rsidR="00D4664A" w14:paraId="58BA9994" w14:textId="77777777" w:rsidTr="00B052BF">
        <w:tc>
          <w:tcPr>
            <w:tcW w:w="2252" w:type="dxa"/>
            <w:tcBorders>
              <w:top w:val="single" w:sz="4" w:space="0" w:color="auto"/>
              <w:left w:val="nil"/>
              <w:bottom w:val="single" w:sz="4" w:space="0" w:color="auto"/>
              <w:right w:val="nil"/>
            </w:tcBorders>
          </w:tcPr>
          <w:p w14:paraId="4AAA6BE9" w14:textId="77777777" w:rsidR="00D4664A" w:rsidRPr="001C6A55" w:rsidRDefault="00D4664A" w:rsidP="00B052BF">
            <w:pPr>
              <w:rPr>
                <w:rFonts w:cs="Times New Roman"/>
                <w:iCs/>
                <w:szCs w:val="24"/>
              </w:rPr>
            </w:pPr>
            <w:r w:rsidRPr="003E0AFE">
              <w:rPr>
                <w:rFonts w:cs="Times New Roman"/>
                <w:szCs w:val="24"/>
              </w:rPr>
              <w:t>Dosen</w:t>
            </w:r>
          </w:p>
        </w:tc>
        <w:tc>
          <w:tcPr>
            <w:tcW w:w="5034" w:type="dxa"/>
            <w:tcBorders>
              <w:top w:val="single" w:sz="4" w:space="0" w:color="auto"/>
              <w:left w:val="nil"/>
              <w:bottom w:val="single" w:sz="4" w:space="0" w:color="auto"/>
              <w:right w:val="nil"/>
            </w:tcBorders>
          </w:tcPr>
          <w:p w14:paraId="06FAA5E3" w14:textId="77777777" w:rsidR="00D4664A" w:rsidRPr="001C6A55" w:rsidRDefault="00D4664A" w:rsidP="00B052BF">
            <w:r>
              <w:t xml:space="preserve">Sistem dapat melihat SK </w:t>
            </w:r>
            <w:r w:rsidRPr="003E0AFE">
              <w:t>Dosen</w:t>
            </w:r>
            <w:r>
              <w:t xml:space="preserve"> mengajar yang telah divalidasi oleh Direktur.</w:t>
            </w:r>
          </w:p>
        </w:tc>
      </w:tr>
    </w:tbl>
    <w:p w14:paraId="09A2B1BD" w14:textId="77777777" w:rsidR="00D4664A" w:rsidRDefault="00D4664A" w:rsidP="00D4664A"/>
    <w:p w14:paraId="41895383" w14:textId="77777777" w:rsidR="00D4664A" w:rsidRDefault="00D4664A" w:rsidP="00D4664A">
      <w:pPr>
        <w:pStyle w:val="Heading3"/>
        <w:ind w:left="426"/>
      </w:pPr>
      <w:bookmarkStart w:id="30" w:name="_Toc95421155"/>
      <w:r>
        <w:t>Analisis Kebutuhan Non Fungsional</w:t>
      </w:r>
      <w:bookmarkEnd w:id="30"/>
    </w:p>
    <w:p w14:paraId="4C5596BD" w14:textId="40FDB0DE" w:rsidR="00D4664A" w:rsidRDefault="00D4664A" w:rsidP="00D4664A">
      <w:pPr>
        <w:ind w:left="360" w:firstLine="360"/>
      </w:pPr>
      <w:r>
        <w:t xml:space="preserve">Pada pembuatan sistem distribusi beban ajar berbasis </w:t>
      </w:r>
      <w:r w:rsidR="005A7A6E" w:rsidRPr="005A7A6E">
        <w:rPr>
          <w:i/>
          <w:iCs/>
        </w:rPr>
        <w:t>web</w:t>
      </w:r>
      <w:r>
        <w:t xml:space="preserve"> memiliki kebutuhan non fungsional yang merupakan batasan dari layanan sistem yang akan dibuat. Berikut merupakan kebutuhan non fungsional sistem distribusi beban ajar berbasis </w:t>
      </w:r>
      <w:r w:rsidR="005A7A6E" w:rsidRPr="005A7A6E">
        <w:rPr>
          <w:i/>
          <w:iCs/>
        </w:rPr>
        <w:t>web</w:t>
      </w:r>
      <w:r>
        <w:t>:</w:t>
      </w:r>
    </w:p>
    <w:p w14:paraId="0A84BBD0" w14:textId="77777777" w:rsidR="00D4664A" w:rsidRDefault="00D4664A" w:rsidP="00D4664A">
      <w:pPr>
        <w:pStyle w:val="ListParagraph"/>
        <w:numPr>
          <w:ilvl w:val="0"/>
          <w:numId w:val="7"/>
        </w:numPr>
      </w:pPr>
      <w:r>
        <w:t>Sistem dapat dijalankan pada komputer atau laptop dengan minimal sistem operasi windows 7.</w:t>
      </w:r>
    </w:p>
    <w:p w14:paraId="2125C44D" w14:textId="72FE1F67" w:rsidR="00D4664A" w:rsidRPr="006E4CFF" w:rsidRDefault="00D4664A" w:rsidP="00D4664A">
      <w:pPr>
        <w:pStyle w:val="ListParagraph"/>
        <w:numPr>
          <w:ilvl w:val="0"/>
          <w:numId w:val="7"/>
        </w:numPr>
      </w:pPr>
      <w:r>
        <w:t xml:space="preserve">Sistem dapat diakses pada </w:t>
      </w:r>
      <w:r w:rsidRPr="006E4CFF">
        <w:rPr>
          <w:i/>
          <w:iCs/>
        </w:rPr>
        <w:t>smartphone</w:t>
      </w:r>
      <w:r>
        <w:rPr>
          <w:i/>
          <w:iCs/>
        </w:rPr>
        <w:t xml:space="preserve"> </w:t>
      </w:r>
      <w:r>
        <w:t>dengan sistem operasi</w:t>
      </w:r>
      <w:r>
        <w:rPr>
          <w:i/>
          <w:iCs/>
        </w:rPr>
        <w:t xml:space="preserve"> </w:t>
      </w:r>
      <w:r w:rsidRPr="006E4CFF">
        <w:rPr>
          <w:i/>
          <w:iCs/>
        </w:rPr>
        <w:t>android</w:t>
      </w:r>
      <w:r>
        <w:t xml:space="preserve"> ataupun </w:t>
      </w:r>
      <w:r w:rsidRPr="006E4CFF">
        <w:rPr>
          <w:i/>
          <w:iCs/>
        </w:rPr>
        <w:t>iO</w:t>
      </w:r>
      <w:r>
        <w:rPr>
          <w:i/>
          <w:iCs/>
        </w:rPr>
        <w:t xml:space="preserve">S </w:t>
      </w:r>
      <w:r>
        <w:t xml:space="preserve">melalui </w:t>
      </w:r>
      <w:r w:rsidR="005A7A6E" w:rsidRPr="005A7A6E">
        <w:rPr>
          <w:i/>
          <w:iCs/>
        </w:rPr>
        <w:t>web</w:t>
      </w:r>
      <w:r w:rsidRPr="000C73F3">
        <w:rPr>
          <w:i/>
          <w:iCs/>
        </w:rPr>
        <w:t xml:space="preserve"> </w:t>
      </w:r>
      <w:r w:rsidRPr="003E0AFE">
        <w:rPr>
          <w:i/>
          <w:iCs/>
        </w:rPr>
        <w:t>browser</w:t>
      </w:r>
      <w:r w:rsidRPr="000C73F3">
        <w:rPr>
          <w:i/>
          <w:iCs/>
        </w:rPr>
        <w:t>.</w:t>
      </w:r>
    </w:p>
    <w:p w14:paraId="40E8781E" w14:textId="31908FC9" w:rsidR="00D4664A" w:rsidRDefault="00D4664A" w:rsidP="00D4664A">
      <w:pPr>
        <w:pStyle w:val="ListParagraph"/>
        <w:numPr>
          <w:ilvl w:val="0"/>
          <w:numId w:val="7"/>
        </w:numPr>
      </w:pPr>
      <w:r>
        <w:t xml:space="preserve">Sistem dapat diakses melalui </w:t>
      </w:r>
      <w:r w:rsidR="005A7A6E" w:rsidRPr="005A7A6E">
        <w:rPr>
          <w:i/>
          <w:iCs/>
        </w:rPr>
        <w:t>web</w:t>
      </w:r>
      <w:r>
        <w:rPr>
          <w:i/>
          <w:iCs/>
        </w:rPr>
        <w:t xml:space="preserve"> </w:t>
      </w:r>
      <w:r w:rsidRPr="003E0AFE">
        <w:rPr>
          <w:i/>
          <w:iCs/>
        </w:rPr>
        <w:t>browser</w:t>
      </w:r>
      <w:r>
        <w:rPr>
          <w:i/>
          <w:iCs/>
        </w:rPr>
        <w:t xml:space="preserve"> Google Chrome, Mozilla Firefox </w:t>
      </w:r>
      <w:r>
        <w:t xml:space="preserve">dan </w:t>
      </w:r>
      <w:r>
        <w:rPr>
          <w:i/>
          <w:iCs/>
        </w:rPr>
        <w:t>Microsoft Edge.</w:t>
      </w:r>
    </w:p>
    <w:p w14:paraId="3154EEF1" w14:textId="77777777" w:rsidR="00D4664A" w:rsidRDefault="00D4664A" w:rsidP="00D4664A">
      <w:pPr>
        <w:pStyle w:val="ListParagraph"/>
        <w:numPr>
          <w:ilvl w:val="0"/>
          <w:numId w:val="7"/>
        </w:numPr>
      </w:pPr>
      <w:r>
        <w:t xml:space="preserve">Sistem tidak bisa diakses tanpa </w:t>
      </w:r>
      <w:r w:rsidRPr="003E0AFE">
        <w:rPr>
          <w:i/>
          <w:iCs/>
        </w:rPr>
        <w:t>login</w:t>
      </w:r>
      <w:r>
        <w:t>.</w:t>
      </w:r>
    </w:p>
    <w:p w14:paraId="225F5770" w14:textId="5213CB82" w:rsidR="00D4664A" w:rsidRDefault="00D4664A" w:rsidP="00D4664A">
      <w:pPr>
        <w:pStyle w:val="ListParagraph"/>
        <w:numPr>
          <w:ilvl w:val="0"/>
          <w:numId w:val="7"/>
        </w:numPr>
      </w:pPr>
      <w:r>
        <w:t xml:space="preserve">Sistem memiliki keamanan yang cukup karena menggunakan </w:t>
      </w:r>
      <w:r w:rsidR="00FF159F" w:rsidRPr="00FF159F">
        <w:rPr>
          <w:i/>
          <w:iCs/>
        </w:rPr>
        <w:t>framework codeigniter</w:t>
      </w:r>
    </w:p>
    <w:p w14:paraId="3EAA2CE5" w14:textId="412D402F" w:rsidR="00D4664A" w:rsidRPr="005C1E11" w:rsidRDefault="005A7A6E" w:rsidP="00D4664A">
      <w:pPr>
        <w:pStyle w:val="ListParagraph"/>
        <w:numPr>
          <w:ilvl w:val="0"/>
          <w:numId w:val="7"/>
        </w:numPr>
      </w:pPr>
      <w:r w:rsidRPr="005A7A6E">
        <w:rPr>
          <w:i/>
          <w:iCs/>
        </w:rPr>
        <w:t>Database</w:t>
      </w:r>
      <w:r w:rsidR="00D4664A">
        <w:t xml:space="preserve"> hanya bisa diakses menggunakan </w:t>
      </w:r>
      <w:r w:rsidR="00D4664A" w:rsidRPr="003E0AFE">
        <w:rPr>
          <w:i/>
          <w:iCs/>
        </w:rPr>
        <w:t>username</w:t>
      </w:r>
      <w:r w:rsidR="00D4664A">
        <w:rPr>
          <w:i/>
          <w:iCs/>
        </w:rPr>
        <w:t xml:space="preserve"> </w:t>
      </w:r>
      <w:r w:rsidR="00D4664A">
        <w:t xml:space="preserve">dan </w:t>
      </w:r>
      <w:r w:rsidR="00D4664A" w:rsidRPr="003E0AFE">
        <w:rPr>
          <w:i/>
          <w:iCs/>
        </w:rPr>
        <w:t>password</w:t>
      </w:r>
      <w:r w:rsidR="00D4664A">
        <w:rPr>
          <w:i/>
          <w:iCs/>
        </w:rPr>
        <w:t>.</w:t>
      </w:r>
    </w:p>
    <w:p w14:paraId="2189126D" w14:textId="77777777" w:rsidR="00D4664A" w:rsidRDefault="00D4664A" w:rsidP="00D4664A">
      <w:pPr>
        <w:pStyle w:val="Heading2"/>
        <w:ind w:left="426" w:hanging="426"/>
      </w:pPr>
      <w:bookmarkStart w:id="31" w:name="_Toc95421156"/>
      <w:r>
        <w:lastRenderedPageBreak/>
        <w:t>Analisa Kelayakan Sistem</w:t>
      </w:r>
      <w:bookmarkEnd w:id="31"/>
    </w:p>
    <w:p w14:paraId="2294B325" w14:textId="77777777" w:rsidR="00D4664A" w:rsidRDefault="00D4664A" w:rsidP="002D00EC">
      <w:pPr>
        <w:pStyle w:val="Heading3"/>
        <w:numPr>
          <w:ilvl w:val="0"/>
          <w:numId w:val="25"/>
        </w:numPr>
        <w:ind w:left="709"/>
      </w:pPr>
      <w:bookmarkStart w:id="32" w:name="_Toc95421157"/>
      <w:r>
        <w:t>Kelayakan Teknologi</w:t>
      </w:r>
      <w:bookmarkEnd w:id="32"/>
    </w:p>
    <w:p w14:paraId="3DA95A39" w14:textId="303FC200" w:rsidR="00D4664A" w:rsidRPr="005525E1" w:rsidRDefault="00D4664A" w:rsidP="00D4664A">
      <w:pPr>
        <w:ind w:left="426" w:firstLine="294"/>
      </w:pPr>
      <w:r>
        <w:t xml:space="preserve">Kelayakan teknologi pada sistem distribusi beban ajar berbasis </w:t>
      </w:r>
      <w:r w:rsidR="005A7A6E" w:rsidRPr="005A7A6E">
        <w:rPr>
          <w:i/>
          <w:iCs/>
        </w:rPr>
        <w:t>web</w:t>
      </w:r>
      <w:r>
        <w:rPr>
          <w:i/>
          <w:iCs/>
        </w:rPr>
        <w:t xml:space="preserve"> </w:t>
      </w:r>
      <w:r>
        <w:t>ini dikategorikan layak. Karena sistem distribusi beban ajar mengikuti perkembangan teknologi yang ada saat ini dan menggunakan teknologi yang sedang marak digunakan oleh banyak kalangan.</w:t>
      </w:r>
    </w:p>
    <w:p w14:paraId="24F716FF" w14:textId="77777777" w:rsidR="00D4664A" w:rsidRDefault="00D4664A" w:rsidP="00D4664A">
      <w:pPr>
        <w:pStyle w:val="Heading3"/>
        <w:numPr>
          <w:ilvl w:val="0"/>
          <w:numId w:val="3"/>
        </w:numPr>
        <w:ind w:left="426" w:firstLine="0"/>
      </w:pPr>
      <w:bookmarkStart w:id="33" w:name="_Toc95421158"/>
      <w:r>
        <w:t>Kelayakan Operasional</w:t>
      </w:r>
      <w:bookmarkEnd w:id="33"/>
    </w:p>
    <w:p w14:paraId="363A09C2" w14:textId="171B33E8" w:rsidR="00D4664A" w:rsidRPr="006F4DCE" w:rsidRDefault="00D4664A" w:rsidP="00D4664A">
      <w:pPr>
        <w:ind w:left="426" w:firstLine="294"/>
      </w:pPr>
      <w:r>
        <w:t xml:space="preserve">Kelayakan operasional sistem distribusi beban ajar berbasis </w:t>
      </w:r>
      <w:r w:rsidR="005A7A6E" w:rsidRPr="005A7A6E">
        <w:rPr>
          <w:i/>
          <w:iCs/>
        </w:rPr>
        <w:t>web</w:t>
      </w:r>
      <w:r>
        <w:t xml:space="preserve"> ini dikatakan layak. Karena dengan sistem distribusi beban ajar berbasis </w:t>
      </w:r>
      <w:r w:rsidR="005A7A6E" w:rsidRPr="005A7A6E">
        <w:rPr>
          <w:i/>
          <w:iCs/>
        </w:rPr>
        <w:t>web</w:t>
      </w:r>
      <w:r>
        <w:t xml:space="preserve"> ini proses pendistribusian beban ajar dan pembuatan SK mengajar akan menjadi lebih mudah.</w:t>
      </w:r>
    </w:p>
    <w:p w14:paraId="6B951823" w14:textId="77777777" w:rsidR="00D4664A" w:rsidRDefault="00D4664A" w:rsidP="00D4664A">
      <w:pPr>
        <w:pStyle w:val="Heading2"/>
        <w:ind w:left="426" w:hanging="426"/>
      </w:pPr>
      <w:bookmarkStart w:id="34" w:name="_Toc95421159"/>
      <w:r>
        <w:t>Perancangan Sistem</w:t>
      </w:r>
      <w:bookmarkEnd w:id="34"/>
    </w:p>
    <w:p w14:paraId="51CBED8D" w14:textId="77777777" w:rsidR="00D4664A" w:rsidRDefault="00D4664A" w:rsidP="00314CDB">
      <w:pPr>
        <w:pStyle w:val="Heading3"/>
        <w:numPr>
          <w:ilvl w:val="0"/>
          <w:numId w:val="38"/>
        </w:numPr>
        <w:ind w:left="709"/>
      </w:pPr>
      <w:bookmarkStart w:id="35" w:name="_Toc95421160"/>
      <w:r>
        <w:t>Deskripsi Sistem</w:t>
      </w:r>
      <w:bookmarkEnd w:id="35"/>
    </w:p>
    <w:p w14:paraId="1765175C" w14:textId="50F3DD88" w:rsidR="00D4664A" w:rsidRDefault="00D4664A" w:rsidP="00D4664A">
      <w:pPr>
        <w:pStyle w:val="ListParagraph"/>
        <w:ind w:left="426" w:firstLine="294"/>
      </w:pPr>
      <w:r>
        <w:t xml:space="preserve">Sistem distribusi beban ajar berbasis </w:t>
      </w:r>
      <w:r w:rsidR="005A7A6E" w:rsidRPr="005A7A6E">
        <w:rPr>
          <w:i/>
          <w:iCs/>
        </w:rPr>
        <w:t>web</w:t>
      </w:r>
      <w:r>
        <w:rPr>
          <w:i/>
          <w:iCs/>
        </w:rPr>
        <w:t xml:space="preserve"> </w:t>
      </w:r>
      <w:r>
        <w:t xml:space="preserve">merupakan sistem yang mengatur dan menyimpan data </w:t>
      </w:r>
      <w:r w:rsidRPr="003E0AFE">
        <w:t>Dosen</w:t>
      </w:r>
      <w:r>
        <w:t xml:space="preserve"> mata kuliah pada rombongan belajar. pada sistem distribusi beban ajar </w:t>
      </w:r>
      <w:r w:rsidRPr="00F81BE5">
        <w:t>Kaprodi</w:t>
      </w:r>
      <w:r>
        <w:t xml:space="preserve"> akan menentukan mata kuliah yang akan diampu oleh </w:t>
      </w:r>
      <w:r w:rsidRPr="003E0AFE">
        <w:t>Dosen</w:t>
      </w:r>
      <w:r>
        <w:t xml:space="preserve">. Setelah </w:t>
      </w:r>
      <w:r w:rsidRPr="00F81BE5">
        <w:t>Kaprodi</w:t>
      </w:r>
      <w:r>
        <w:t xml:space="preserve"> selesai menentukan </w:t>
      </w:r>
      <w:r w:rsidRPr="003E0AFE">
        <w:t>Dosen</w:t>
      </w:r>
      <w:r>
        <w:t xml:space="preserve"> pengampu mata kuliah, sistem akann mengirimkan data distribusi ke Ka. BAAK dan Wadir 1 serta Direktur untuk dilakukan verifikasi dan validasi. Sistem distribusi beban ajar ini akan memberikan </w:t>
      </w:r>
      <w:r w:rsidRPr="00185E42">
        <w:rPr>
          <w:i/>
          <w:iCs/>
        </w:rPr>
        <w:t>output</w:t>
      </w:r>
      <w:r>
        <w:t xml:space="preserve"> akhir dalam bentuk SK </w:t>
      </w:r>
      <w:r w:rsidRPr="003E0AFE">
        <w:t>Dosen</w:t>
      </w:r>
      <w:r>
        <w:t xml:space="preserve"> Mengajar.</w:t>
      </w:r>
    </w:p>
    <w:p w14:paraId="1C3DF5CC" w14:textId="77777777" w:rsidR="00D4664A" w:rsidRPr="00B57832" w:rsidRDefault="00D4664A" w:rsidP="00D4664A">
      <w:pPr>
        <w:ind w:left="426" w:firstLine="294"/>
      </w:pPr>
      <w:r>
        <w:t xml:space="preserve">Sistem distribusi beban ajar ini dapat diakses oleh Operator Akademik, </w:t>
      </w:r>
      <w:r w:rsidRPr="00F81BE5">
        <w:t>Kaprodi</w:t>
      </w:r>
      <w:r>
        <w:t xml:space="preserve">, Ka. BAAK, Wadir 1, Direktur dan </w:t>
      </w:r>
      <w:r w:rsidRPr="003E0AFE">
        <w:t>Dosen</w:t>
      </w:r>
      <w:r>
        <w:t>.</w:t>
      </w:r>
    </w:p>
    <w:p w14:paraId="100B50A1" w14:textId="77777777" w:rsidR="00D4664A" w:rsidRDefault="00D4664A" w:rsidP="00314CDB">
      <w:pPr>
        <w:pStyle w:val="Heading3"/>
        <w:ind w:left="426"/>
      </w:pPr>
      <w:bookmarkStart w:id="36" w:name="_Toc95421161"/>
      <w:r w:rsidRPr="00BE6CA4">
        <w:rPr>
          <w:i/>
          <w:iCs/>
        </w:rPr>
        <w:t>Diagram</w:t>
      </w:r>
      <w:r>
        <w:t xml:space="preserve"> Blok Sistem</w:t>
      </w:r>
      <w:bookmarkEnd w:id="36"/>
    </w:p>
    <w:p w14:paraId="1D20E8D6" w14:textId="77777777" w:rsidR="00D4664A" w:rsidRDefault="00D4664A" w:rsidP="00D4664A">
      <w:pPr>
        <w:pStyle w:val="ListParagraph"/>
        <w:ind w:left="426" w:firstLine="294"/>
      </w:pPr>
      <w:r>
        <w:t xml:space="preserve">Berikut adalah </w:t>
      </w:r>
      <w:r w:rsidRPr="00BE6CA4">
        <w:rPr>
          <w:i/>
          <w:iCs/>
        </w:rPr>
        <w:t>diagram</w:t>
      </w:r>
      <w:r>
        <w:t xml:space="preserve"> blok yang terdapat pada sistem distribusi beban ajar:</w:t>
      </w:r>
    </w:p>
    <w:p w14:paraId="12912400" w14:textId="77777777" w:rsidR="00D4664A" w:rsidRDefault="00D4664A" w:rsidP="00D4664A">
      <w:pPr>
        <w:pStyle w:val="ListParagraph"/>
        <w:ind w:left="426"/>
      </w:pPr>
      <w:r>
        <w:rPr>
          <w:noProof/>
        </w:rPr>
        <w:lastRenderedPageBreak/>
        <w:drawing>
          <wp:inline distT="0" distB="0" distL="0" distR="0" wp14:anchorId="4AA4EB03" wp14:editId="33D8A4A9">
            <wp:extent cx="5042535" cy="3198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042535" cy="3198495"/>
                    </a:xfrm>
                    <a:prstGeom prst="rect">
                      <a:avLst/>
                    </a:prstGeom>
                  </pic:spPr>
                </pic:pic>
              </a:graphicData>
            </a:graphic>
          </wp:inline>
        </w:drawing>
      </w:r>
    </w:p>
    <w:p w14:paraId="651EC7B3" w14:textId="77777777" w:rsidR="00D4664A" w:rsidRPr="004735CE" w:rsidRDefault="00D4664A" w:rsidP="002D00EC">
      <w:pPr>
        <w:pStyle w:val="Heading4"/>
        <w:numPr>
          <w:ilvl w:val="0"/>
          <w:numId w:val="15"/>
        </w:numPr>
        <w:ind w:hanging="11"/>
      </w:pPr>
      <w:r>
        <w:rPr>
          <w:rStyle w:val="Heading4Char"/>
          <w:iCs/>
        </w:rPr>
        <w:t xml:space="preserve"> </w:t>
      </w:r>
      <w:bookmarkStart w:id="37" w:name="_Toc95421183"/>
      <w:r w:rsidRPr="00BE6CA4">
        <w:rPr>
          <w:rStyle w:val="Heading4Char"/>
          <w:i/>
          <w:iCs/>
        </w:rPr>
        <w:t>Diagram</w:t>
      </w:r>
      <w:r w:rsidRPr="004735CE">
        <w:rPr>
          <w:rStyle w:val="Heading4Char"/>
          <w:iCs/>
        </w:rPr>
        <w:t xml:space="preserve"> Blok Sistem</w:t>
      </w:r>
      <w:bookmarkEnd w:id="37"/>
    </w:p>
    <w:p w14:paraId="68E0049A" w14:textId="0C0FDBBD" w:rsidR="00D4664A" w:rsidRPr="00B80007" w:rsidRDefault="00D4664A" w:rsidP="00D4664A">
      <w:pPr>
        <w:pStyle w:val="ListParagraph"/>
        <w:ind w:firstLine="294"/>
      </w:pPr>
      <w:r>
        <w:t xml:space="preserve">Gambar 3.1 merupakan alur kerja sistem yang terdapat pada sistem distribusi beban ajar. Pada gambar 3.1 terdapat beberapa </w:t>
      </w:r>
      <w:r w:rsidRPr="003E0AFE">
        <w:rPr>
          <w:i/>
          <w:iCs/>
        </w:rPr>
        <w:t>user</w:t>
      </w:r>
      <w:r>
        <w:t xml:space="preserve"> yang dapat mengakses sistem. </w:t>
      </w:r>
      <w:r w:rsidRPr="003E0AFE">
        <w:rPr>
          <w:i/>
          <w:iCs/>
        </w:rPr>
        <w:t>User</w:t>
      </w:r>
      <w:r>
        <w:rPr>
          <w:i/>
          <w:iCs/>
        </w:rPr>
        <w:t xml:space="preserve"> </w:t>
      </w:r>
      <w:r>
        <w:t xml:space="preserve">meliputi Operator Akademik, </w:t>
      </w:r>
      <w:r w:rsidRPr="00F81BE5">
        <w:t>Kaprodi</w:t>
      </w:r>
      <w:r>
        <w:t xml:space="preserve">, Ka. BAAK, Wadir 1, Direktur dan </w:t>
      </w:r>
      <w:r w:rsidRPr="003E0AFE">
        <w:t>Dosen</w:t>
      </w:r>
      <w:r>
        <w:t xml:space="preserve">. </w:t>
      </w:r>
      <w:r w:rsidRPr="003E0AFE">
        <w:rPr>
          <w:i/>
          <w:iCs/>
        </w:rPr>
        <w:t>User</w:t>
      </w:r>
      <w:r>
        <w:rPr>
          <w:i/>
          <w:iCs/>
        </w:rPr>
        <w:t xml:space="preserve"> </w:t>
      </w:r>
      <w:r>
        <w:t xml:space="preserve">dapat mengakses sistem distribusi beban ajar menggunakan perangkat seperti komputer atau laptop yang memiliki </w:t>
      </w:r>
      <w:r w:rsidR="005A7A6E" w:rsidRPr="005A7A6E">
        <w:rPr>
          <w:i/>
          <w:iCs/>
        </w:rPr>
        <w:t>web</w:t>
      </w:r>
      <w:r>
        <w:t xml:space="preserve"> </w:t>
      </w:r>
      <w:r w:rsidRPr="003E0AFE">
        <w:rPr>
          <w:i/>
          <w:iCs/>
        </w:rPr>
        <w:t>browser</w:t>
      </w:r>
      <w:r>
        <w:t xml:space="preserve"> dan telah terhubung ke </w:t>
      </w:r>
      <w:r w:rsidRPr="00066540">
        <w:rPr>
          <w:i/>
          <w:iCs/>
        </w:rPr>
        <w:t>internet</w:t>
      </w:r>
      <w:r>
        <w:t xml:space="preserve">. Perangkat yang digunakan untuk mengakses sistem distribusi beban ajar akan mengirimkan </w:t>
      </w:r>
      <w:r w:rsidRPr="00066540">
        <w:t>permintaan</w:t>
      </w:r>
      <w:r>
        <w:t>(</w:t>
      </w:r>
      <w:r>
        <w:rPr>
          <w:i/>
          <w:iCs/>
        </w:rPr>
        <w:t>request</w:t>
      </w:r>
      <w:r>
        <w:t xml:space="preserve">) ke </w:t>
      </w:r>
      <w:r w:rsidR="005A7A6E" w:rsidRPr="005A7A6E">
        <w:rPr>
          <w:i/>
          <w:iCs/>
        </w:rPr>
        <w:t>web</w:t>
      </w:r>
      <w:r>
        <w:t xml:space="preserve"> server untuk menampilkan sistem pada perangkat yang digunakan oleh </w:t>
      </w:r>
      <w:r w:rsidRPr="003E0AFE">
        <w:rPr>
          <w:i/>
          <w:iCs/>
        </w:rPr>
        <w:t>user</w:t>
      </w:r>
      <w:r>
        <w:rPr>
          <w:i/>
          <w:iCs/>
        </w:rPr>
        <w:t>.</w:t>
      </w:r>
      <w:r w:rsidRPr="00B80007">
        <w:rPr>
          <w:i/>
          <w:iCs/>
        </w:rPr>
        <w:t xml:space="preserve"> </w:t>
      </w:r>
      <w:r w:rsidR="005A7A6E" w:rsidRPr="005A7A6E">
        <w:rPr>
          <w:i/>
          <w:iCs/>
        </w:rPr>
        <w:t>Web</w:t>
      </w:r>
      <w:r w:rsidRPr="00B80007">
        <w:rPr>
          <w:i/>
          <w:iCs/>
        </w:rPr>
        <w:t xml:space="preserve"> server</w:t>
      </w:r>
      <w:r>
        <w:rPr>
          <w:i/>
          <w:iCs/>
        </w:rPr>
        <w:t xml:space="preserve"> </w:t>
      </w:r>
      <w:r>
        <w:t xml:space="preserve">kemudian mengakses </w:t>
      </w:r>
      <w:r w:rsidR="005A7A6E" w:rsidRPr="005A7A6E">
        <w:rPr>
          <w:i/>
          <w:iCs/>
        </w:rPr>
        <w:t>database</w:t>
      </w:r>
      <w:r>
        <w:t xml:space="preserve"> untuk mendapatkan informasi yang diperlukan.</w:t>
      </w:r>
    </w:p>
    <w:p w14:paraId="751D7B55" w14:textId="77777777" w:rsidR="00D4664A" w:rsidRDefault="00D4664A" w:rsidP="00314CDB">
      <w:pPr>
        <w:pStyle w:val="Heading3"/>
        <w:ind w:left="426"/>
      </w:pPr>
      <w:bookmarkStart w:id="38" w:name="_Toc95421162"/>
      <w:r>
        <w:t>Perancangan Sistem</w:t>
      </w:r>
      <w:bookmarkEnd w:id="38"/>
    </w:p>
    <w:p w14:paraId="07116198" w14:textId="77777777" w:rsidR="00D4664A" w:rsidRDefault="00D4664A" w:rsidP="00D4664A">
      <w:pPr>
        <w:pStyle w:val="ListParagraph"/>
        <w:ind w:left="426" w:firstLine="294"/>
      </w:pPr>
      <w:r>
        <w:t xml:space="preserve">Perancangan sistem distribusi beban ajar ini menggunakan </w:t>
      </w:r>
      <w:r w:rsidRPr="00B80007">
        <w:rPr>
          <w:i/>
          <w:iCs/>
        </w:rPr>
        <w:t>UML</w:t>
      </w:r>
      <w:r>
        <w:rPr>
          <w:i/>
          <w:iCs/>
        </w:rPr>
        <w:t xml:space="preserve"> (Unified Modelling Language) </w:t>
      </w:r>
      <w:r>
        <w:t xml:space="preserve">dengan 4 </w:t>
      </w:r>
      <w:r w:rsidRPr="00BE6CA4">
        <w:rPr>
          <w:i/>
          <w:iCs/>
        </w:rPr>
        <w:t>diagram</w:t>
      </w:r>
      <w:r>
        <w:t xml:space="preserve"> yang meliputi </w:t>
      </w:r>
      <w:r w:rsidRPr="003E0AFE">
        <w:rPr>
          <w:i/>
          <w:iCs/>
        </w:rPr>
        <w:t>use case</w:t>
      </w:r>
      <w:r w:rsidRPr="000677B3">
        <w:rPr>
          <w:i/>
          <w:iCs/>
        </w:rPr>
        <w:t xml:space="preserve"> </w:t>
      </w:r>
      <w:r w:rsidRPr="00BE6CA4">
        <w:rPr>
          <w:i/>
          <w:iCs/>
        </w:rPr>
        <w:t>diagram</w:t>
      </w:r>
      <w:r w:rsidRPr="000677B3">
        <w:rPr>
          <w:i/>
          <w:iCs/>
        </w:rPr>
        <w:t xml:space="preserve">, </w:t>
      </w:r>
      <w:r w:rsidRPr="00452881">
        <w:rPr>
          <w:i/>
          <w:iCs/>
        </w:rPr>
        <w:t>activity</w:t>
      </w:r>
      <w:r w:rsidRPr="000677B3">
        <w:rPr>
          <w:i/>
          <w:iCs/>
        </w:rPr>
        <w:t xml:space="preserve"> </w:t>
      </w:r>
      <w:r w:rsidRPr="00BE6CA4">
        <w:rPr>
          <w:i/>
          <w:iCs/>
        </w:rPr>
        <w:t>diagram</w:t>
      </w:r>
      <w:r w:rsidRPr="000677B3">
        <w:rPr>
          <w:i/>
          <w:iCs/>
        </w:rPr>
        <w:t xml:space="preserve">, </w:t>
      </w:r>
      <w:r w:rsidRPr="00452881">
        <w:rPr>
          <w:i/>
          <w:iCs/>
        </w:rPr>
        <w:t>sequence</w:t>
      </w:r>
      <w:r w:rsidRPr="000677B3">
        <w:rPr>
          <w:i/>
          <w:iCs/>
        </w:rPr>
        <w:t xml:space="preserve"> </w:t>
      </w:r>
      <w:r w:rsidRPr="00BE6CA4">
        <w:rPr>
          <w:i/>
          <w:iCs/>
        </w:rPr>
        <w:t>diagram</w:t>
      </w:r>
      <w:r>
        <w:t xml:space="preserve"> dan </w:t>
      </w:r>
      <w:r w:rsidRPr="000677B3">
        <w:rPr>
          <w:i/>
          <w:iCs/>
        </w:rPr>
        <w:t xml:space="preserve">class </w:t>
      </w:r>
      <w:r w:rsidRPr="00BE6CA4">
        <w:rPr>
          <w:i/>
          <w:iCs/>
        </w:rPr>
        <w:t>diagram</w:t>
      </w:r>
      <w:r w:rsidRPr="000677B3">
        <w:rPr>
          <w:i/>
          <w:iCs/>
        </w:rPr>
        <w:t>.</w:t>
      </w:r>
    </w:p>
    <w:p w14:paraId="40D9C57B" w14:textId="77777777" w:rsidR="00D4664A" w:rsidRDefault="00D4664A" w:rsidP="00D4664A">
      <w:pPr>
        <w:spacing w:after="160" w:line="259" w:lineRule="auto"/>
        <w:jc w:val="left"/>
        <w:rPr>
          <w:i/>
          <w:iCs/>
        </w:rPr>
      </w:pPr>
      <w:r>
        <w:rPr>
          <w:i/>
          <w:iCs/>
        </w:rPr>
        <w:br w:type="page"/>
      </w:r>
    </w:p>
    <w:p w14:paraId="7D79E189" w14:textId="77777777" w:rsidR="00D4664A" w:rsidRDefault="00D4664A" w:rsidP="002D00EC">
      <w:pPr>
        <w:pStyle w:val="ListParagraph"/>
        <w:numPr>
          <w:ilvl w:val="0"/>
          <w:numId w:val="10"/>
        </w:numPr>
        <w:ind w:left="1134"/>
      </w:pPr>
      <w:r w:rsidRPr="003E0AFE">
        <w:rPr>
          <w:i/>
          <w:iCs/>
        </w:rPr>
        <w:lastRenderedPageBreak/>
        <w:t>Use case</w:t>
      </w:r>
      <w:r>
        <w:t xml:space="preserve"> </w:t>
      </w:r>
      <w:r w:rsidRPr="00BE6CA4">
        <w:rPr>
          <w:i/>
          <w:iCs/>
        </w:rPr>
        <w:t>Diagram</w:t>
      </w:r>
    </w:p>
    <w:p w14:paraId="47CE4D83" w14:textId="77777777" w:rsidR="00D4664A" w:rsidRDefault="00D4664A" w:rsidP="002D00EC">
      <w:pPr>
        <w:pStyle w:val="ListParagraph"/>
        <w:numPr>
          <w:ilvl w:val="0"/>
          <w:numId w:val="12"/>
        </w:numPr>
      </w:pPr>
      <w:r w:rsidRPr="003E0AFE">
        <w:rPr>
          <w:i/>
          <w:iCs/>
        </w:rPr>
        <w:t>Use case</w:t>
      </w:r>
      <w:r>
        <w:t xml:space="preserve"> </w:t>
      </w:r>
      <w:r w:rsidRPr="00BE6CA4">
        <w:rPr>
          <w:i/>
          <w:iCs/>
        </w:rPr>
        <w:t>Diagram</w:t>
      </w:r>
      <w:r>
        <w:t xml:space="preserve"> </w:t>
      </w:r>
      <w:r w:rsidRPr="003E0AFE">
        <w:rPr>
          <w:i/>
          <w:iCs/>
        </w:rPr>
        <w:t>Login</w:t>
      </w:r>
    </w:p>
    <w:p w14:paraId="50808776" w14:textId="77777777" w:rsidR="00D4664A" w:rsidRDefault="00D4664A" w:rsidP="00D4664A">
      <w:pPr>
        <w:spacing w:after="160" w:line="259" w:lineRule="auto"/>
        <w:ind w:left="1134"/>
        <w:jc w:val="left"/>
      </w:pPr>
      <w:r>
        <w:rPr>
          <w:noProof/>
        </w:rPr>
        <w:drawing>
          <wp:inline distT="0" distB="0" distL="0" distR="0" wp14:anchorId="1931C7AE" wp14:editId="25C62159">
            <wp:extent cx="4400550" cy="2686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1">
                      <a:extLst>
                        <a:ext uri="{28A0092B-C50C-407E-A947-70E740481C1C}">
                          <a14:useLocalDpi xmlns:a14="http://schemas.microsoft.com/office/drawing/2010/main" val="0"/>
                        </a:ext>
                      </a:extLst>
                    </a:blip>
                    <a:stretch>
                      <a:fillRect/>
                    </a:stretch>
                  </pic:blipFill>
                  <pic:spPr>
                    <a:xfrm>
                      <a:off x="0" y="0"/>
                      <a:ext cx="4400550" cy="2686050"/>
                    </a:xfrm>
                    <a:prstGeom prst="rect">
                      <a:avLst/>
                    </a:prstGeom>
                  </pic:spPr>
                </pic:pic>
              </a:graphicData>
            </a:graphic>
          </wp:inline>
        </w:drawing>
      </w:r>
    </w:p>
    <w:p w14:paraId="6DD990C8" w14:textId="77777777" w:rsidR="00D4664A" w:rsidRPr="004735CE" w:rsidRDefault="00D4664A" w:rsidP="002D00EC">
      <w:pPr>
        <w:pStyle w:val="Heading4"/>
        <w:numPr>
          <w:ilvl w:val="0"/>
          <w:numId w:val="15"/>
        </w:numPr>
        <w:ind w:left="1418" w:hanging="11"/>
        <w:rPr>
          <w:rStyle w:val="Heading4Char"/>
          <w:i/>
        </w:rPr>
      </w:pPr>
      <w:r>
        <w:rPr>
          <w:rStyle w:val="Heading4Char"/>
          <w:i/>
        </w:rPr>
        <w:t xml:space="preserve"> </w:t>
      </w:r>
      <w:bookmarkStart w:id="39" w:name="_Toc95421184"/>
      <w:r w:rsidRPr="003E0AFE">
        <w:rPr>
          <w:rStyle w:val="Heading4Char"/>
          <w:i/>
          <w:iCs/>
        </w:rPr>
        <w:t>Use case</w:t>
      </w:r>
      <w:r w:rsidRPr="004735CE">
        <w:rPr>
          <w:rStyle w:val="Heading4Char"/>
          <w:i/>
        </w:rPr>
        <w:t xml:space="preserve"> </w:t>
      </w:r>
      <w:r w:rsidRPr="00BE6CA4">
        <w:rPr>
          <w:rStyle w:val="Heading4Char"/>
          <w:i/>
          <w:iCs/>
        </w:rPr>
        <w:t>Diagram</w:t>
      </w:r>
      <w:r w:rsidRPr="004735CE">
        <w:rPr>
          <w:rStyle w:val="Heading4Char"/>
          <w:i/>
        </w:rPr>
        <w:t xml:space="preserve"> </w:t>
      </w:r>
      <w:r w:rsidRPr="00594354">
        <w:rPr>
          <w:rStyle w:val="Heading4Char"/>
          <w:iCs/>
        </w:rPr>
        <w:t>Proses</w:t>
      </w:r>
      <w:r>
        <w:rPr>
          <w:rStyle w:val="Heading4Char"/>
          <w:i/>
        </w:rPr>
        <w:t xml:space="preserve"> </w:t>
      </w:r>
      <w:r w:rsidRPr="003E0AFE">
        <w:rPr>
          <w:rStyle w:val="Heading4Char"/>
          <w:i/>
          <w:iCs/>
        </w:rPr>
        <w:t>Login</w:t>
      </w:r>
      <w:bookmarkEnd w:id="39"/>
    </w:p>
    <w:p w14:paraId="4E943D78" w14:textId="77777777" w:rsidR="00D4664A" w:rsidRDefault="00D4664A" w:rsidP="00D4664A">
      <w:pPr>
        <w:ind w:left="1134" w:firstLine="273"/>
      </w:pPr>
      <w:r>
        <w:t xml:space="preserve">Gambar 3.2 menjelaskan proses </w:t>
      </w:r>
      <w:r w:rsidRPr="003E0AFE">
        <w:rPr>
          <w:i/>
          <w:iCs/>
        </w:rPr>
        <w:t>login</w:t>
      </w:r>
      <w:r>
        <w:t xml:space="preserve"> yang dilakukan oleh Operator Akademik, </w:t>
      </w:r>
      <w:r w:rsidRPr="00F81BE5">
        <w:t>Kaprodi</w:t>
      </w:r>
      <w:r>
        <w:t xml:space="preserve">, Wadir 1, Direktur, Ka. BAAK, dan </w:t>
      </w:r>
      <w:r w:rsidRPr="003E0AFE">
        <w:t>Dosen</w:t>
      </w:r>
      <w:r>
        <w:t xml:space="preserve">. Setelah </w:t>
      </w:r>
      <w:r w:rsidRPr="003E0AFE">
        <w:rPr>
          <w:i/>
          <w:iCs/>
        </w:rPr>
        <w:t>User</w:t>
      </w:r>
      <w:r>
        <w:t xml:space="preserve"> mengakses halaman </w:t>
      </w:r>
      <w:r w:rsidRPr="003E0AFE">
        <w:rPr>
          <w:i/>
          <w:iCs/>
        </w:rPr>
        <w:t>login</w:t>
      </w:r>
      <w:r>
        <w:t xml:space="preserve">, kemudian </w:t>
      </w:r>
      <w:r w:rsidRPr="003E0AFE">
        <w:rPr>
          <w:i/>
          <w:iCs/>
        </w:rPr>
        <w:t>user</w:t>
      </w:r>
      <w:r>
        <w:t xml:space="preserve"> akan menginputkan </w:t>
      </w:r>
      <w:r w:rsidRPr="003E0AFE">
        <w:rPr>
          <w:i/>
          <w:iCs/>
        </w:rPr>
        <w:t>username</w:t>
      </w:r>
      <w:r>
        <w:t xml:space="preserve"> dan </w:t>
      </w:r>
      <w:r w:rsidRPr="003E0AFE">
        <w:rPr>
          <w:i/>
          <w:iCs/>
        </w:rPr>
        <w:t>password</w:t>
      </w:r>
      <w:r>
        <w:t xml:space="preserve">. Selanjutnya sistem akan memeriksa </w:t>
      </w:r>
      <w:r w:rsidRPr="003E0AFE">
        <w:rPr>
          <w:i/>
          <w:iCs/>
        </w:rPr>
        <w:t>username</w:t>
      </w:r>
      <w:r>
        <w:t xml:space="preserve"> dan </w:t>
      </w:r>
      <w:r w:rsidRPr="003E0AFE">
        <w:rPr>
          <w:i/>
          <w:iCs/>
        </w:rPr>
        <w:t>password</w:t>
      </w:r>
      <w:r>
        <w:t xml:space="preserve"> yang telah diinputkan oleh </w:t>
      </w:r>
      <w:r w:rsidRPr="003E0AFE">
        <w:rPr>
          <w:i/>
          <w:iCs/>
        </w:rPr>
        <w:t>user</w:t>
      </w:r>
      <w:r>
        <w:t xml:space="preserve">. Apabila </w:t>
      </w:r>
      <w:r w:rsidRPr="003E0AFE">
        <w:rPr>
          <w:i/>
          <w:iCs/>
        </w:rPr>
        <w:t>username</w:t>
      </w:r>
      <w:r>
        <w:t xml:space="preserve"> dan </w:t>
      </w:r>
      <w:r w:rsidRPr="003E0AFE">
        <w:rPr>
          <w:i/>
          <w:iCs/>
        </w:rPr>
        <w:t>password</w:t>
      </w:r>
      <w:r>
        <w:t xml:space="preserve"> benar maka sistem akan menampilkan halaman utama untuk masing-masing </w:t>
      </w:r>
      <w:r w:rsidRPr="003E0AFE">
        <w:rPr>
          <w:i/>
          <w:iCs/>
        </w:rPr>
        <w:t>user</w:t>
      </w:r>
      <w:r>
        <w:t xml:space="preserve">. Dan jika </w:t>
      </w:r>
      <w:r w:rsidRPr="003E0AFE">
        <w:rPr>
          <w:i/>
          <w:iCs/>
        </w:rPr>
        <w:t>username</w:t>
      </w:r>
      <w:r>
        <w:t xml:space="preserve"> dan </w:t>
      </w:r>
      <w:r w:rsidRPr="003E0AFE">
        <w:rPr>
          <w:i/>
          <w:iCs/>
        </w:rPr>
        <w:t>password</w:t>
      </w:r>
      <w:r>
        <w:t xml:space="preserve"> tidak benar, sistem akan tetap menampilkan halaman </w:t>
      </w:r>
      <w:r w:rsidRPr="003E0AFE">
        <w:rPr>
          <w:i/>
          <w:iCs/>
        </w:rPr>
        <w:t>login</w:t>
      </w:r>
      <w:r>
        <w:t xml:space="preserve"> dan menampilkan kesalahan </w:t>
      </w:r>
      <w:r w:rsidRPr="003E0AFE">
        <w:rPr>
          <w:i/>
          <w:iCs/>
        </w:rPr>
        <w:t>username</w:t>
      </w:r>
      <w:r>
        <w:t xml:space="preserve"> dan </w:t>
      </w:r>
      <w:r w:rsidRPr="003E0AFE">
        <w:rPr>
          <w:i/>
          <w:iCs/>
        </w:rPr>
        <w:t>password</w:t>
      </w:r>
      <w:r>
        <w:t>.</w:t>
      </w:r>
    </w:p>
    <w:p w14:paraId="28070554" w14:textId="77777777" w:rsidR="00D4664A" w:rsidRDefault="00D4664A" w:rsidP="00D4664A">
      <w:pPr>
        <w:spacing w:after="160" w:line="259" w:lineRule="auto"/>
        <w:jc w:val="left"/>
        <w:rPr>
          <w:i/>
          <w:iCs/>
        </w:rPr>
      </w:pPr>
      <w:r>
        <w:rPr>
          <w:i/>
          <w:iCs/>
        </w:rPr>
        <w:br w:type="page"/>
      </w:r>
    </w:p>
    <w:p w14:paraId="30642E19"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Kurikulum</w:t>
      </w:r>
    </w:p>
    <w:p w14:paraId="0E4952F8" w14:textId="77777777" w:rsidR="00D4664A" w:rsidRPr="00B52540" w:rsidRDefault="00D4664A" w:rsidP="00D4664A">
      <w:pPr>
        <w:ind w:left="774" w:firstLine="720"/>
      </w:pPr>
      <w:r>
        <w:t xml:space="preserve">Berikut adalah gambar </w:t>
      </w:r>
      <w:r w:rsidRPr="003E0AFE">
        <w:rPr>
          <w:i/>
          <w:iCs/>
        </w:rPr>
        <w:t>use case</w:t>
      </w:r>
      <w:r w:rsidRPr="00B52540">
        <w:rPr>
          <w:i/>
          <w:iCs/>
        </w:rPr>
        <w:t xml:space="preserve"> </w:t>
      </w:r>
      <w:r w:rsidRPr="00BE6CA4">
        <w:rPr>
          <w:i/>
          <w:iCs/>
        </w:rPr>
        <w:t>diagram</w:t>
      </w:r>
      <w:r w:rsidRPr="00B52540">
        <w:rPr>
          <w:i/>
          <w:iCs/>
        </w:rPr>
        <w:t xml:space="preserve"> </w:t>
      </w:r>
      <w:r>
        <w:t>kurikulum.</w:t>
      </w:r>
    </w:p>
    <w:p w14:paraId="2E00BE6D" w14:textId="77777777" w:rsidR="00D4664A" w:rsidRDefault="00D4664A" w:rsidP="00D4664A">
      <w:pPr>
        <w:pStyle w:val="ListParagraph"/>
        <w:ind w:left="1134"/>
      </w:pPr>
      <w:r>
        <w:rPr>
          <w:noProof/>
        </w:rPr>
        <w:drawing>
          <wp:inline distT="0" distB="0" distL="0" distR="0" wp14:anchorId="3CFA2395" wp14:editId="6333D335">
            <wp:extent cx="4368935" cy="35860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2">
                      <a:extLst>
                        <a:ext uri="{28A0092B-C50C-407E-A947-70E740481C1C}">
                          <a14:useLocalDpi xmlns:a14="http://schemas.microsoft.com/office/drawing/2010/main" val="0"/>
                        </a:ext>
                      </a:extLst>
                    </a:blip>
                    <a:stretch>
                      <a:fillRect/>
                    </a:stretch>
                  </pic:blipFill>
                  <pic:spPr>
                    <a:xfrm>
                      <a:off x="0" y="0"/>
                      <a:ext cx="4389607" cy="3603005"/>
                    </a:xfrm>
                    <a:prstGeom prst="rect">
                      <a:avLst/>
                    </a:prstGeom>
                  </pic:spPr>
                </pic:pic>
              </a:graphicData>
            </a:graphic>
          </wp:inline>
        </w:drawing>
      </w:r>
    </w:p>
    <w:p w14:paraId="6D961644" w14:textId="77777777" w:rsidR="00D4664A" w:rsidRDefault="00D4664A" w:rsidP="002D00EC">
      <w:pPr>
        <w:pStyle w:val="ListParagraph"/>
        <w:numPr>
          <w:ilvl w:val="0"/>
          <w:numId w:val="15"/>
        </w:numPr>
        <w:ind w:left="1134" w:firstLine="284"/>
        <w:jc w:val="center"/>
      </w:pPr>
      <w:r>
        <w:rPr>
          <w:rStyle w:val="Heading4Char"/>
        </w:rPr>
        <w:t xml:space="preserve"> </w:t>
      </w:r>
      <w:bookmarkStart w:id="40" w:name="_Toc95421185"/>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 xml:space="preserve">Pengelolaan </w:t>
      </w:r>
      <w:r w:rsidRPr="005A5D6F">
        <w:rPr>
          <w:rStyle w:val="Heading4Char"/>
        </w:rPr>
        <w:t>Kurikulum</w:t>
      </w:r>
      <w:bookmarkEnd w:id="40"/>
    </w:p>
    <w:p w14:paraId="31E11129" w14:textId="77777777" w:rsidR="00D4664A" w:rsidRDefault="00D4664A" w:rsidP="00D4664A">
      <w:pPr>
        <w:pStyle w:val="ListParagraph"/>
        <w:ind w:left="1134" w:firstLine="306"/>
      </w:pPr>
      <w:r>
        <w:t xml:space="preserve">Gambar 3.3 menjelaskan proses yang akan terjadi pada sistem distribusi beban ajar saat </w:t>
      </w:r>
      <w:r w:rsidRPr="00F81BE5">
        <w:t>Kaprodi</w:t>
      </w:r>
      <w:r>
        <w:rPr>
          <w:i/>
          <w:iCs/>
        </w:rPr>
        <w:t xml:space="preserve"> </w:t>
      </w:r>
      <w:r>
        <w:t xml:space="preserve">melakukan pengelolaan kurikulum. Dimana </w:t>
      </w:r>
      <w:r w:rsidRPr="00F81BE5">
        <w:t>Kaprodi</w:t>
      </w:r>
      <w:r>
        <w:t xml:space="preserve"> dapat melihat data kurikulum yang terdapat pada sistem distribusi beban ajar. Kemudian </w:t>
      </w:r>
      <w:r w:rsidRPr="00F81BE5">
        <w:t>Kaprodi</w:t>
      </w:r>
      <w:r>
        <w:t xml:space="preserve"> juga dapat menambahkan kurikulum baru, mengedit kurikulum dan menghapus kurikulum. Selanjutnya </w:t>
      </w:r>
      <w:r w:rsidRPr="00F81BE5">
        <w:t>Kaprodi</w:t>
      </w:r>
      <w:r>
        <w:t xml:space="preserve"> juga dapat menambahkan mata kuliah baru, mengedit mata kuliah dan menghapus mata kuliah.</w:t>
      </w:r>
    </w:p>
    <w:p w14:paraId="225C1F73" w14:textId="77777777" w:rsidR="00D4664A" w:rsidRDefault="00D4664A" w:rsidP="00D4664A">
      <w:pPr>
        <w:spacing w:after="160" w:line="259" w:lineRule="auto"/>
        <w:jc w:val="left"/>
      </w:pPr>
      <w:r>
        <w:br w:type="page"/>
      </w:r>
    </w:p>
    <w:p w14:paraId="432F322E"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Distribusi Beban Ajar</w:t>
      </w:r>
    </w:p>
    <w:p w14:paraId="04A4D96B" w14:textId="77777777" w:rsidR="00D4664A" w:rsidRDefault="00D4664A" w:rsidP="00D4664A">
      <w:pPr>
        <w:ind w:left="1134" w:firstLine="360"/>
      </w:pPr>
      <w:r>
        <w:t xml:space="preserve">Berikut merupakan </w:t>
      </w:r>
      <w:r w:rsidRPr="003E0AFE">
        <w:rPr>
          <w:i/>
          <w:iCs/>
        </w:rPr>
        <w:t>use case</w:t>
      </w:r>
      <w:r>
        <w:t xml:space="preserve"> </w:t>
      </w:r>
      <w:r w:rsidRPr="00BE6CA4">
        <w:rPr>
          <w:i/>
          <w:iCs/>
        </w:rPr>
        <w:t>diagram</w:t>
      </w:r>
      <w:r>
        <w:t xml:space="preserve"> dari sistem distribusi beban ajar.</w:t>
      </w:r>
    </w:p>
    <w:p w14:paraId="43359505" w14:textId="77777777" w:rsidR="00D4664A" w:rsidRDefault="00D4664A" w:rsidP="00D4664A">
      <w:pPr>
        <w:pStyle w:val="ListParagraph"/>
        <w:ind w:left="993"/>
      </w:pPr>
      <w:r>
        <w:rPr>
          <w:noProof/>
        </w:rPr>
        <w:drawing>
          <wp:inline distT="0" distB="0" distL="0" distR="0" wp14:anchorId="563A8E6A" wp14:editId="1F766382">
            <wp:extent cx="4657060" cy="339676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3">
                      <a:extLst>
                        <a:ext uri="{28A0092B-C50C-407E-A947-70E740481C1C}">
                          <a14:useLocalDpi xmlns:a14="http://schemas.microsoft.com/office/drawing/2010/main" val="0"/>
                        </a:ext>
                      </a:extLst>
                    </a:blip>
                    <a:stretch>
                      <a:fillRect/>
                    </a:stretch>
                  </pic:blipFill>
                  <pic:spPr>
                    <a:xfrm>
                      <a:off x="0" y="0"/>
                      <a:ext cx="4665620" cy="3403007"/>
                    </a:xfrm>
                    <a:prstGeom prst="rect">
                      <a:avLst/>
                    </a:prstGeom>
                  </pic:spPr>
                </pic:pic>
              </a:graphicData>
            </a:graphic>
          </wp:inline>
        </w:drawing>
      </w:r>
    </w:p>
    <w:p w14:paraId="79A2AEAA" w14:textId="77777777" w:rsidR="00D4664A" w:rsidRDefault="00D4664A" w:rsidP="002D00EC">
      <w:pPr>
        <w:pStyle w:val="ListParagraph"/>
        <w:numPr>
          <w:ilvl w:val="0"/>
          <w:numId w:val="15"/>
        </w:numPr>
        <w:ind w:left="1418" w:firstLine="709"/>
        <w:jc w:val="center"/>
      </w:pPr>
      <w:r>
        <w:rPr>
          <w:rStyle w:val="Heading4Char"/>
        </w:rPr>
        <w:t xml:space="preserve"> </w:t>
      </w:r>
      <w:bookmarkStart w:id="41" w:name="_Toc95421186"/>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Proses Distribusi Beban Ajar</w:t>
      </w:r>
      <w:bookmarkEnd w:id="41"/>
    </w:p>
    <w:p w14:paraId="7113A564" w14:textId="77777777" w:rsidR="00D4664A" w:rsidRPr="00B37DCE" w:rsidRDefault="00D4664A" w:rsidP="00D4664A">
      <w:pPr>
        <w:pStyle w:val="ListParagraph"/>
        <w:ind w:left="1134" w:firstLine="306"/>
      </w:pPr>
      <w:r>
        <w:t xml:space="preserve">Gambar 3.4 merupakan </w:t>
      </w:r>
      <w:r w:rsidRPr="003E0AFE">
        <w:rPr>
          <w:i/>
          <w:iCs/>
        </w:rPr>
        <w:t>use case</w:t>
      </w:r>
      <w:r>
        <w:t xml:space="preserve"> </w:t>
      </w:r>
      <w:r w:rsidRPr="00BE6CA4">
        <w:rPr>
          <w:rStyle w:val="Heading4Char"/>
          <w:i/>
        </w:rPr>
        <w:t>diagram</w:t>
      </w:r>
      <w:r w:rsidRPr="005A5D6F">
        <w:rPr>
          <w:rStyle w:val="Heading4Char"/>
        </w:rPr>
        <w:t xml:space="preserve"> </w:t>
      </w:r>
      <w:r>
        <w:rPr>
          <w:rStyle w:val="Heading4Char"/>
        </w:rPr>
        <w:t>proses distribusi beban ajar,</w:t>
      </w:r>
      <w:r>
        <w:t xml:space="preserve"> dimana </w:t>
      </w:r>
      <w:r w:rsidRPr="00F81BE5">
        <w:t>Kaprodi</w:t>
      </w:r>
      <w:r>
        <w:t xml:space="preserve"> akan menentukan </w:t>
      </w:r>
      <w:r w:rsidRPr="003E0AFE">
        <w:t>Dosen</w:t>
      </w:r>
      <w:r>
        <w:t xml:space="preserve"> mata kuliah pada rombongan belajar. Kemudian </w:t>
      </w:r>
      <w:r w:rsidRPr="00F81BE5">
        <w:t>Kaprodi</w:t>
      </w:r>
      <w:r>
        <w:t xml:space="preserve"> menentukan </w:t>
      </w:r>
      <w:r w:rsidRPr="003E0AFE">
        <w:t>Dosen</w:t>
      </w:r>
      <w:r>
        <w:t xml:space="preserve"> </w:t>
      </w:r>
      <w:r w:rsidRPr="00066540">
        <w:t>lintas</w:t>
      </w:r>
      <w:r>
        <w:t xml:space="preserve"> prodi dan </w:t>
      </w:r>
      <w:r w:rsidRPr="003E0AFE">
        <w:t>Dosen</w:t>
      </w:r>
      <w:r>
        <w:t xml:space="preserve"> luar biasa. Ka. BAAK dan wadir 1 dapat melihat hasil distribusi yang telah disubmit oleh Kaprodi. Selanjutnya Ka. BAAK, wadir 1 dan direktur akan melakukan verifikasi dan validasi SK agar sistem dapat melakukan pencetakan SK. Selanjutnya </w:t>
      </w:r>
      <w:r w:rsidRPr="003E0AFE">
        <w:t>Dosen</w:t>
      </w:r>
      <w:r>
        <w:t xml:space="preserve"> dapat melihat SK mengajar setelah proses verifikasi dan validasi SK selesai.</w:t>
      </w:r>
    </w:p>
    <w:p w14:paraId="19BCF46D" w14:textId="77777777" w:rsidR="00D4664A" w:rsidRDefault="00D4664A" w:rsidP="00D4664A">
      <w:pPr>
        <w:spacing w:after="160" w:line="259" w:lineRule="auto"/>
        <w:jc w:val="left"/>
      </w:pPr>
      <w:r>
        <w:br w:type="page"/>
      </w:r>
    </w:p>
    <w:p w14:paraId="00F9C042" w14:textId="77777777" w:rsidR="00D4664A" w:rsidRDefault="00D4664A" w:rsidP="002D00EC">
      <w:pPr>
        <w:pStyle w:val="ListParagraph"/>
        <w:numPr>
          <w:ilvl w:val="0"/>
          <w:numId w:val="10"/>
        </w:numPr>
        <w:ind w:left="1134"/>
      </w:pPr>
      <w:r w:rsidRPr="00452881">
        <w:rPr>
          <w:i/>
          <w:iCs/>
        </w:rPr>
        <w:lastRenderedPageBreak/>
        <w:t>Activity</w:t>
      </w:r>
      <w:r>
        <w:t xml:space="preserve"> </w:t>
      </w:r>
      <w:r w:rsidRPr="00BE6CA4">
        <w:rPr>
          <w:i/>
          <w:iCs/>
        </w:rPr>
        <w:t>Diagram</w:t>
      </w:r>
    </w:p>
    <w:p w14:paraId="08516278" w14:textId="77777777" w:rsidR="00D4664A" w:rsidRDefault="00D4664A" w:rsidP="002D00EC">
      <w:pPr>
        <w:pStyle w:val="ListParagraph"/>
        <w:numPr>
          <w:ilvl w:val="0"/>
          <w:numId w:val="14"/>
        </w:numPr>
      </w:pPr>
      <w:r w:rsidRPr="00452881">
        <w:rPr>
          <w:i/>
          <w:iCs/>
        </w:rPr>
        <w:t>Activity</w:t>
      </w:r>
      <w:r>
        <w:t xml:space="preserve"> </w:t>
      </w:r>
      <w:r w:rsidRPr="00BE6CA4">
        <w:rPr>
          <w:i/>
          <w:iCs/>
        </w:rPr>
        <w:t>Diagram</w:t>
      </w:r>
      <w:r>
        <w:t xml:space="preserve"> </w:t>
      </w:r>
      <w:r w:rsidRPr="003E0AFE">
        <w:rPr>
          <w:i/>
          <w:iCs/>
        </w:rPr>
        <w:t>Login</w:t>
      </w:r>
    </w:p>
    <w:p w14:paraId="353B5BCE" w14:textId="77777777" w:rsidR="00D4664A" w:rsidRDefault="00D4664A" w:rsidP="00D4664A">
      <w:pPr>
        <w:spacing w:after="160" w:line="259" w:lineRule="auto"/>
        <w:ind w:left="1134"/>
        <w:jc w:val="left"/>
      </w:pPr>
      <w:r>
        <w:rPr>
          <w:noProof/>
        </w:rPr>
        <w:drawing>
          <wp:inline distT="0" distB="0" distL="0" distR="0" wp14:anchorId="1BD43464" wp14:editId="36EAA2B7">
            <wp:extent cx="4286155" cy="3022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4296868" cy="3030155"/>
                    </a:xfrm>
                    <a:prstGeom prst="rect">
                      <a:avLst/>
                    </a:prstGeom>
                  </pic:spPr>
                </pic:pic>
              </a:graphicData>
            </a:graphic>
          </wp:inline>
        </w:drawing>
      </w:r>
    </w:p>
    <w:p w14:paraId="413DB462" w14:textId="77777777" w:rsidR="00D4664A" w:rsidRPr="001204F7" w:rsidRDefault="00D4664A" w:rsidP="00D4664A">
      <w:pPr>
        <w:pStyle w:val="Heading4"/>
        <w:ind w:left="1800"/>
      </w:pPr>
      <w:bookmarkStart w:id="42" w:name="_Toc95421187"/>
      <w:r>
        <w:rPr>
          <w:rStyle w:val="Heading4Char"/>
          <w:iCs/>
        </w:rPr>
        <w:t xml:space="preserve">Gambar 3.5 </w:t>
      </w:r>
      <w:r w:rsidRPr="00452881">
        <w:rPr>
          <w:rStyle w:val="Heading4Char"/>
          <w:i/>
          <w:iCs/>
        </w:rPr>
        <w:t>Activity</w:t>
      </w:r>
      <w:r w:rsidRPr="001204F7">
        <w:rPr>
          <w:rStyle w:val="Heading4Char"/>
          <w:iCs/>
        </w:rPr>
        <w:t xml:space="preserve"> </w:t>
      </w:r>
      <w:r w:rsidRPr="00BE6CA4">
        <w:rPr>
          <w:rStyle w:val="Heading4Char"/>
          <w:i/>
          <w:iCs/>
        </w:rPr>
        <w:t>Diagram</w:t>
      </w:r>
      <w:r>
        <w:rPr>
          <w:rStyle w:val="Heading4Char"/>
          <w:iCs/>
        </w:rPr>
        <w:t xml:space="preserve"> Proses</w:t>
      </w:r>
      <w:r w:rsidRPr="001204F7">
        <w:rPr>
          <w:rStyle w:val="Heading4Char"/>
          <w:iCs/>
        </w:rPr>
        <w:t xml:space="preserve"> </w:t>
      </w:r>
      <w:r w:rsidRPr="003E0AFE">
        <w:rPr>
          <w:rStyle w:val="Heading4Char"/>
          <w:i/>
          <w:iCs/>
        </w:rPr>
        <w:t>Login</w:t>
      </w:r>
      <w:bookmarkEnd w:id="42"/>
    </w:p>
    <w:p w14:paraId="773DDAD1" w14:textId="77777777" w:rsidR="00D4664A" w:rsidRDefault="00D4664A" w:rsidP="00D4664A">
      <w:pPr>
        <w:ind w:left="1134" w:firstLine="306"/>
      </w:pPr>
      <w:r>
        <w:t xml:space="preserve">Gambar 3.5 menjelaskan bagaimana proses yang terjadi ketika </w:t>
      </w:r>
      <w:r w:rsidRPr="003E0AFE">
        <w:rPr>
          <w:i/>
          <w:iCs/>
        </w:rPr>
        <w:t>user</w:t>
      </w:r>
      <w:r>
        <w:t xml:space="preserve"> melakukan proses </w:t>
      </w:r>
      <w:r w:rsidRPr="003E0AFE">
        <w:rPr>
          <w:i/>
          <w:iCs/>
        </w:rPr>
        <w:t>login</w:t>
      </w:r>
      <w:r>
        <w:t xml:space="preserve">. Ketika </w:t>
      </w:r>
      <w:r w:rsidRPr="003E0AFE">
        <w:rPr>
          <w:i/>
          <w:iCs/>
        </w:rPr>
        <w:t>user</w:t>
      </w:r>
      <w:r>
        <w:t xml:space="preserve"> akan </w:t>
      </w:r>
      <w:r w:rsidRPr="003E0AFE">
        <w:rPr>
          <w:i/>
          <w:iCs/>
        </w:rPr>
        <w:t>login</w:t>
      </w:r>
      <w:r>
        <w:t xml:space="preserve">, sistem akan menampilkan halaman </w:t>
      </w:r>
      <w:r w:rsidRPr="003E0AFE">
        <w:rPr>
          <w:i/>
          <w:iCs/>
        </w:rPr>
        <w:t>login</w:t>
      </w:r>
      <w:r>
        <w:t xml:space="preserve">. Selanjutnya </w:t>
      </w:r>
      <w:r w:rsidRPr="003E0AFE">
        <w:rPr>
          <w:i/>
          <w:iCs/>
        </w:rPr>
        <w:t>user</w:t>
      </w:r>
      <w:r>
        <w:t xml:space="preserve"> dim</w:t>
      </w:r>
      <w:r w:rsidRPr="00066540">
        <w:t>int</w:t>
      </w:r>
      <w:r>
        <w:t xml:space="preserve">a untuk memasukan </w:t>
      </w:r>
      <w:r w:rsidRPr="003E0AFE">
        <w:rPr>
          <w:i/>
          <w:iCs/>
        </w:rPr>
        <w:t>username</w:t>
      </w:r>
      <w:r>
        <w:t xml:space="preserve"> dan </w:t>
      </w:r>
      <w:r w:rsidRPr="003E0AFE">
        <w:rPr>
          <w:i/>
          <w:iCs/>
        </w:rPr>
        <w:t>password</w:t>
      </w:r>
      <w:r>
        <w:t xml:space="preserve">. Setelah itu sistem akan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yang dimasukan </w:t>
      </w:r>
      <w:r w:rsidRPr="003E0AFE">
        <w:rPr>
          <w:i/>
          <w:iCs/>
        </w:rPr>
        <w:t>user</w:t>
      </w:r>
      <w:r>
        <w:t xml:space="preserve"> benar, maka </w:t>
      </w:r>
      <w:r w:rsidRPr="003E0AFE">
        <w:rPr>
          <w:i/>
          <w:iCs/>
        </w:rPr>
        <w:t>user</w:t>
      </w:r>
      <w:r>
        <w:t xml:space="preserve"> akan melihat halaman utama. Dan jika </w:t>
      </w:r>
      <w:r w:rsidRPr="003E0AFE">
        <w:rPr>
          <w:i/>
          <w:iCs/>
        </w:rPr>
        <w:t>user</w:t>
      </w:r>
      <w:r>
        <w:t xml:space="preserve"> memasukan </w:t>
      </w:r>
      <w:r w:rsidRPr="003E0AFE">
        <w:rPr>
          <w:i/>
          <w:iCs/>
        </w:rPr>
        <w:t>username</w:t>
      </w:r>
      <w:r>
        <w:t xml:space="preserve"> dan </w:t>
      </w:r>
      <w:r w:rsidRPr="003E0AFE">
        <w:rPr>
          <w:i/>
          <w:iCs/>
        </w:rPr>
        <w:t>password</w:t>
      </w:r>
      <w:r>
        <w:t xml:space="preserve"> yang tidak tepat, maka sistem akan kembali menampilkan halaman </w:t>
      </w:r>
      <w:r w:rsidRPr="003E0AFE">
        <w:rPr>
          <w:i/>
          <w:iCs/>
        </w:rPr>
        <w:t>login</w:t>
      </w:r>
      <w:r>
        <w:t>.</w:t>
      </w:r>
      <w:r>
        <w:br w:type="page"/>
      </w:r>
    </w:p>
    <w:p w14:paraId="1B0089E6"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Kurikulum</w:t>
      </w:r>
    </w:p>
    <w:p w14:paraId="7EB70DB3" w14:textId="77777777" w:rsidR="00D4664A" w:rsidRDefault="00D4664A" w:rsidP="00D4664A">
      <w:pPr>
        <w:ind w:left="993"/>
      </w:pPr>
      <w:r>
        <w:rPr>
          <w:noProof/>
        </w:rPr>
        <w:drawing>
          <wp:inline distT="0" distB="0" distL="0" distR="0" wp14:anchorId="62711DC5" wp14:editId="288FFFDC">
            <wp:extent cx="4481947" cy="44204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a:extLst>
                        <a:ext uri="{28A0092B-C50C-407E-A947-70E740481C1C}">
                          <a14:useLocalDpi xmlns:a14="http://schemas.microsoft.com/office/drawing/2010/main" val="0"/>
                        </a:ext>
                      </a:extLst>
                    </a:blip>
                    <a:stretch>
                      <a:fillRect/>
                    </a:stretch>
                  </pic:blipFill>
                  <pic:spPr>
                    <a:xfrm>
                      <a:off x="0" y="0"/>
                      <a:ext cx="4486970" cy="4425381"/>
                    </a:xfrm>
                    <a:prstGeom prst="rect">
                      <a:avLst/>
                    </a:prstGeom>
                  </pic:spPr>
                </pic:pic>
              </a:graphicData>
            </a:graphic>
          </wp:inline>
        </w:drawing>
      </w:r>
    </w:p>
    <w:p w14:paraId="4F95815D" w14:textId="77777777" w:rsidR="00D4664A" w:rsidRDefault="00D4664A" w:rsidP="00D4664A">
      <w:pPr>
        <w:pStyle w:val="ListParagraph"/>
        <w:ind w:left="426"/>
        <w:jc w:val="center"/>
      </w:pPr>
      <w:r>
        <w:t xml:space="preserve">Gambar 3.6 </w:t>
      </w:r>
      <w:r w:rsidRPr="00452881">
        <w:rPr>
          <w:i/>
          <w:iCs/>
        </w:rPr>
        <w:t>Activity</w:t>
      </w:r>
      <w:r>
        <w:t xml:space="preserve"> </w:t>
      </w:r>
      <w:r w:rsidRPr="00BE6CA4">
        <w:rPr>
          <w:i/>
          <w:iCs/>
        </w:rPr>
        <w:t>Diagram</w:t>
      </w:r>
      <w:r>
        <w:t xml:space="preserve"> Pengelolaan Kurikulum</w:t>
      </w:r>
    </w:p>
    <w:p w14:paraId="3590B802" w14:textId="77777777" w:rsidR="00D4664A" w:rsidRDefault="00D4664A" w:rsidP="00D4664A">
      <w:pPr>
        <w:pStyle w:val="ListParagraph"/>
        <w:ind w:left="1134" w:firstLine="360"/>
      </w:pPr>
      <w:r>
        <w:t xml:space="preserve">Gambar 3.6 merupakan </w:t>
      </w:r>
      <w:r w:rsidRPr="00452881">
        <w:rPr>
          <w:i/>
          <w:iCs/>
        </w:rPr>
        <w:t>activity</w:t>
      </w:r>
      <w:r>
        <w:t xml:space="preserve"> </w:t>
      </w:r>
      <w:r w:rsidRPr="00BE6CA4">
        <w:rPr>
          <w:i/>
          <w:iCs/>
        </w:rPr>
        <w:t>diagram</w:t>
      </w:r>
      <w:r>
        <w:t xml:space="preserve"> pengelolaan kurikulum. Dimana </w:t>
      </w:r>
      <w:r w:rsidRPr="00F81BE5">
        <w:t>Kaprodi</w:t>
      </w:r>
      <w:r>
        <w:t xml:space="preserve"> akan melihat kurikulum kemudian sistem akan menampilkan data kurikulum, </w:t>
      </w:r>
      <w:r w:rsidRPr="00F81BE5">
        <w:t>Kaprodi</w:t>
      </w:r>
      <w:r>
        <w:t xml:space="preserve"> juga dapat melakukan edit nama dan tahun kurikulum, menghapus kurikulum dan menambahkan kurikulum baru serta melihat mata kuliah pada kurikulum yang dipillih. Kemudian pada mata kuliah sistem dapat menampilkan mata kuliah, melakukan tambah mata kuliah baru, menghapus mata kuliah dan mengedit mata kuliah.</w:t>
      </w:r>
    </w:p>
    <w:p w14:paraId="0BEFFBCC" w14:textId="77777777" w:rsidR="00D4664A" w:rsidRDefault="00D4664A" w:rsidP="00D4664A">
      <w:pPr>
        <w:ind w:left="1134"/>
      </w:pPr>
    </w:p>
    <w:p w14:paraId="109B7723" w14:textId="77777777" w:rsidR="00D4664A" w:rsidRDefault="00D4664A" w:rsidP="00D4664A">
      <w:pPr>
        <w:spacing w:after="160" w:line="259" w:lineRule="auto"/>
        <w:jc w:val="left"/>
      </w:pPr>
      <w:r>
        <w:br w:type="page"/>
      </w:r>
    </w:p>
    <w:p w14:paraId="37362BC5"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Distribusi Beban Ajar</w:t>
      </w:r>
    </w:p>
    <w:p w14:paraId="3439E4EE" w14:textId="77777777" w:rsidR="00D4664A" w:rsidRDefault="00D4664A" w:rsidP="00D4664A">
      <w:pPr>
        <w:ind w:left="774" w:firstLine="720"/>
      </w:pPr>
      <w:r>
        <w:t xml:space="preserve">Berikut merupakan </w:t>
      </w:r>
      <w:r w:rsidRPr="00452881">
        <w:rPr>
          <w:i/>
          <w:iCs/>
        </w:rPr>
        <w:t>activity</w:t>
      </w:r>
      <w:r>
        <w:t xml:space="preserve"> </w:t>
      </w:r>
      <w:r w:rsidRPr="00BE6CA4">
        <w:rPr>
          <w:i/>
          <w:iCs/>
        </w:rPr>
        <w:t>diagram</w:t>
      </w:r>
      <w:r>
        <w:t xml:space="preserve"> sistem distribusi beban ajar </w:t>
      </w:r>
    </w:p>
    <w:p w14:paraId="2C10596D" w14:textId="77777777" w:rsidR="00D4664A" w:rsidRDefault="00D4664A" w:rsidP="00D4664A">
      <w:pPr>
        <w:ind w:left="993"/>
      </w:pPr>
      <w:r>
        <w:rPr>
          <w:noProof/>
        </w:rPr>
        <w:drawing>
          <wp:inline distT="0" distB="0" distL="0" distR="0" wp14:anchorId="375766FA" wp14:editId="2F16464F">
            <wp:extent cx="4584446" cy="40435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6">
                      <a:extLst>
                        <a:ext uri="{28A0092B-C50C-407E-A947-70E740481C1C}">
                          <a14:useLocalDpi xmlns:a14="http://schemas.microsoft.com/office/drawing/2010/main" val="0"/>
                        </a:ext>
                      </a:extLst>
                    </a:blip>
                    <a:stretch>
                      <a:fillRect/>
                    </a:stretch>
                  </pic:blipFill>
                  <pic:spPr>
                    <a:xfrm>
                      <a:off x="0" y="0"/>
                      <a:ext cx="4590084" cy="4048476"/>
                    </a:xfrm>
                    <a:prstGeom prst="rect">
                      <a:avLst/>
                    </a:prstGeom>
                  </pic:spPr>
                </pic:pic>
              </a:graphicData>
            </a:graphic>
          </wp:inline>
        </w:drawing>
      </w:r>
    </w:p>
    <w:p w14:paraId="0A4371B5" w14:textId="77777777" w:rsidR="00D4664A" w:rsidRDefault="00D4664A" w:rsidP="00D4664A">
      <w:pPr>
        <w:pStyle w:val="ListParagraph"/>
        <w:ind w:left="1276"/>
        <w:jc w:val="center"/>
      </w:pPr>
      <w:r>
        <w:t xml:space="preserve">Gambar 3.7 </w:t>
      </w:r>
      <w:r w:rsidRPr="00452881">
        <w:rPr>
          <w:i/>
          <w:iCs/>
        </w:rPr>
        <w:t>Activity</w:t>
      </w:r>
      <w:r>
        <w:rPr>
          <w:i/>
          <w:iCs/>
        </w:rPr>
        <w:t xml:space="preserve"> </w:t>
      </w:r>
      <w:r w:rsidRPr="00BE6CA4">
        <w:rPr>
          <w:i/>
          <w:iCs/>
        </w:rPr>
        <w:t>Diagram</w:t>
      </w:r>
      <w:r w:rsidRPr="004E51CA">
        <w:rPr>
          <w:i/>
          <w:iCs/>
        </w:rPr>
        <w:t xml:space="preserve"> </w:t>
      </w:r>
      <w:r>
        <w:t>Pembuatan Distribusi Beban Ajar</w:t>
      </w:r>
    </w:p>
    <w:p w14:paraId="586DEEB1" w14:textId="29A79A01" w:rsidR="00D4664A" w:rsidRDefault="00D4664A" w:rsidP="00D4664A">
      <w:pPr>
        <w:pStyle w:val="ListParagraph"/>
        <w:ind w:left="1276"/>
      </w:pPr>
      <w:r>
        <w:t xml:space="preserve">Gambar 3.7 merupakan </w:t>
      </w:r>
      <w:r w:rsidRPr="00452881">
        <w:rPr>
          <w:i/>
          <w:iCs/>
        </w:rPr>
        <w:t>activity</w:t>
      </w:r>
      <w:r w:rsidRPr="00935858">
        <w:rPr>
          <w:i/>
          <w:iCs/>
        </w:rPr>
        <w:t xml:space="preserve"> </w:t>
      </w:r>
      <w:r w:rsidRPr="00BE6CA4">
        <w:rPr>
          <w:i/>
          <w:iCs/>
        </w:rPr>
        <w:t>diagram</w:t>
      </w:r>
      <w:r w:rsidRPr="004E51CA">
        <w:rPr>
          <w:i/>
          <w:iCs/>
        </w:rPr>
        <w:t xml:space="preserve"> </w:t>
      </w:r>
      <w:r>
        <w:t>pembuatan distribusi beban ajar</w:t>
      </w:r>
      <w:r w:rsidR="00174440">
        <w:t>, d</w:t>
      </w:r>
      <w:r>
        <w:t xml:space="preserve">imana operator akan membuka portal kemudian </w:t>
      </w:r>
      <w:r w:rsidRPr="00F81BE5">
        <w:t>Kaprodi</w:t>
      </w:r>
      <w:r>
        <w:t xml:space="preserve"> akan melihat halaman distribusi. Setelah sistem menampilkan halaman distribusi, </w:t>
      </w:r>
      <w:r w:rsidRPr="00F81BE5">
        <w:t>Kaprodi</w:t>
      </w:r>
      <w:r>
        <w:t xml:space="preserve"> akan menentukan </w:t>
      </w:r>
      <w:r w:rsidRPr="003E0AFE">
        <w:t>Dosen</w:t>
      </w:r>
      <w:r>
        <w:t xml:space="preserve"> pengampu untuk setiap mata kuliah untuk setiap rombongan belajar. Kemudian sistem akan menyimpan data distribusi dan akan mengirimnya kepada Ka. BAAK setelah kaprodi melakukan submit. Selanjutnya sistem akan menampilkan rekap distribusi beban ajar yang telah dibuat.</w:t>
      </w:r>
    </w:p>
    <w:p w14:paraId="0C6AD026" w14:textId="77777777" w:rsidR="00D4664A" w:rsidRDefault="00D4664A" w:rsidP="00D4664A">
      <w:pPr>
        <w:pStyle w:val="ListParagraph"/>
        <w:ind w:left="1134"/>
        <w:sectPr w:rsidR="00D4664A" w:rsidSect="00EE08CB">
          <w:footerReference w:type="default" r:id="rId27"/>
          <w:pgSz w:w="11910" w:h="16840" w:code="9"/>
          <w:pgMar w:top="2268" w:right="1701" w:bottom="1701" w:left="2268" w:header="0" w:footer="1004" w:gutter="0"/>
          <w:cols w:space="708"/>
          <w:docGrid w:linePitch="299"/>
        </w:sectPr>
      </w:pPr>
    </w:p>
    <w:p w14:paraId="78BFFF18" w14:textId="77777777" w:rsidR="00D4664A" w:rsidRDefault="00D4664A" w:rsidP="00D4664A">
      <w:pPr>
        <w:pStyle w:val="ListParagraph"/>
        <w:ind w:left="567"/>
      </w:pPr>
      <w:r>
        <w:rPr>
          <w:noProof/>
        </w:rPr>
        <w:lastRenderedPageBreak/>
        <w:drawing>
          <wp:inline distT="0" distB="0" distL="0" distR="0" wp14:anchorId="0494151A" wp14:editId="3FFA361A">
            <wp:extent cx="7676199" cy="451351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8">
                      <a:extLst>
                        <a:ext uri="{28A0092B-C50C-407E-A947-70E740481C1C}">
                          <a14:useLocalDpi xmlns:a14="http://schemas.microsoft.com/office/drawing/2010/main" val="0"/>
                        </a:ext>
                      </a:extLst>
                    </a:blip>
                    <a:stretch>
                      <a:fillRect/>
                    </a:stretch>
                  </pic:blipFill>
                  <pic:spPr>
                    <a:xfrm>
                      <a:off x="0" y="0"/>
                      <a:ext cx="7687481" cy="4520151"/>
                    </a:xfrm>
                    <a:prstGeom prst="rect">
                      <a:avLst/>
                    </a:prstGeom>
                  </pic:spPr>
                </pic:pic>
              </a:graphicData>
            </a:graphic>
          </wp:inline>
        </w:drawing>
      </w:r>
    </w:p>
    <w:p w14:paraId="78AA2BE2" w14:textId="77777777" w:rsidR="00D4664A" w:rsidRDefault="00D4664A" w:rsidP="00D4664A">
      <w:pPr>
        <w:pStyle w:val="Heading4"/>
      </w:pPr>
      <w:bookmarkStart w:id="43" w:name="_Toc95421188"/>
      <w:r>
        <w:t xml:space="preserve">Gambar 3.8 </w:t>
      </w:r>
      <w:r w:rsidRPr="00452881">
        <w:rPr>
          <w:i/>
        </w:rPr>
        <w:t>Activity</w:t>
      </w:r>
      <w:r>
        <w:rPr>
          <w:i/>
        </w:rPr>
        <w:t xml:space="preserve"> </w:t>
      </w:r>
      <w:r w:rsidRPr="00BE6CA4">
        <w:rPr>
          <w:i/>
        </w:rPr>
        <w:t>Diagram</w:t>
      </w:r>
      <w:r w:rsidRPr="004E51CA">
        <w:rPr>
          <w:i/>
        </w:rPr>
        <w:t xml:space="preserve"> </w:t>
      </w:r>
      <w:r>
        <w:t>Proses Pembuatan SK Mengajar</w:t>
      </w:r>
      <w:bookmarkEnd w:id="43"/>
    </w:p>
    <w:p w14:paraId="33627A28" w14:textId="77777777" w:rsidR="00D4664A" w:rsidRDefault="00D4664A" w:rsidP="00D4664A">
      <w:pPr>
        <w:pStyle w:val="ListParagraph"/>
        <w:ind w:left="426"/>
        <w:jc w:val="center"/>
      </w:pPr>
    </w:p>
    <w:p w14:paraId="63F53083" w14:textId="77777777" w:rsidR="00D4664A" w:rsidRDefault="00D4664A" w:rsidP="00D4664A">
      <w:pPr>
        <w:spacing w:after="160" w:line="259" w:lineRule="auto"/>
        <w:jc w:val="left"/>
        <w:sectPr w:rsidR="00D4664A" w:rsidSect="006C62C7">
          <w:footerReference w:type="default" r:id="rId29"/>
          <w:pgSz w:w="16840" w:h="11910" w:orient="landscape" w:code="9"/>
          <w:pgMar w:top="2268" w:right="2268" w:bottom="1701" w:left="1701" w:header="0" w:footer="1004" w:gutter="0"/>
          <w:cols w:space="708"/>
          <w:docGrid w:linePitch="326"/>
        </w:sectPr>
      </w:pPr>
    </w:p>
    <w:p w14:paraId="50530594" w14:textId="77777777" w:rsidR="00D4664A" w:rsidRDefault="00D4664A" w:rsidP="00D4664A">
      <w:pPr>
        <w:pStyle w:val="ListParagraph"/>
        <w:ind w:left="1134" w:firstLine="306"/>
      </w:pPr>
      <w:r>
        <w:lastRenderedPageBreak/>
        <w:t xml:space="preserve">Gambar 3.8 merupakan </w:t>
      </w:r>
      <w:r w:rsidRPr="00452881">
        <w:rPr>
          <w:i/>
          <w:iCs/>
        </w:rPr>
        <w:t>activity</w:t>
      </w:r>
      <w:r>
        <w:t xml:space="preserve"> </w:t>
      </w:r>
      <w:r w:rsidRPr="00BE6CA4">
        <w:rPr>
          <w:i/>
          <w:iCs/>
        </w:rPr>
        <w:t>diagram</w:t>
      </w:r>
      <w:r>
        <w:t xml:space="preserve"> proses pembuatan SK mengajar. Dimana terdapat 2 verifikator yaitu Ka. BAAK dan Wadir 1. Ka. BAAK akan melakukan verifikasi data distribusi beban ajar yang telah disubmit oleh </w:t>
      </w:r>
      <w:r w:rsidRPr="00F81BE5">
        <w:t>Kaprodi</w:t>
      </w:r>
      <w:r>
        <w:t xml:space="preserve"> dan disimpan di sistem. Jika verifikasi ditolak maka sistem akan mengembalikan data distribusi ke </w:t>
      </w:r>
      <w:r w:rsidRPr="00F81BE5">
        <w:t>Kaprodi</w:t>
      </w:r>
      <w:r>
        <w:t xml:space="preserve"> untuk dilakukan perbaikan. Dan jika verifikasi disetujui, sistem akan </w:t>
      </w:r>
      <w:r w:rsidRPr="00066540">
        <w:t>meminta</w:t>
      </w:r>
      <w:r>
        <w:t xml:space="preserve"> Ka. BAAK untuk menambahkan nomor surat untuk ditambahkan kedalam SK. Kemudian sistem akan mengirimkan SK ke Wadir 1 untuk dilakukan verifikasi. Jika verifikasi ditolak maka sistem akan mengembalikan data distribusi ke </w:t>
      </w:r>
      <w:r w:rsidRPr="00F81BE5">
        <w:t>Kaprodi</w:t>
      </w:r>
      <w:r>
        <w:t xml:space="preserve"> untuk dilakukan perbaikan. Kemudian jika verifikasi disetujui maka sistem akan mengirimkan SK ke Direktur untuk divalidasi. Selanjutnya direktur akan melakukan validasi SK. Jika validasi ditolak maka sistem akan mengembalikan data distribusi ke </w:t>
      </w:r>
      <w:r w:rsidRPr="00F81BE5">
        <w:t>Kaprodi</w:t>
      </w:r>
      <w:r>
        <w:t xml:space="preserve"> untuk dilakukan perbaikan. Dan jika validasi disetujui, sistem akan mengirimkan SK ke masing masing </w:t>
      </w:r>
      <w:r w:rsidRPr="003E0AFE">
        <w:t>Dosen</w:t>
      </w:r>
      <w:r>
        <w:t xml:space="preserve"> dan </w:t>
      </w:r>
      <w:r w:rsidRPr="003E0AFE">
        <w:t>Dosen</w:t>
      </w:r>
      <w:r>
        <w:t xml:space="preserve"> bisa melihat SK. Ka. BAAK mengetahui semua hasil verifikasi dan validasi SK.</w:t>
      </w:r>
    </w:p>
    <w:p w14:paraId="1C09DF80" w14:textId="77777777" w:rsidR="00D4664A" w:rsidRDefault="00D4664A" w:rsidP="002D00EC">
      <w:pPr>
        <w:pStyle w:val="ListParagraph"/>
        <w:numPr>
          <w:ilvl w:val="0"/>
          <w:numId w:val="10"/>
        </w:numPr>
        <w:ind w:left="1134"/>
      </w:pPr>
      <w:r w:rsidRPr="00452881">
        <w:rPr>
          <w:i/>
          <w:iCs/>
        </w:rPr>
        <w:t>Sequence</w:t>
      </w:r>
      <w:r>
        <w:t xml:space="preserve"> </w:t>
      </w:r>
      <w:r w:rsidRPr="00BE6CA4">
        <w:rPr>
          <w:i/>
          <w:iCs/>
        </w:rPr>
        <w:t>Diagram</w:t>
      </w:r>
    </w:p>
    <w:p w14:paraId="41CFF81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w:t>
      </w:r>
      <w:r w:rsidRPr="003E0AFE">
        <w:rPr>
          <w:i/>
          <w:iCs/>
        </w:rPr>
        <w:t>Login</w:t>
      </w:r>
    </w:p>
    <w:p w14:paraId="626D1B83" w14:textId="77777777" w:rsidR="00D4664A" w:rsidRDefault="00D4664A" w:rsidP="00D4664A">
      <w:pPr>
        <w:ind w:left="993"/>
      </w:pPr>
      <w:r>
        <w:rPr>
          <w:noProof/>
        </w:rPr>
        <w:drawing>
          <wp:inline distT="0" distB="0" distL="0" distR="0" wp14:anchorId="7CFA4B00" wp14:editId="291C2AC0">
            <wp:extent cx="4455042" cy="155626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0">
                      <a:extLst>
                        <a:ext uri="{28A0092B-C50C-407E-A947-70E740481C1C}">
                          <a14:useLocalDpi xmlns:a14="http://schemas.microsoft.com/office/drawing/2010/main" val="0"/>
                        </a:ext>
                      </a:extLst>
                    </a:blip>
                    <a:stretch>
                      <a:fillRect/>
                    </a:stretch>
                  </pic:blipFill>
                  <pic:spPr>
                    <a:xfrm>
                      <a:off x="0" y="0"/>
                      <a:ext cx="4478466" cy="1564447"/>
                    </a:xfrm>
                    <a:prstGeom prst="rect">
                      <a:avLst/>
                    </a:prstGeom>
                  </pic:spPr>
                </pic:pic>
              </a:graphicData>
            </a:graphic>
          </wp:inline>
        </w:drawing>
      </w:r>
    </w:p>
    <w:p w14:paraId="0EC56149" w14:textId="77777777" w:rsidR="00D4664A" w:rsidRDefault="00D4664A" w:rsidP="00D4664A">
      <w:pPr>
        <w:ind w:left="1200"/>
        <w:jc w:val="center"/>
      </w:pPr>
      <w:r>
        <w:t xml:space="preserve">Gambar 3.9 </w:t>
      </w:r>
      <w:r w:rsidRPr="00452881">
        <w:rPr>
          <w:i/>
          <w:iCs/>
        </w:rPr>
        <w:t>Sequence</w:t>
      </w:r>
      <w:r>
        <w:t xml:space="preserve"> </w:t>
      </w:r>
      <w:r w:rsidRPr="00BE6CA4">
        <w:rPr>
          <w:i/>
          <w:iCs/>
        </w:rPr>
        <w:t>Diagram</w:t>
      </w:r>
      <w:r>
        <w:t xml:space="preserve"> Proses </w:t>
      </w:r>
      <w:r w:rsidRPr="003E0AFE">
        <w:rPr>
          <w:i/>
          <w:iCs/>
        </w:rPr>
        <w:t>Login</w:t>
      </w:r>
    </w:p>
    <w:p w14:paraId="4531E830" w14:textId="77777777" w:rsidR="00D4664A" w:rsidRDefault="00D4664A" w:rsidP="00D4664A">
      <w:pPr>
        <w:ind w:left="1200" w:firstLine="240"/>
      </w:pPr>
      <w:r>
        <w:t xml:space="preserve">Gambar 3.9 menampilkan </w:t>
      </w:r>
      <w:r w:rsidRPr="00452881">
        <w:rPr>
          <w:i/>
          <w:iCs/>
        </w:rPr>
        <w:t>sequence</w:t>
      </w:r>
      <w:r>
        <w:t xml:space="preserve"> </w:t>
      </w:r>
      <w:r w:rsidRPr="00BE6CA4">
        <w:rPr>
          <w:i/>
          <w:iCs/>
        </w:rPr>
        <w:t>diagram</w:t>
      </w:r>
      <w:r>
        <w:t xml:space="preserve"> proses </w:t>
      </w:r>
      <w:r w:rsidRPr="003E0AFE">
        <w:rPr>
          <w:i/>
          <w:iCs/>
        </w:rPr>
        <w:t>login</w:t>
      </w:r>
      <w:r>
        <w:t xml:space="preserve">. Dimana </w:t>
      </w:r>
      <w:r w:rsidRPr="003E0AFE">
        <w:rPr>
          <w:i/>
          <w:iCs/>
        </w:rPr>
        <w:t>User</w:t>
      </w:r>
      <w:r>
        <w:t xml:space="preserve"> akan mengakses halaman </w:t>
      </w:r>
      <w:r w:rsidRPr="003E0AFE">
        <w:rPr>
          <w:i/>
          <w:iCs/>
        </w:rPr>
        <w:t>login</w:t>
      </w:r>
      <w:r>
        <w:t xml:space="preserve">, kemudian </w:t>
      </w:r>
      <w:r w:rsidRPr="003E0AFE">
        <w:rPr>
          <w:i/>
          <w:iCs/>
        </w:rPr>
        <w:t>user</w:t>
      </w:r>
      <w:r>
        <w:t xml:space="preserve"> akan memasukan </w:t>
      </w:r>
      <w:r w:rsidRPr="003E0AFE">
        <w:rPr>
          <w:i/>
          <w:iCs/>
        </w:rPr>
        <w:t>username</w:t>
      </w:r>
      <w:r>
        <w:t xml:space="preserve"> dan </w:t>
      </w:r>
      <w:r w:rsidRPr="003E0AFE">
        <w:rPr>
          <w:i/>
          <w:iCs/>
        </w:rPr>
        <w:t>password</w:t>
      </w:r>
      <w:r>
        <w:t xml:space="preserve">. Selanjutnya sistem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benar maka sistem akan menampilkan halaman utama. Dan jika </w:t>
      </w:r>
      <w:r w:rsidRPr="003E0AFE">
        <w:rPr>
          <w:i/>
          <w:iCs/>
        </w:rPr>
        <w:t>username</w:t>
      </w:r>
      <w:r>
        <w:t xml:space="preserve"> dan </w:t>
      </w:r>
      <w:r w:rsidRPr="003E0AFE">
        <w:rPr>
          <w:i/>
          <w:iCs/>
        </w:rPr>
        <w:lastRenderedPageBreak/>
        <w:t>password</w:t>
      </w:r>
      <w:r>
        <w:t xml:space="preserve"> tidak benar, sistem akan menmapilkan kembali halaman </w:t>
      </w:r>
      <w:r w:rsidRPr="003E0AFE">
        <w:rPr>
          <w:i/>
          <w:iCs/>
        </w:rPr>
        <w:t>login</w:t>
      </w:r>
      <w:r>
        <w:t>.</w:t>
      </w:r>
    </w:p>
    <w:p w14:paraId="26A55BE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Kurikulum</w:t>
      </w:r>
    </w:p>
    <w:p w14:paraId="30C32D98" w14:textId="77777777" w:rsidR="00D4664A" w:rsidRDefault="00D4664A" w:rsidP="00D4664A">
      <w:pPr>
        <w:pStyle w:val="ListParagraph"/>
        <w:ind w:left="1494" w:firstLine="66"/>
      </w:pPr>
      <w:r>
        <w:t xml:space="preserve">Berikut merupakan </w:t>
      </w:r>
      <w:r w:rsidRPr="00452881">
        <w:rPr>
          <w:i/>
          <w:iCs/>
        </w:rPr>
        <w:t>sequence</w:t>
      </w:r>
      <w:r>
        <w:t xml:space="preserve"> </w:t>
      </w:r>
      <w:r w:rsidRPr="00BE6CA4">
        <w:rPr>
          <w:i/>
          <w:iCs/>
        </w:rPr>
        <w:t>diagram</w:t>
      </w:r>
      <w:r>
        <w:t xml:space="preserve"> kurikulum.</w:t>
      </w:r>
    </w:p>
    <w:p w14:paraId="4AB8EC0C" w14:textId="77777777" w:rsidR="00D4664A" w:rsidRDefault="00D4664A" w:rsidP="00D4664A">
      <w:pPr>
        <w:ind w:left="1134"/>
      </w:pPr>
      <w:r>
        <w:rPr>
          <w:noProof/>
        </w:rPr>
        <w:drawing>
          <wp:inline distT="0" distB="0" distL="0" distR="0" wp14:anchorId="38A0C305" wp14:editId="0A66644C">
            <wp:extent cx="4369982" cy="265194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1">
                      <a:extLst>
                        <a:ext uri="{28A0092B-C50C-407E-A947-70E740481C1C}">
                          <a14:useLocalDpi xmlns:a14="http://schemas.microsoft.com/office/drawing/2010/main" val="0"/>
                        </a:ext>
                      </a:extLst>
                    </a:blip>
                    <a:stretch>
                      <a:fillRect/>
                    </a:stretch>
                  </pic:blipFill>
                  <pic:spPr>
                    <a:xfrm>
                      <a:off x="0" y="0"/>
                      <a:ext cx="4378144" cy="2656898"/>
                    </a:xfrm>
                    <a:prstGeom prst="rect">
                      <a:avLst/>
                    </a:prstGeom>
                  </pic:spPr>
                </pic:pic>
              </a:graphicData>
            </a:graphic>
          </wp:inline>
        </w:drawing>
      </w:r>
    </w:p>
    <w:p w14:paraId="33445B4E" w14:textId="77777777" w:rsidR="00D4664A" w:rsidRDefault="00D4664A" w:rsidP="00D4664A">
      <w:pPr>
        <w:pStyle w:val="ListParagraph"/>
        <w:ind w:left="426"/>
        <w:jc w:val="center"/>
      </w:pPr>
      <w:r>
        <w:t xml:space="preserve">Gambar 3.10 </w:t>
      </w:r>
      <w:r w:rsidRPr="00452881">
        <w:rPr>
          <w:i/>
          <w:iCs/>
        </w:rPr>
        <w:t>Sequence</w:t>
      </w:r>
      <w:r>
        <w:t xml:space="preserve"> </w:t>
      </w:r>
      <w:r w:rsidRPr="00BE6CA4">
        <w:rPr>
          <w:i/>
          <w:iCs/>
        </w:rPr>
        <w:t>Diagram</w:t>
      </w:r>
      <w:r>
        <w:t xml:space="preserve"> Pengelolaan Kurikulum</w:t>
      </w:r>
    </w:p>
    <w:p w14:paraId="606F9C18" w14:textId="77777777" w:rsidR="00D4664A" w:rsidRDefault="00D4664A" w:rsidP="00D4664A">
      <w:pPr>
        <w:ind w:left="1200" w:firstLine="240"/>
      </w:pPr>
      <w:r>
        <w:t xml:space="preserve">Gambar 3.10 merupakan </w:t>
      </w:r>
      <w:r w:rsidRPr="00452881">
        <w:rPr>
          <w:i/>
          <w:iCs/>
        </w:rPr>
        <w:t>sequence</w:t>
      </w:r>
      <w:r w:rsidRPr="00F174A8">
        <w:rPr>
          <w:i/>
          <w:iCs/>
        </w:rPr>
        <w:t xml:space="preserve"> </w:t>
      </w:r>
      <w:r w:rsidRPr="00BE6CA4">
        <w:rPr>
          <w:i/>
          <w:iCs/>
        </w:rPr>
        <w:t>diagram</w:t>
      </w:r>
      <w:r>
        <w:t xml:space="preserve"> pengelolaan kurikulum. </w:t>
      </w:r>
      <w:r w:rsidRPr="00F81BE5">
        <w:t>Kaprodi</w:t>
      </w:r>
      <w:r>
        <w:t xml:space="preserve"> dapat melihat kurikulum, mengedit kurikulum, menghapus kurikulum, dan menambahkan kurikulum baru. Selanjutnya Kaprodi juga dapat melihat mata kuliah, mengedit mata kuliah, menghapus mata kuliah dan menambahkan mata kuliah baru.</w:t>
      </w:r>
    </w:p>
    <w:p w14:paraId="34C43FFA"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Distribusi Beban Ajar</w:t>
      </w:r>
    </w:p>
    <w:p w14:paraId="67D72BF1" w14:textId="77777777" w:rsidR="00D4664A" w:rsidRDefault="00D4664A" w:rsidP="002D00EC">
      <w:pPr>
        <w:pStyle w:val="ListParagraph"/>
        <w:numPr>
          <w:ilvl w:val="0"/>
          <w:numId w:val="13"/>
        </w:numPr>
        <w:sectPr w:rsidR="00D4664A" w:rsidSect="00EE08CB">
          <w:footerReference w:type="default" r:id="rId32"/>
          <w:pgSz w:w="11910" w:h="16840" w:code="9"/>
          <w:pgMar w:top="2268" w:right="1701" w:bottom="1701" w:left="2268" w:header="0" w:footer="1004" w:gutter="0"/>
          <w:cols w:space="708"/>
          <w:docGrid w:linePitch="299"/>
        </w:sectPr>
      </w:pPr>
    </w:p>
    <w:p w14:paraId="44BD9963" w14:textId="5F917476" w:rsidR="00D4664A" w:rsidRDefault="00314CDB" w:rsidP="00D4664A">
      <w:pPr>
        <w:spacing w:line="276" w:lineRule="auto"/>
        <w:ind w:left="284"/>
      </w:pPr>
      <w:r>
        <w:rPr>
          <w:noProof/>
        </w:rPr>
        <w:lastRenderedPageBreak/>
        <w:drawing>
          <wp:inline distT="0" distB="0" distL="0" distR="0" wp14:anchorId="6A2DC0B6" wp14:editId="5DC5A946">
            <wp:extent cx="8173085" cy="480441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33">
                      <a:extLst>
                        <a:ext uri="{28A0092B-C50C-407E-A947-70E740481C1C}">
                          <a14:useLocalDpi xmlns:a14="http://schemas.microsoft.com/office/drawing/2010/main" val="0"/>
                        </a:ext>
                      </a:extLst>
                    </a:blip>
                    <a:stretch>
                      <a:fillRect/>
                    </a:stretch>
                  </pic:blipFill>
                  <pic:spPr>
                    <a:xfrm>
                      <a:off x="0" y="0"/>
                      <a:ext cx="8173085" cy="4804410"/>
                    </a:xfrm>
                    <a:prstGeom prst="rect">
                      <a:avLst/>
                    </a:prstGeom>
                  </pic:spPr>
                </pic:pic>
              </a:graphicData>
            </a:graphic>
          </wp:inline>
        </w:drawing>
      </w:r>
    </w:p>
    <w:p w14:paraId="38B246D4" w14:textId="77777777" w:rsidR="00D4664A" w:rsidRDefault="00D4664A" w:rsidP="00D4664A">
      <w:pPr>
        <w:pStyle w:val="Heading4"/>
      </w:pPr>
      <w:r w:rsidRPr="004F5610">
        <w:t xml:space="preserve"> </w:t>
      </w:r>
      <w:bookmarkStart w:id="44" w:name="_Toc95421189"/>
      <w:r>
        <w:t xml:space="preserve">Gambar 3.11 </w:t>
      </w:r>
      <w:r w:rsidRPr="00452881">
        <w:rPr>
          <w:i/>
        </w:rPr>
        <w:t>Sequence</w:t>
      </w:r>
      <w:r>
        <w:rPr>
          <w:i/>
        </w:rPr>
        <w:t xml:space="preserve"> </w:t>
      </w:r>
      <w:r w:rsidRPr="00BE6CA4">
        <w:rPr>
          <w:i/>
        </w:rPr>
        <w:t>Diagram</w:t>
      </w:r>
      <w:r w:rsidRPr="004E51CA">
        <w:rPr>
          <w:i/>
        </w:rPr>
        <w:t xml:space="preserve"> </w:t>
      </w:r>
      <w:r>
        <w:t>Sistem Distribusi beban Ajar</w:t>
      </w:r>
      <w:bookmarkEnd w:id="44"/>
    </w:p>
    <w:p w14:paraId="2A540105" w14:textId="77777777" w:rsidR="00D4664A" w:rsidRDefault="00D4664A" w:rsidP="00D4664A">
      <w:pPr>
        <w:pStyle w:val="ListParagraph"/>
        <w:ind w:left="1276"/>
        <w:jc w:val="center"/>
        <w:sectPr w:rsidR="00D4664A" w:rsidSect="00935858">
          <w:footerReference w:type="default" r:id="rId34"/>
          <w:pgSz w:w="16840" w:h="11910" w:orient="landscape" w:code="9"/>
          <w:pgMar w:top="2268" w:right="2268" w:bottom="1701" w:left="1701" w:header="0" w:footer="1004" w:gutter="0"/>
          <w:cols w:space="708"/>
          <w:docGrid w:linePitch="326"/>
        </w:sectPr>
      </w:pPr>
    </w:p>
    <w:p w14:paraId="73B7D3A9" w14:textId="77777777" w:rsidR="00D4664A" w:rsidRDefault="00D4664A" w:rsidP="00D4664A">
      <w:pPr>
        <w:ind w:left="1134" w:firstLine="306"/>
      </w:pPr>
      <w:r>
        <w:lastRenderedPageBreak/>
        <w:t xml:space="preserve">Pada gambar 3.11 </w:t>
      </w:r>
      <w:r w:rsidRPr="00452881">
        <w:rPr>
          <w:i/>
          <w:iCs/>
        </w:rPr>
        <w:t>sequence</w:t>
      </w:r>
      <w:r>
        <w:t xml:space="preserve"> </w:t>
      </w:r>
      <w:r w:rsidRPr="00BE6CA4">
        <w:rPr>
          <w:i/>
          <w:iCs/>
        </w:rPr>
        <w:t>diagram</w:t>
      </w:r>
      <w:r>
        <w:t xml:space="preserve"> distribusi beban ajar memiliki beberapa aktor diantaranya Operator Akademik, </w:t>
      </w:r>
      <w:r w:rsidRPr="00F81BE5">
        <w:t>Kaprodi</w:t>
      </w:r>
      <w:r>
        <w:t xml:space="preserve">, Wadir 1, Direktur dan </w:t>
      </w:r>
      <w:r w:rsidRPr="003E0AFE">
        <w:t>Dosen</w:t>
      </w:r>
      <w:r>
        <w:t xml:space="preserve">. Operator Akademik dapat mengakses halaman utama kemudian Operator Akademik dapat membuka portal untuk mengatur jadwal pengisian distribusi. Jika jadwal pengisian distribusi beban ajar sudah dibuka, maka </w:t>
      </w:r>
      <w:r w:rsidRPr="00F81BE5">
        <w:t>Kaprodi</w:t>
      </w:r>
      <w:r>
        <w:t xml:space="preserve"> dapat mengakses halaman distribui. Selanjutnya </w:t>
      </w:r>
      <w:r w:rsidRPr="00F81BE5">
        <w:t>Kaprodi</w:t>
      </w:r>
      <w:r>
        <w:t xml:space="preserve"> dapat melihat dan menentukan </w:t>
      </w:r>
      <w:r w:rsidRPr="003E0AFE">
        <w:t>Dosen</w:t>
      </w:r>
      <w:r>
        <w:t xml:space="preserve"> pengampu untuk masing-masing mata kuliah pada rombongan belajar. </w:t>
      </w:r>
      <w:r w:rsidRPr="003E0AFE">
        <w:t>Dosen</w:t>
      </w:r>
      <w:r>
        <w:t xml:space="preserve"> dapat melihat SK mengajar jika verifikasi dan validasi SK oleh Ka. BAAK, Wadir 1 dan Direktur telah disetujui. Jika SK yang diverifikasi dan divalidasi oleh Ka. BAAK, Wadir 1 dan Direktur tidak disetujui, maka data distribusi beban ajar akan dikembalikan ke Kaprodi untuk dilakukan perbaikan.</w:t>
      </w:r>
    </w:p>
    <w:p w14:paraId="6E3FF919" w14:textId="77777777" w:rsidR="00D4664A" w:rsidRDefault="00D4664A" w:rsidP="00D4664A">
      <w:pPr>
        <w:spacing w:after="160" w:line="259" w:lineRule="auto"/>
        <w:jc w:val="left"/>
      </w:pPr>
      <w:r>
        <w:br w:type="page"/>
      </w:r>
    </w:p>
    <w:p w14:paraId="274413EB" w14:textId="77777777" w:rsidR="00D4664A" w:rsidRDefault="00D4664A" w:rsidP="00D4664A">
      <w:pPr>
        <w:sectPr w:rsidR="00D4664A" w:rsidSect="00EE08CB">
          <w:footerReference w:type="default" r:id="rId35"/>
          <w:pgSz w:w="11910" w:h="16840" w:code="9"/>
          <w:pgMar w:top="2268" w:right="1701" w:bottom="1701" w:left="2268" w:header="0" w:footer="1004" w:gutter="0"/>
          <w:cols w:space="708"/>
          <w:docGrid w:linePitch="299"/>
        </w:sectPr>
      </w:pPr>
    </w:p>
    <w:p w14:paraId="79BCDE22" w14:textId="77777777" w:rsidR="00D4664A" w:rsidRDefault="00D4664A" w:rsidP="002D00EC">
      <w:pPr>
        <w:pStyle w:val="ListParagraph"/>
        <w:numPr>
          <w:ilvl w:val="0"/>
          <w:numId w:val="10"/>
        </w:numPr>
      </w:pPr>
      <w:r>
        <w:lastRenderedPageBreak/>
        <w:t xml:space="preserve">Class </w:t>
      </w:r>
      <w:r w:rsidRPr="00BE6CA4">
        <w:rPr>
          <w:i/>
          <w:iCs/>
        </w:rPr>
        <w:t>Diagram</w:t>
      </w:r>
    </w:p>
    <w:p w14:paraId="5DA2AE4B" w14:textId="62F3DC18" w:rsidR="00D4664A" w:rsidRDefault="00BF0A33" w:rsidP="00BF0A33">
      <w:pPr>
        <w:ind w:left="142"/>
      </w:pPr>
      <w:r>
        <w:rPr>
          <w:noProof/>
        </w:rPr>
        <w:drawing>
          <wp:inline distT="0" distB="0" distL="0" distR="0" wp14:anchorId="404F818D" wp14:editId="41AD1B16">
            <wp:extent cx="8173085" cy="42329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6">
                      <a:extLst>
                        <a:ext uri="{28A0092B-C50C-407E-A947-70E740481C1C}">
                          <a14:useLocalDpi xmlns:a14="http://schemas.microsoft.com/office/drawing/2010/main" val="0"/>
                        </a:ext>
                      </a:extLst>
                    </a:blip>
                    <a:stretch>
                      <a:fillRect/>
                    </a:stretch>
                  </pic:blipFill>
                  <pic:spPr>
                    <a:xfrm>
                      <a:off x="0" y="0"/>
                      <a:ext cx="8173085" cy="4232910"/>
                    </a:xfrm>
                    <a:prstGeom prst="rect">
                      <a:avLst/>
                    </a:prstGeom>
                  </pic:spPr>
                </pic:pic>
              </a:graphicData>
            </a:graphic>
          </wp:inline>
        </w:drawing>
      </w:r>
    </w:p>
    <w:p w14:paraId="45055B79" w14:textId="77777777" w:rsidR="00D4664A" w:rsidRDefault="00D4664A" w:rsidP="00D4664A">
      <w:pPr>
        <w:pStyle w:val="Heading4"/>
      </w:pPr>
      <w:bookmarkStart w:id="45" w:name="_Toc95421190"/>
      <w:r>
        <w:t xml:space="preserve">Gambar 3.12 </w:t>
      </w:r>
      <w:r>
        <w:rPr>
          <w:i/>
        </w:rPr>
        <w:t xml:space="preserve">Class </w:t>
      </w:r>
      <w:r w:rsidRPr="00BE6CA4">
        <w:rPr>
          <w:i/>
        </w:rPr>
        <w:t>Diagram</w:t>
      </w:r>
      <w:r w:rsidRPr="004E51CA">
        <w:rPr>
          <w:i/>
        </w:rPr>
        <w:t xml:space="preserve"> </w:t>
      </w:r>
      <w:r>
        <w:t>Sistem Distribusi beban Ajar</w:t>
      </w:r>
      <w:bookmarkEnd w:id="45"/>
    </w:p>
    <w:p w14:paraId="7992FDD5" w14:textId="77777777" w:rsidR="00D4664A" w:rsidRDefault="00D4664A" w:rsidP="00D4664A">
      <w:pPr>
        <w:sectPr w:rsidR="00D4664A" w:rsidSect="006C62C7">
          <w:footerReference w:type="default" r:id="rId37"/>
          <w:pgSz w:w="16840" w:h="11910" w:orient="landscape" w:code="9"/>
          <w:pgMar w:top="2268" w:right="2268" w:bottom="1701" w:left="1701" w:header="0" w:footer="1004" w:gutter="0"/>
          <w:cols w:space="708"/>
          <w:docGrid w:linePitch="326"/>
        </w:sectPr>
      </w:pPr>
    </w:p>
    <w:p w14:paraId="1720BC28" w14:textId="77777777" w:rsidR="00D4664A" w:rsidRPr="00FD5AF8" w:rsidRDefault="00D4664A" w:rsidP="002D00EC">
      <w:pPr>
        <w:pStyle w:val="ListParagraph"/>
        <w:numPr>
          <w:ilvl w:val="0"/>
          <w:numId w:val="10"/>
        </w:numPr>
        <w:ind w:left="1134"/>
      </w:pPr>
      <w:r w:rsidRPr="00452881">
        <w:rPr>
          <w:i/>
          <w:iCs/>
        </w:rPr>
        <w:lastRenderedPageBreak/>
        <w:t>ERD</w:t>
      </w:r>
      <w:r>
        <w:t xml:space="preserve"> </w:t>
      </w:r>
      <w:r w:rsidRPr="004E3EC3">
        <w:rPr>
          <w:i/>
          <w:iCs/>
        </w:rPr>
        <w:t xml:space="preserve">(Entity </w:t>
      </w:r>
      <w:r w:rsidRPr="001E57D2">
        <w:rPr>
          <w:i/>
          <w:iCs/>
        </w:rPr>
        <w:t xml:space="preserve">Relationship </w:t>
      </w:r>
      <w:r w:rsidRPr="00BE6CA4">
        <w:rPr>
          <w:i/>
          <w:iCs/>
        </w:rPr>
        <w:t>Diagram</w:t>
      </w:r>
      <w:r w:rsidRPr="004E3EC3">
        <w:rPr>
          <w:i/>
          <w:iCs/>
        </w:rPr>
        <w:t>)</w:t>
      </w:r>
    </w:p>
    <w:p w14:paraId="5DDF1409" w14:textId="77777777" w:rsidR="00D4664A" w:rsidRDefault="00D4664A" w:rsidP="00D4664A">
      <w:r>
        <w:rPr>
          <w:noProof/>
        </w:rPr>
        <w:drawing>
          <wp:inline distT="0" distB="0" distL="0" distR="0" wp14:anchorId="493480F9" wp14:editId="7E44AF2A">
            <wp:extent cx="7991839" cy="41719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992720" cy="4172410"/>
                    </a:xfrm>
                    <a:prstGeom prst="rect">
                      <a:avLst/>
                    </a:prstGeom>
                  </pic:spPr>
                </pic:pic>
              </a:graphicData>
            </a:graphic>
          </wp:inline>
        </w:drawing>
      </w:r>
    </w:p>
    <w:p w14:paraId="52107E60" w14:textId="77777777" w:rsidR="00D4664A" w:rsidRDefault="00D4664A" w:rsidP="00D4664A">
      <w:pPr>
        <w:pStyle w:val="Heading4"/>
      </w:pPr>
      <w:bookmarkStart w:id="46" w:name="_Toc95421191"/>
      <w:r>
        <w:t xml:space="preserve">Gambar 3.13 </w:t>
      </w:r>
      <w:r>
        <w:rPr>
          <w:i/>
        </w:rPr>
        <w:t xml:space="preserve">ERD </w:t>
      </w:r>
      <w:r>
        <w:t>Sistem Distribusi beban Ajar</w:t>
      </w:r>
      <w:bookmarkEnd w:id="46"/>
    </w:p>
    <w:p w14:paraId="5DCD124C" w14:textId="77777777" w:rsidR="00D4664A" w:rsidRDefault="00D4664A" w:rsidP="00D4664A">
      <w:pPr>
        <w:spacing w:after="160" w:line="259" w:lineRule="auto"/>
        <w:jc w:val="left"/>
      </w:pPr>
    </w:p>
    <w:p w14:paraId="1F43DD41" w14:textId="77777777" w:rsidR="00D4664A" w:rsidRDefault="00D4664A" w:rsidP="00D4664A">
      <w:pPr>
        <w:pStyle w:val="ListParagraph"/>
        <w:sectPr w:rsidR="00D4664A" w:rsidSect="00596C3F">
          <w:pgSz w:w="16840" w:h="11910" w:orient="landscape" w:code="9"/>
          <w:pgMar w:top="2268" w:right="2268" w:bottom="1701" w:left="1701" w:header="0" w:footer="1004" w:gutter="0"/>
          <w:cols w:space="708"/>
          <w:docGrid w:linePitch="326"/>
        </w:sectPr>
      </w:pPr>
    </w:p>
    <w:p w14:paraId="098BD2D2" w14:textId="77777777" w:rsidR="00D4664A" w:rsidRDefault="00D4664A" w:rsidP="00D4664A"/>
    <w:p w14:paraId="54236B59" w14:textId="77777777" w:rsidR="00D4664A" w:rsidRDefault="00D4664A" w:rsidP="002D00EC">
      <w:pPr>
        <w:pStyle w:val="ListParagraph"/>
        <w:numPr>
          <w:ilvl w:val="0"/>
          <w:numId w:val="9"/>
        </w:numPr>
      </w:pPr>
      <w:r>
        <w:t>Perancangan Antar Muka (</w:t>
      </w:r>
      <w:r w:rsidRPr="00452881">
        <w:rPr>
          <w:i/>
          <w:iCs/>
        </w:rPr>
        <w:t>Int</w:t>
      </w:r>
      <w:r>
        <w:rPr>
          <w:i/>
          <w:iCs/>
        </w:rPr>
        <w:t>erface</w:t>
      </w:r>
      <w:r>
        <w:t>)</w:t>
      </w:r>
    </w:p>
    <w:p w14:paraId="6DDA23D9" w14:textId="01BD0D4C" w:rsidR="00D4664A" w:rsidRDefault="00D4664A" w:rsidP="00D4664A">
      <w:pPr>
        <w:ind w:left="360" w:firstLine="360"/>
      </w:pPr>
      <w:r>
        <w:t xml:space="preserve">Perancangan </w:t>
      </w:r>
      <w:r w:rsidRPr="00452881">
        <w:rPr>
          <w:i/>
          <w:iCs/>
        </w:rPr>
        <w:t>int</w:t>
      </w:r>
      <w:r>
        <w:t xml:space="preserve">erface adalah perancangan </w:t>
      </w:r>
      <w:r w:rsidR="00F12BD4">
        <w:t xml:space="preserve">halaman </w:t>
      </w:r>
      <w:r w:rsidR="00F12BD4" w:rsidRPr="00F12BD4">
        <w:rPr>
          <w:i/>
          <w:iCs/>
        </w:rPr>
        <w:t>web</w:t>
      </w:r>
      <w:r w:rsidR="00F12BD4">
        <w:t xml:space="preserve"> </w:t>
      </w:r>
      <w:r>
        <w:t xml:space="preserve">sebagai media yang menghubungkan sistem dengan </w:t>
      </w:r>
      <w:r w:rsidRPr="003E0AFE">
        <w:rPr>
          <w:i/>
          <w:iCs/>
        </w:rPr>
        <w:t>user</w:t>
      </w:r>
      <w:r>
        <w:t>.</w:t>
      </w:r>
    </w:p>
    <w:p w14:paraId="649E38F6" w14:textId="0EBBCD32" w:rsidR="00D4664A" w:rsidRDefault="00D4664A" w:rsidP="002D00EC">
      <w:pPr>
        <w:pStyle w:val="ListParagraph"/>
        <w:numPr>
          <w:ilvl w:val="0"/>
          <w:numId w:val="11"/>
        </w:numPr>
      </w:pPr>
      <w:r>
        <w:t>Perancangan Halaman Kurikulum</w:t>
      </w:r>
    </w:p>
    <w:p w14:paraId="24FC1C65" w14:textId="77777777" w:rsidR="00D4664A" w:rsidRDefault="00D4664A" w:rsidP="00D4664A">
      <w:pPr>
        <w:ind w:left="720"/>
      </w:pPr>
      <w:r>
        <w:rPr>
          <w:noProof/>
        </w:rPr>
        <w:drawing>
          <wp:inline distT="0" distB="0" distL="0" distR="0" wp14:anchorId="2C00CEE0" wp14:editId="4E7B37E8">
            <wp:extent cx="4140000" cy="2012391"/>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9">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6DA1F29" w14:textId="77777777" w:rsidR="00D4664A" w:rsidRDefault="00D4664A" w:rsidP="00D4664A">
      <w:pPr>
        <w:pStyle w:val="Heading4"/>
        <w:ind w:left="709"/>
      </w:pPr>
      <w:bookmarkStart w:id="47" w:name="_Toc95421192"/>
      <w:r>
        <w:t xml:space="preserve">Gambar 3.13 </w:t>
      </w:r>
      <w:r w:rsidRPr="00452881">
        <w:rPr>
          <w:i/>
        </w:rPr>
        <w:t>Int</w:t>
      </w:r>
      <w:r>
        <w:rPr>
          <w:i/>
        </w:rPr>
        <w:t>erface</w:t>
      </w:r>
      <w:r w:rsidRPr="004E51CA">
        <w:rPr>
          <w:i/>
        </w:rPr>
        <w:t xml:space="preserve"> </w:t>
      </w:r>
      <w:r>
        <w:t>Halaman Kurikulum</w:t>
      </w:r>
      <w:bookmarkEnd w:id="47"/>
    </w:p>
    <w:p w14:paraId="28EA6B3F" w14:textId="25BCB873" w:rsidR="00D4664A" w:rsidRDefault="00D4664A" w:rsidP="00D4664A">
      <w:pPr>
        <w:ind w:left="709" w:firstLine="371"/>
      </w:pPr>
      <w:r>
        <w:t xml:space="preserve">Gambar 3.13 merupakan perancangan halaman kurikulum. Pada halaman kurikulum terdapat tabel daftar kurikulum yang diambil dari </w:t>
      </w:r>
      <w:r w:rsidR="005A7A6E" w:rsidRPr="005A7A6E">
        <w:rPr>
          <w:i/>
          <w:iCs/>
        </w:rPr>
        <w:t>database</w:t>
      </w:r>
      <w:r>
        <w:t>. Kemudian terdapat tombol untuk membuat kurikulum baru, tombol untuk lihat mata kuliah, edit kurikulum dan hapus kurikulum.</w:t>
      </w:r>
    </w:p>
    <w:p w14:paraId="43F1FCC8" w14:textId="40C0C06A" w:rsidR="00D4664A" w:rsidRDefault="00D4664A" w:rsidP="002D00EC">
      <w:pPr>
        <w:pStyle w:val="ListParagraph"/>
        <w:numPr>
          <w:ilvl w:val="0"/>
          <w:numId w:val="11"/>
        </w:numPr>
      </w:pPr>
      <w:r>
        <w:t>Perancangan Halaman Mata Kuliah</w:t>
      </w:r>
    </w:p>
    <w:p w14:paraId="357B5E7F" w14:textId="77777777" w:rsidR="00D4664A" w:rsidRDefault="00D4664A" w:rsidP="00D4664A">
      <w:pPr>
        <w:ind w:left="720"/>
      </w:pPr>
      <w:r>
        <w:rPr>
          <w:noProof/>
        </w:rPr>
        <w:drawing>
          <wp:inline distT="0" distB="0" distL="0" distR="0" wp14:anchorId="35972C23" wp14:editId="1C4E5C6F">
            <wp:extent cx="4140000" cy="2012392"/>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0">
                      <a:extLst>
                        <a:ext uri="{28A0092B-C50C-407E-A947-70E740481C1C}">
                          <a14:useLocalDpi xmlns:a14="http://schemas.microsoft.com/office/drawing/2010/main" val="0"/>
                        </a:ext>
                      </a:extLst>
                    </a:blip>
                    <a:stretch>
                      <a:fillRect/>
                    </a:stretch>
                  </pic:blipFill>
                  <pic:spPr>
                    <a:xfrm>
                      <a:off x="0" y="0"/>
                      <a:ext cx="4140000" cy="2012392"/>
                    </a:xfrm>
                    <a:prstGeom prst="rect">
                      <a:avLst/>
                    </a:prstGeom>
                  </pic:spPr>
                </pic:pic>
              </a:graphicData>
            </a:graphic>
          </wp:inline>
        </w:drawing>
      </w:r>
    </w:p>
    <w:p w14:paraId="58E4FFCF" w14:textId="77777777" w:rsidR="00D4664A" w:rsidRDefault="00D4664A" w:rsidP="00D4664A">
      <w:pPr>
        <w:pStyle w:val="Heading4"/>
        <w:ind w:left="709"/>
      </w:pPr>
      <w:bookmarkStart w:id="48" w:name="_Toc95421193"/>
      <w:r>
        <w:t xml:space="preserve">Gambar 3.14 </w:t>
      </w:r>
      <w:r w:rsidRPr="00452881">
        <w:rPr>
          <w:i/>
        </w:rPr>
        <w:t>Int</w:t>
      </w:r>
      <w:r>
        <w:rPr>
          <w:i/>
        </w:rPr>
        <w:t>erface</w:t>
      </w:r>
      <w:r w:rsidRPr="004E51CA">
        <w:rPr>
          <w:i/>
        </w:rPr>
        <w:t xml:space="preserve"> </w:t>
      </w:r>
      <w:r>
        <w:t>Halaman Mata Kuliah</w:t>
      </w:r>
      <w:bookmarkEnd w:id="48"/>
    </w:p>
    <w:p w14:paraId="64368196" w14:textId="6F05E46C" w:rsidR="00D4664A" w:rsidRDefault="00D4664A" w:rsidP="00D4664A">
      <w:pPr>
        <w:ind w:left="709" w:firstLine="371"/>
      </w:pPr>
      <w:r>
        <w:t xml:space="preserve">Gambar 3.14 merupakan perancangan halaman mata kuliah. Pada halaman mata kuliah terdapat tabel daftar mata kuliah yang diambil dari </w:t>
      </w:r>
      <w:r w:rsidR="005A7A6E" w:rsidRPr="005A7A6E">
        <w:rPr>
          <w:i/>
          <w:iCs/>
        </w:rPr>
        <w:t>database</w:t>
      </w:r>
      <w:r>
        <w:t xml:space="preserve">. Kemudian pada halaman mata kuliah juga terdapat tombol untuk </w:t>
      </w:r>
      <w:r>
        <w:lastRenderedPageBreak/>
        <w:t>menambahkan mata kuliah baru, edit mata kuliah dan hapus mata kuliah. Di bagian sebelah kiri juga terdapat menu filter data untuk memilih kurikulum dan semester mata kuliah.</w:t>
      </w:r>
    </w:p>
    <w:p w14:paraId="1A164C15" w14:textId="7AEB1CC3" w:rsidR="00D4664A" w:rsidRDefault="00D4664A" w:rsidP="002D00EC">
      <w:pPr>
        <w:pStyle w:val="ListParagraph"/>
        <w:numPr>
          <w:ilvl w:val="0"/>
          <w:numId w:val="11"/>
        </w:numPr>
      </w:pPr>
      <w:r>
        <w:t>Perancangan Halaman Pengisian Distribusi Beban Ajar</w:t>
      </w:r>
    </w:p>
    <w:p w14:paraId="64718D61" w14:textId="77777777" w:rsidR="00D4664A" w:rsidRDefault="00D4664A" w:rsidP="00D4664A">
      <w:pPr>
        <w:ind w:left="720"/>
      </w:pPr>
      <w:r>
        <w:rPr>
          <w:noProof/>
        </w:rPr>
        <w:drawing>
          <wp:inline distT="0" distB="0" distL="0" distR="0" wp14:anchorId="20E8BA7D" wp14:editId="07FD3AE2">
            <wp:extent cx="4140000" cy="25592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1">
                      <a:extLst>
                        <a:ext uri="{28A0092B-C50C-407E-A947-70E740481C1C}">
                          <a14:useLocalDpi xmlns:a14="http://schemas.microsoft.com/office/drawing/2010/main" val="0"/>
                        </a:ext>
                      </a:extLst>
                    </a:blip>
                    <a:stretch>
                      <a:fillRect/>
                    </a:stretch>
                  </pic:blipFill>
                  <pic:spPr>
                    <a:xfrm>
                      <a:off x="0" y="0"/>
                      <a:ext cx="4140000" cy="2559282"/>
                    </a:xfrm>
                    <a:prstGeom prst="rect">
                      <a:avLst/>
                    </a:prstGeom>
                  </pic:spPr>
                </pic:pic>
              </a:graphicData>
            </a:graphic>
          </wp:inline>
        </w:drawing>
      </w:r>
    </w:p>
    <w:p w14:paraId="7349B493" w14:textId="77777777" w:rsidR="00D4664A" w:rsidRDefault="00D4664A" w:rsidP="00D4664A">
      <w:pPr>
        <w:pStyle w:val="Heading4"/>
        <w:ind w:left="709"/>
      </w:pPr>
      <w:bookmarkStart w:id="49" w:name="_Toc95421194"/>
      <w:r>
        <w:t xml:space="preserve">Gambar 3.15 </w:t>
      </w:r>
      <w:r w:rsidRPr="00452881">
        <w:rPr>
          <w:i/>
        </w:rPr>
        <w:t>Int</w:t>
      </w:r>
      <w:r>
        <w:rPr>
          <w:i/>
        </w:rPr>
        <w:t>erface</w:t>
      </w:r>
      <w:r w:rsidRPr="004E51CA">
        <w:rPr>
          <w:i/>
        </w:rPr>
        <w:t xml:space="preserve"> </w:t>
      </w:r>
      <w:r>
        <w:t>Halaman Pengisian Distribusi Beban Ajar</w:t>
      </w:r>
      <w:bookmarkEnd w:id="49"/>
    </w:p>
    <w:p w14:paraId="6DA172A5" w14:textId="0FEEBFD0" w:rsidR="00D4664A" w:rsidRPr="00FE348F" w:rsidRDefault="00D4664A" w:rsidP="00D4664A">
      <w:pPr>
        <w:ind w:left="709" w:firstLine="371"/>
      </w:pPr>
      <w:r>
        <w:t xml:space="preserve">Gambar 3.15 merupakan perancangan halaman pengisian distribusi beban ajar. Pada halaman pengisian distribusi beban ajar ini terdapat tombol untuk melihat menu </w:t>
      </w:r>
      <w:r w:rsidRPr="00066540">
        <w:t>lintas</w:t>
      </w:r>
      <w:r>
        <w:t xml:space="preserve"> prodi dan tombol untuk menu </w:t>
      </w:r>
      <w:r w:rsidRPr="003E0AFE">
        <w:t>Dosen</w:t>
      </w:r>
      <w:r>
        <w:t xml:space="preserve"> luar biasa. Selanjutnya terdapat pilihan untuk menentukan kurikulum dan semester. Kemudian terdapat tabel data mata kuliah per semester yang dipilih. Pada tabel terdapat pula pilihan untuk menentukan </w:t>
      </w:r>
      <w:r w:rsidRPr="003E0AFE">
        <w:t>Dosen</w:t>
      </w:r>
      <w:r>
        <w:t xml:space="preserve"> pengampu mata kuliah.</w:t>
      </w:r>
    </w:p>
    <w:p w14:paraId="63FEB906" w14:textId="77777777" w:rsidR="009726E8" w:rsidRDefault="009726E8">
      <w:pPr>
        <w:spacing w:after="160" w:line="259" w:lineRule="auto"/>
        <w:jc w:val="left"/>
      </w:pPr>
      <w:r>
        <w:br w:type="page"/>
      </w:r>
    </w:p>
    <w:p w14:paraId="65B81EE6" w14:textId="2B20C892" w:rsidR="00D4664A" w:rsidRDefault="00D4664A" w:rsidP="002D00EC">
      <w:pPr>
        <w:pStyle w:val="ListParagraph"/>
        <w:numPr>
          <w:ilvl w:val="0"/>
          <w:numId w:val="11"/>
        </w:numPr>
      </w:pPr>
      <w:r>
        <w:lastRenderedPageBreak/>
        <w:t xml:space="preserve">Perancangan Halaman </w:t>
      </w:r>
      <w:r w:rsidRPr="00066540">
        <w:t>Lintas</w:t>
      </w:r>
      <w:r>
        <w:t xml:space="preserve"> Prodi</w:t>
      </w:r>
    </w:p>
    <w:p w14:paraId="63863A3D" w14:textId="77777777" w:rsidR="00D4664A" w:rsidRDefault="00D4664A" w:rsidP="00D4664A">
      <w:pPr>
        <w:ind w:left="720"/>
      </w:pPr>
      <w:r>
        <w:rPr>
          <w:noProof/>
        </w:rPr>
        <w:drawing>
          <wp:inline distT="0" distB="0" distL="0" distR="0" wp14:anchorId="0F80C48D" wp14:editId="12E9C970">
            <wp:extent cx="4140000" cy="24988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2">
                      <a:extLst>
                        <a:ext uri="{28A0092B-C50C-407E-A947-70E740481C1C}">
                          <a14:useLocalDpi xmlns:a14="http://schemas.microsoft.com/office/drawing/2010/main" val="0"/>
                        </a:ext>
                      </a:extLst>
                    </a:blip>
                    <a:stretch>
                      <a:fillRect/>
                    </a:stretch>
                  </pic:blipFill>
                  <pic:spPr>
                    <a:xfrm>
                      <a:off x="0" y="0"/>
                      <a:ext cx="4140000" cy="2498806"/>
                    </a:xfrm>
                    <a:prstGeom prst="rect">
                      <a:avLst/>
                    </a:prstGeom>
                  </pic:spPr>
                </pic:pic>
              </a:graphicData>
            </a:graphic>
          </wp:inline>
        </w:drawing>
      </w:r>
    </w:p>
    <w:p w14:paraId="2F752A73" w14:textId="77777777" w:rsidR="00D4664A" w:rsidRDefault="00D4664A" w:rsidP="00D4664A">
      <w:pPr>
        <w:pStyle w:val="Heading4"/>
        <w:ind w:left="709"/>
      </w:pPr>
      <w:bookmarkStart w:id="50" w:name="_Toc95421195"/>
      <w:r>
        <w:t xml:space="preserve">Gambar 3.16 </w:t>
      </w:r>
      <w:r w:rsidRPr="00452881">
        <w:rPr>
          <w:i/>
        </w:rPr>
        <w:t>Int</w:t>
      </w:r>
      <w:r>
        <w:rPr>
          <w:i/>
        </w:rPr>
        <w:t>erface</w:t>
      </w:r>
      <w:r w:rsidRPr="004E51CA">
        <w:rPr>
          <w:i/>
        </w:rPr>
        <w:t xml:space="preserve"> </w:t>
      </w:r>
      <w:r>
        <w:t xml:space="preserve">Halaman </w:t>
      </w:r>
      <w:r w:rsidRPr="00066540">
        <w:rPr>
          <w:iCs w:val="0"/>
        </w:rPr>
        <w:t>Lintas</w:t>
      </w:r>
      <w:r>
        <w:t xml:space="preserve"> Prodi</w:t>
      </w:r>
      <w:bookmarkEnd w:id="50"/>
    </w:p>
    <w:p w14:paraId="3CEA5405" w14:textId="78E64291" w:rsidR="00D4664A" w:rsidRPr="006B7D3F" w:rsidRDefault="00D4664A" w:rsidP="00D4664A">
      <w:pPr>
        <w:ind w:left="709" w:firstLine="371"/>
      </w:pPr>
      <w:r>
        <w:t xml:space="preserve">Gambar 3.16 merupakan perancangan halaman </w:t>
      </w:r>
      <w:r w:rsidRPr="00066540">
        <w:t>lintas</w:t>
      </w:r>
      <w:r>
        <w:t xml:space="preserve"> prodi. Pada halaman </w:t>
      </w:r>
      <w:r w:rsidRPr="00066540">
        <w:t>lintas</w:t>
      </w:r>
      <w:r>
        <w:t xml:space="preserve"> prodi terdapat 2 tabel yaitu tabel </w:t>
      </w:r>
      <w:r w:rsidRPr="00066540">
        <w:t>permintaan</w:t>
      </w:r>
      <w:r>
        <w:t xml:space="preserve"> </w:t>
      </w:r>
      <w:r w:rsidRPr="003E0AFE">
        <w:t>Dosen</w:t>
      </w:r>
      <w:r>
        <w:t xml:space="preserve"> </w:t>
      </w:r>
      <w:r w:rsidRPr="00066540">
        <w:t>lintas</w:t>
      </w:r>
      <w:r>
        <w:t xml:space="preserve"> prodi dan tabel </w:t>
      </w:r>
      <w:r w:rsidRPr="003E0AFE">
        <w:t>Dosen</w:t>
      </w:r>
      <w:r>
        <w:t xml:space="preserve"> </w:t>
      </w:r>
      <w:r w:rsidRPr="00066540">
        <w:t>lintas</w:t>
      </w:r>
      <w:r>
        <w:t xml:space="preserve"> prodi. Pada tabel </w:t>
      </w:r>
      <w:r w:rsidRPr="00066540">
        <w:t>permintaan</w:t>
      </w:r>
      <w:r>
        <w:t xml:space="preserve"> </w:t>
      </w:r>
      <w:r w:rsidRPr="003E0AFE">
        <w:t>Dosen</w:t>
      </w:r>
      <w:r>
        <w:t xml:space="preserve"> </w:t>
      </w:r>
      <w:r w:rsidRPr="00066540">
        <w:t>lintas</w:t>
      </w:r>
      <w:r>
        <w:t xml:space="preserve"> prodi berisi data </w:t>
      </w:r>
      <w:r w:rsidRPr="00066540">
        <w:t>permintaan</w:t>
      </w:r>
      <w:r>
        <w:t xml:space="preserve"> dari prodi </w:t>
      </w:r>
      <w:r w:rsidRPr="00066540">
        <w:t>lintas</w:t>
      </w:r>
      <w:r>
        <w:t xml:space="preserve"> yang </w:t>
      </w:r>
      <w:r w:rsidRPr="00066540">
        <w:t>meminta</w:t>
      </w:r>
      <w:r>
        <w:t xml:space="preserve"> </w:t>
      </w:r>
      <w:r w:rsidRPr="003E0AFE">
        <w:t>Dosen</w:t>
      </w:r>
      <w:r>
        <w:t xml:space="preserve"> pengampu untuk mata kuliah pada prodi lokal. Tabel </w:t>
      </w:r>
      <w:r w:rsidRPr="003E0AFE">
        <w:t>Dosen</w:t>
      </w:r>
      <w:r>
        <w:t xml:space="preserve"> </w:t>
      </w:r>
      <w:r w:rsidRPr="00066540">
        <w:t>lintas</w:t>
      </w:r>
      <w:r>
        <w:t xml:space="preserve"> prodi berisi data mata kuliah yang diampu oleh </w:t>
      </w:r>
      <w:r w:rsidRPr="003E0AFE">
        <w:t>Dosen</w:t>
      </w:r>
      <w:r>
        <w:t xml:space="preserve"> prodi </w:t>
      </w:r>
      <w:r w:rsidRPr="00066540">
        <w:t>lintas</w:t>
      </w:r>
      <w:r>
        <w:t>.</w:t>
      </w:r>
    </w:p>
    <w:p w14:paraId="7431232C" w14:textId="69F77DAC" w:rsidR="00D4664A" w:rsidRDefault="00D4664A" w:rsidP="002D00EC">
      <w:pPr>
        <w:pStyle w:val="ListParagraph"/>
        <w:numPr>
          <w:ilvl w:val="0"/>
          <w:numId w:val="11"/>
        </w:numPr>
      </w:pPr>
      <w:r>
        <w:t xml:space="preserve">Perancangan Halaman </w:t>
      </w:r>
      <w:r w:rsidRPr="003E0AFE">
        <w:t>Dosen</w:t>
      </w:r>
      <w:r>
        <w:t xml:space="preserve"> Luar Biasa</w:t>
      </w:r>
    </w:p>
    <w:p w14:paraId="1C1F57F5" w14:textId="77777777" w:rsidR="00D4664A" w:rsidRDefault="00D4664A" w:rsidP="00D4664A">
      <w:pPr>
        <w:ind w:left="720"/>
      </w:pPr>
      <w:r>
        <w:rPr>
          <w:noProof/>
        </w:rPr>
        <w:drawing>
          <wp:inline distT="0" distB="0" distL="0" distR="0" wp14:anchorId="76E5339B" wp14:editId="6DA6C215">
            <wp:extent cx="4140000" cy="2012391"/>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3">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97E06FA" w14:textId="77777777" w:rsidR="00D4664A" w:rsidRDefault="00D4664A" w:rsidP="00D4664A">
      <w:pPr>
        <w:pStyle w:val="Heading4"/>
        <w:ind w:left="709"/>
      </w:pPr>
      <w:bookmarkStart w:id="51" w:name="_Toc95421196"/>
      <w:r>
        <w:t xml:space="preserve">Gambar 3.17 </w:t>
      </w:r>
      <w:r w:rsidRPr="00452881">
        <w:rPr>
          <w:i/>
        </w:rPr>
        <w:t>Int</w:t>
      </w:r>
      <w:r>
        <w:rPr>
          <w:i/>
        </w:rPr>
        <w:t>erface</w:t>
      </w:r>
      <w:r w:rsidRPr="004E51CA">
        <w:rPr>
          <w:i/>
        </w:rPr>
        <w:t xml:space="preserve"> </w:t>
      </w:r>
      <w:r>
        <w:t xml:space="preserve">Halaman </w:t>
      </w:r>
      <w:r w:rsidRPr="003E0AFE">
        <w:rPr>
          <w:iCs w:val="0"/>
        </w:rPr>
        <w:t>Dosen</w:t>
      </w:r>
      <w:r>
        <w:t xml:space="preserve"> Luar Biasa</w:t>
      </w:r>
      <w:bookmarkEnd w:id="51"/>
    </w:p>
    <w:p w14:paraId="72DE8EC4" w14:textId="79A80785" w:rsidR="00D4664A" w:rsidRPr="005502CB" w:rsidRDefault="00D4664A" w:rsidP="00D4664A">
      <w:pPr>
        <w:ind w:left="709" w:firstLine="371"/>
      </w:pPr>
      <w:r>
        <w:t xml:space="preserve">Gambar 3.17 merupakan perancangan halaman </w:t>
      </w:r>
      <w:r w:rsidRPr="003E0AFE">
        <w:t>Dosen</w:t>
      </w:r>
      <w:r>
        <w:t xml:space="preserve"> luar biasa. Pada halaman </w:t>
      </w:r>
      <w:r w:rsidRPr="003E0AFE">
        <w:t>Dosen</w:t>
      </w:r>
      <w:r>
        <w:t xml:space="preserve"> luar biasa terdapat tabel </w:t>
      </w:r>
      <w:r w:rsidRPr="003E0AFE">
        <w:t>Dosen</w:t>
      </w:r>
      <w:r>
        <w:t xml:space="preserve"> luar biasa. Pada halaman ini </w:t>
      </w:r>
      <w:r>
        <w:lastRenderedPageBreak/>
        <w:t xml:space="preserve">terdapat tombol untuk menambahkan </w:t>
      </w:r>
      <w:r w:rsidRPr="003E0AFE">
        <w:t>Dosen</w:t>
      </w:r>
      <w:r>
        <w:t xml:space="preserve"> luar biasa dan mengedit </w:t>
      </w:r>
      <w:r w:rsidRPr="003E0AFE">
        <w:t>Dosen</w:t>
      </w:r>
      <w:r>
        <w:t xml:space="preserve"> luar biasa.</w:t>
      </w:r>
    </w:p>
    <w:p w14:paraId="5F17EF69" w14:textId="53F0BE12" w:rsidR="00D4664A" w:rsidRDefault="00D4664A" w:rsidP="002D00EC">
      <w:pPr>
        <w:pStyle w:val="ListParagraph"/>
        <w:numPr>
          <w:ilvl w:val="0"/>
          <w:numId w:val="11"/>
        </w:numPr>
      </w:pPr>
      <w:r>
        <w:t>Perancangan Halaman Distribusi Beban Ajar</w:t>
      </w:r>
    </w:p>
    <w:p w14:paraId="344872E0" w14:textId="77777777" w:rsidR="00D4664A" w:rsidRDefault="00D4664A" w:rsidP="00D4664A">
      <w:pPr>
        <w:ind w:left="720"/>
      </w:pPr>
      <w:r>
        <w:rPr>
          <w:noProof/>
        </w:rPr>
        <w:drawing>
          <wp:inline distT="0" distB="0" distL="0" distR="0" wp14:anchorId="765C0681" wp14:editId="46661A82">
            <wp:extent cx="4140000" cy="32292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4">
                      <a:extLst>
                        <a:ext uri="{28A0092B-C50C-407E-A947-70E740481C1C}">
                          <a14:useLocalDpi xmlns:a14="http://schemas.microsoft.com/office/drawing/2010/main" val="0"/>
                        </a:ext>
                      </a:extLst>
                    </a:blip>
                    <a:stretch>
                      <a:fillRect/>
                    </a:stretch>
                  </pic:blipFill>
                  <pic:spPr>
                    <a:xfrm>
                      <a:off x="0" y="0"/>
                      <a:ext cx="4140000" cy="3229211"/>
                    </a:xfrm>
                    <a:prstGeom prst="rect">
                      <a:avLst/>
                    </a:prstGeom>
                  </pic:spPr>
                </pic:pic>
              </a:graphicData>
            </a:graphic>
          </wp:inline>
        </w:drawing>
      </w:r>
    </w:p>
    <w:p w14:paraId="5A6BCC25" w14:textId="77777777" w:rsidR="00D4664A" w:rsidRDefault="00D4664A" w:rsidP="00D4664A">
      <w:pPr>
        <w:pStyle w:val="Heading4"/>
        <w:ind w:left="709"/>
      </w:pPr>
      <w:bookmarkStart w:id="52" w:name="_Toc95421197"/>
      <w:r>
        <w:t xml:space="preserve">Gambar 3.18 </w:t>
      </w:r>
      <w:r w:rsidRPr="00452881">
        <w:rPr>
          <w:i/>
        </w:rPr>
        <w:t>Int</w:t>
      </w:r>
      <w:r>
        <w:rPr>
          <w:i/>
        </w:rPr>
        <w:t>erface</w:t>
      </w:r>
      <w:r w:rsidRPr="004E51CA">
        <w:rPr>
          <w:i/>
        </w:rPr>
        <w:t xml:space="preserve"> </w:t>
      </w:r>
      <w:r>
        <w:t>Halaman Distribusi Beban Ajar</w:t>
      </w:r>
      <w:bookmarkEnd w:id="52"/>
    </w:p>
    <w:p w14:paraId="7483A04C" w14:textId="4EDA03F6" w:rsidR="00D4664A" w:rsidRDefault="00D4664A" w:rsidP="00D4664A">
      <w:pPr>
        <w:ind w:left="709" w:firstLine="371"/>
      </w:pPr>
      <w:r>
        <w:t xml:space="preserve">Gambar 3.18 merupakan perancangan halaman distribusi beban ajar. Pada halaman distribusi beban ajar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ihat menu </w:t>
      </w:r>
      <w:r w:rsidRPr="00066540">
        <w:t>lintas</w:t>
      </w:r>
      <w:r>
        <w:t xml:space="preserve"> prodi. Kemudian dibagian kiri terdapat pula menu filter data untuk menentukan tahun akademik.</w:t>
      </w:r>
    </w:p>
    <w:p w14:paraId="50444349" w14:textId="77777777" w:rsidR="009726E8" w:rsidRDefault="009726E8">
      <w:pPr>
        <w:spacing w:after="160" w:line="259" w:lineRule="auto"/>
        <w:jc w:val="left"/>
      </w:pPr>
      <w:r>
        <w:br w:type="page"/>
      </w:r>
    </w:p>
    <w:p w14:paraId="78A98349" w14:textId="52E17568" w:rsidR="00D4664A" w:rsidRDefault="00D4664A" w:rsidP="002D00EC">
      <w:pPr>
        <w:pStyle w:val="ListParagraph"/>
        <w:numPr>
          <w:ilvl w:val="0"/>
          <w:numId w:val="11"/>
        </w:numPr>
      </w:pPr>
      <w:r>
        <w:lastRenderedPageBreak/>
        <w:t>Perancangan Halaman Verifikasi SK</w:t>
      </w:r>
    </w:p>
    <w:p w14:paraId="1A1E7524" w14:textId="77777777" w:rsidR="00D4664A" w:rsidRDefault="00D4664A" w:rsidP="00D4664A">
      <w:pPr>
        <w:ind w:left="720"/>
      </w:pPr>
      <w:r>
        <w:rPr>
          <w:noProof/>
        </w:rPr>
        <w:drawing>
          <wp:inline distT="0" distB="0" distL="0" distR="0" wp14:anchorId="1B23949D" wp14:editId="682BBD6E">
            <wp:extent cx="4140000" cy="2700000"/>
            <wp:effectExtent l="0" t="0" r="0" b="571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5">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1D80B607" w14:textId="77777777" w:rsidR="00D4664A" w:rsidRDefault="00D4664A" w:rsidP="00D4664A">
      <w:pPr>
        <w:pStyle w:val="Heading4"/>
        <w:ind w:left="709"/>
      </w:pPr>
      <w:bookmarkStart w:id="53" w:name="_Toc95421198"/>
      <w:r>
        <w:t xml:space="preserve">Gambar 3.19 </w:t>
      </w:r>
      <w:r w:rsidRPr="00452881">
        <w:rPr>
          <w:i/>
        </w:rPr>
        <w:t>Int</w:t>
      </w:r>
      <w:r>
        <w:rPr>
          <w:i/>
        </w:rPr>
        <w:t>erface</w:t>
      </w:r>
      <w:r w:rsidRPr="004E51CA">
        <w:rPr>
          <w:i/>
        </w:rPr>
        <w:t xml:space="preserve"> </w:t>
      </w:r>
      <w:r>
        <w:t>Halaman Verifikasi SK</w:t>
      </w:r>
      <w:bookmarkEnd w:id="53"/>
    </w:p>
    <w:p w14:paraId="6DD3FD1D" w14:textId="15D013B6" w:rsidR="00D4664A" w:rsidRDefault="00D4664A" w:rsidP="00D4664A">
      <w:pPr>
        <w:ind w:left="709" w:firstLine="371"/>
      </w:pPr>
      <w:r>
        <w:t xml:space="preserve">Gambar 3.19 merupakan perancangan halaman verifikasi SK. Pada halaman verifik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erifikasi SK. Kemudian dibagian kiri terdapat pula menu filter data untuk menentukan tahun akademik dan prodi.</w:t>
      </w:r>
    </w:p>
    <w:p w14:paraId="7EF8387F" w14:textId="5827ABAF" w:rsidR="00D4664A" w:rsidRDefault="00D4664A" w:rsidP="002D00EC">
      <w:pPr>
        <w:pStyle w:val="ListParagraph"/>
        <w:numPr>
          <w:ilvl w:val="0"/>
          <w:numId w:val="11"/>
        </w:numPr>
      </w:pPr>
      <w:r>
        <w:t>Perancangan Halaman Validasi SK</w:t>
      </w:r>
    </w:p>
    <w:p w14:paraId="139C5DCB" w14:textId="77777777" w:rsidR="00D4664A" w:rsidRDefault="00D4664A" w:rsidP="009726E8">
      <w:pPr>
        <w:spacing w:line="240" w:lineRule="auto"/>
        <w:ind w:left="720"/>
      </w:pPr>
      <w:r>
        <w:rPr>
          <w:noProof/>
        </w:rPr>
        <w:drawing>
          <wp:inline distT="0" distB="0" distL="0" distR="0" wp14:anchorId="5743D752" wp14:editId="13D737E1">
            <wp:extent cx="4140000" cy="2700000"/>
            <wp:effectExtent l="0" t="0" r="0" b="571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6">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70C6FFBF" w14:textId="12065D0B" w:rsidR="00D4664A" w:rsidRDefault="00D4664A" w:rsidP="00D4664A">
      <w:pPr>
        <w:pStyle w:val="Heading4"/>
        <w:ind w:left="709"/>
      </w:pPr>
      <w:bookmarkStart w:id="54" w:name="_Toc95421199"/>
      <w:r>
        <w:t xml:space="preserve">Gambar 3.20 </w:t>
      </w:r>
      <w:r w:rsidRPr="00452881">
        <w:rPr>
          <w:i/>
        </w:rPr>
        <w:t>Int</w:t>
      </w:r>
      <w:r>
        <w:rPr>
          <w:i/>
        </w:rPr>
        <w:t>erface</w:t>
      </w:r>
      <w:r w:rsidRPr="004E51CA">
        <w:rPr>
          <w:i/>
        </w:rPr>
        <w:t xml:space="preserve"> </w:t>
      </w:r>
      <w:r>
        <w:t>Halaman Validasi SK</w:t>
      </w:r>
      <w:bookmarkEnd w:id="54"/>
    </w:p>
    <w:p w14:paraId="192C27DF" w14:textId="77777777" w:rsidR="009726E8" w:rsidRPr="009726E8" w:rsidRDefault="009726E8" w:rsidP="009726E8"/>
    <w:p w14:paraId="1D4E3BC6" w14:textId="596ABEE4" w:rsidR="00D4664A" w:rsidRPr="00CA48D7" w:rsidRDefault="00D4664A" w:rsidP="00D4664A">
      <w:pPr>
        <w:ind w:left="709" w:firstLine="371"/>
      </w:pPr>
      <w:r>
        <w:lastRenderedPageBreak/>
        <w:t xml:space="preserve">Gambar 3.20 merupakan perancangan halaman validasi SK. Pada halaman valid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alidasi SK. Kemudian dibagian kiri terdapat pula menu filter data untuk menentukan tahun akademik dan prodi.</w:t>
      </w:r>
    </w:p>
    <w:p w14:paraId="0E11AC63" w14:textId="43031B48" w:rsidR="00D4664A" w:rsidRDefault="00D4664A" w:rsidP="002D00EC">
      <w:pPr>
        <w:pStyle w:val="ListParagraph"/>
        <w:numPr>
          <w:ilvl w:val="0"/>
          <w:numId w:val="11"/>
        </w:numPr>
      </w:pPr>
      <w:r>
        <w:t>Perancangan Halaman SK</w:t>
      </w:r>
    </w:p>
    <w:p w14:paraId="570EFE19" w14:textId="77777777" w:rsidR="00D4664A" w:rsidRDefault="00D4664A" w:rsidP="00D4664A">
      <w:pPr>
        <w:ind w:left="720"/>
      </w:pPr>
      <w:r>
        <w:rPr>
          <w:noProof/>
        </w:rPr>
        <w:drawing>
          <wp:inline distT="0" distB="0" distL="0" distR="0" wp14:anchorId="33A23F34" wp14:editId="44BA8EA9">
            <wp:extent cx="4140000" cy="216000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7">
                      <a:extLst>
                        <a:ext uri="{28A0092B-C50C-407E-A947-70E740481C1C}">
                          <a14:useLocalDpi xmlns:a14="http://schemas.microsoft.com/office/drawing/2010/main" val="0"/>
                        </a:ext>
                      </a:extLst>
                    </a:blip>
                    <a:stretch>
                      <a:fillRect/>
                    </a:stretch>
                  </pic:blipFill>
                  <pic:spPr>
                    <a:xfrm>
                      <a:off x="0" y="0"/>
                      <a:ext cx="4140000" cy="2160000"/>
                    </a:xfrm>
                    <a:prstGeom prst="rect">
                      <a:avLst/>
                    </a:prstGeom>
                  </pic:spPr>
                </pic:pic>
              </a:graphicData>
            </a:graphic>
          </wp:inline>
        </w:drawing>
      </w:r>
    </w:p>
    <w:p w14:paraId="7536DE65" w14:textId="77777777" w:rsidR="00D4664A" w:rsidRPr="00051BD0" w:rsidRDefault="00D4664A" w:rsidP="00D4664A">
      <w:pPr>
        <w:pStyle w:val="Heading4"/>
        <w:ind w:left="709"/>
      </w:pPr>
      <w:bookmarkStart w:id="55" w:name="_Toc95421200"/>
      <w:r>
        <w:t xml:space="preserve">Gambar 3.21 </w:t>
      </w:r>
      <w:r w:rsidRPr="00452881">
        <w:rPr>
          <w:i/>
        </w:rPr>
        <w:t>Int</w:t>
      </w:r>
      <w:r>
        <w:rPr>
          <w:i/>
        </w:rPr>
        <w:t>erface</w:t>
      </w:r>
      <w:r w:rsidRPr="004E51CA">
        <w:rPr>
          <w:i/>
        </w:rPr>
        <w:t xml:space="preserve"> </w:t>
      </w:r>
      <w:r>
        <w:t xml:space="preserve">Halaman SK </w:t>
      </w:r>
      <w:r w:rsidRPr="003E0AFE">
        <w:rPr>
          <w:iCs w:val="0"/>
        </w:rPr>
        <w:t>Dosen</w:t>
      </w:r>
      <w:bookmarkEnd w:id="55"/>
    </w:p>
    <w:p w14:paraId="5F8DFE62" w14:textId="4AB6A0DD" w:rsidR="000461A0" w:rsidRDefault="00D4664A" w:rsidP="00AB7480">
      <w:pPr>
        <w:ind w:left="720" w:firstLine="273"/>
        <w:rPr>
          <w:rFonts w:eastAsiaTheme="majorEastAsia" w:cstheme="majorBidi"/>
          <w:b/>
          <w:sz w:val="28"/>
          <w:szCs w:val="32"/>
        </w:rPr>
      </w:pPr>
      <w:r>
        <w:t xml:space="preserve">Gambar 3.21 merupakan perancangan halaman SK </w:t>
      </w:r>
      <w:r w:rsidRPr="003E0AFE">
        <w:t>Dosen</w:t>
      </w:r>
      <w:r>
        <w:t xml:space="preserve">. Pada halaman SK </w:t>
      </w:r>
      <w:r w:rsidRPr="003E0AFE">
        <w:t>Dosen</w:t>
      </w:r>
      <w:r>
        <w:t xml:space="preserve"> terdapat tabel daftar mata kuliah yang diampu oleh </w:t>
      </w:r>
      <w:r w:rsidRPr="003E0AFE">
        <w:t>Dosen</w:t>
      </w:r>
      <w:r>
        <w:t xml:space="preserve">. Kemudian terdapat pula tombol untuk mengunduh SK </w:t>
      </w:r>
      <w:r w:rsidRPr="003E0AFE">
        <w:t>Dosen</w:t>
      </w:r>
      <w:r>
        <w:t xml:space="preserve"> dan terdapat pula menu filter data untuk menentukan tahun akademik.</w:t>
      </w:r>
      <w:r w:rsidR="000461A0">
        <w:br w:type="page"/>
      </w:r>
    </w:p>
    <w:p w14:paraId="33E7B0B5" w14:textId="77777777" w:rsidR="00D54CAB" w:rsidRDefault="00D54CAB" w:rsidP="00EB3AC9">
      <w:pPr>
        <w:pStyle w:val="Heading1"/>
        <w:spacing w:line="240" w:lineRule="auto"/>
        <w:sectPr w:rsidR="00D54CAB" w:rsidSect="0043086F">
          <w:footerReference w:type="default" r:id="rId48"/>
          <w:pgSz w:w="11910" w:h="16840" w:code="9"/>
          <w:pgMar w:top="2268" w:right="1701" w:bottom="1701" w:left="2268" w:header="0" w:footer="1004" w:gutter="0"/>
          <w:cols w:space="708"/>
          <w:docGrid w:linePitch="299"/>
        </w:sectPr>
      </w:pPr>
    </w:p>
    <w:p w14:paraId="39F564DB" w14:textId="7D346EDD" w:rsidR="00051BD0" w:rsidRDefault="00EB3AC9" w:rsidP="00EB3AC9">
      <w:pPr>
        <w:pStyle w:val="Heading1"/>
        <w:spacing w:line="240" w:lineRule="auto"/>
      </w:pPr>
      <w:bookmarkStart w:id="56" w:name="_Toc95421163"/>
      <w:r>
        <w:lastRenderedPageBreak/>
        <w:t>BAB IV</w:t>
      </w:r>
      <w:r>
        <w:br/>
        <w:t>IMPLEMENTASI DAN PEMBAHASAN</w:t>
      </w:r>
      <w:bookmarkEnd w:id="56"/>
    </w:p>
    <w:p w14:paraId="6ED902C9" w14:textId="164CD39B" w:rsidR="00BE227D" w:rsidRDefault="00BE227D" w:rsidP="00BE227D"/>
    <w:p w14:paraId="1C5E9B15" w14:textId="747029D3" w:rsidR="00BE227D" w:rsidRDefault="00BE227D" w:rsidP="00BE227D"/>
    <w:p w14:paraId="0E018282" w14:textId="65D76DF3" w:rsidR="00BE227D" w:rsidRDefault="00BE227D" w:rsidP="002D00EC">
      <w:pPr>
        <w:pStyle w:val="Heading2"/>
        <w:numPr>
          <w:ilvl w:val="0"/>
          <w:numId w:val="16"/>
        </w:numPr>
        <w:ind w:left="284"/>
      </w:pPr>
      <w:bookmarkStart w:id="57" w:name="_Toc95421164"/>
      <w:r>
        <w:t>Implementasi</w:t>
      </w:r>
      <w:r w:rsidR="00EE00CC">
        <w:t xml:space="preserve"> Sistem</w:t>
      </w:r>
      <w:bookmarkEnd w:id="57"/>
    </w:p>
    <w:p w14:paraId="14A1E822" w14:textId="0180927D" w:rsidR="00B31CF1" w:rsidRPr="00B31CF1" w:rsidRDefault="00B31CF1" w:rsidP="00A77191">
      <w:pPr>
        <w:ind w:firstLine="284"/>
      </w:pPr>
      <w:r>
        <w:t xml:space="preserve">Implementasi sistem </w:t>
      </w:r>
      <w:r w:rsidR="00A77191">
        <w:t>merupakan</w:t>
      </w:r>
      <w:r>
        <w:t xml:space="preserve"> tahap </w:t>
      </w:r>
      <w:r w:rsidR="00A77191">
        <w:t xml:space="preserve">dimana sistem telah dibuat dan siap untuk dijalankan. Tujuan tahap ini adalah untuk mengetahui sistem yang telah dibuat berhasil dijalankan dengan semestinya atau tidak. </w:t>
      </w:r>
      <w:r w:rsidR="001C7499">
        <w:t>Berikut adalah implementasi dari perancangan antar muka (</w:t>
      </w:r>
      <w:r w:rsidR="001C7499">
        <w:rPr>
          <w:i/>
          <w:iCs/>
        </w:rPr>
        <w:t>interface</w:t>
      </w:r>
      <w:r w:rsidR="001C7499">
        <w:t>).</w:t>
      </w:r>
    </w:p>
    <w:p w14:paraId="598A0986" w14:textId="641F77A9" w:rsidR="00C6220B" w:rsidRDefault="000449C1" w:rsidP="002D00EC">
      <w:pPr>
        <w:pStyle w:val="ListParagraph"/>
        <w:numPr>
          <w:ilvl w:val="0"/>
          <w:numId w:val="17"/>
        </w:numPr>
      </w:pPr>
      <w:r>
        <w:t>Implementasi Halaman Kurikulum</w:t>
      </w:r>
    </w:p>
    <w:p w14:paraId="263E8934" w14:textId="5F33B203" w:rsidR="000449C1" w:rsidRDefault="000449C1" w:rsidP="00250116">
      <w:pPr>
        <w:spacing w:line="240" w:lineRule="auto"/>
        <w:ind w:left="360"/>
        <w:jc w:val="center"/>
      </w:pPr>
      <w:r>
        <w:rPr>
          <w:noProof/>
        </w:rPr>
        <w:drawing>
          <wp:inline distT="0" distB="0" distL="0" distR="0" wp14:anchorId="39412F25" wp14:editId="2661FFFE">
            <wp:extent cx="4320000" cy="2429017"/>
            <wp:effectExtent l="19050" t="19050" r="234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20000" cy="2429017"/>
                    </a:xfrm>
                    <a:prstGeom prst="rect">
                      <a:avLst/>
                    </a:prstGeom>
                    <a:ln>
                      <a:solidFill>
                        <a:srgbClr val="C00000"/>
                      </a:solidFill>
                    </a:ln>
                  </pic:spPr>
                </pic:pic>
              </a:graphicData>
            </a:graphic>
          </wp:inline>
        </w:drawing>
      </w:r>
    </w:p>
    <w:p w14:paraId="5D4101F1" w14:textId="671550E3" w:rsidR="000449C1" w:rsidRDefault="000449C1" w:rsidP="001516EB">
      <w:pPr>
        <w:pStyle w:val="Heading4"/>
        <w:ind w:left="284"/>
      </w:pPr>
      <w:bookmarkStart w:id="58" w:name="_Toc95421201"/>
      <w:r>
        <w:t xml:space="preserve">Gambar 4.1 </w:t>
      </w:r>
      <w:r w:rsidR="001516EB">
        <w:rPr>
          <w:i/>
          <w:iCs w:val="0"/>
        </w:rPr>
        <w:t xml:space="preserve">Interface </w:t>
      </w:r>
      <w:r w:rsidR="001516EB">
        <w:t>Halaman Kurikulum</w:t>
      </w:r>
      <w:bookmarkEnd w:id="58"/>
    </w:p>
    <w:p w14:paraId="37CD04EF" w14:textId="2B1A2686" w:rsidR="00540CC1" w:rsidRPr="00540CC1" w:rsidRDefault="00540CC1" w:rsidP="00540CC1">
      <w:pPr>
        <w:ind w:left="284" w:firstLine="436"/>
      </w:pPr>
      <w:r>
        <w:t>Gambar 4.1 merupakan halaman kurikulum, dimana halaman kurikulum ini hanya diakses oleh Kaprodi. Kaprodi dapat melakukan pengelolaan kurikulum seperti membuat kurikulum baru, melihat mata kuliah pada kurikulum, mengedit kurikulum dan menghapus kurikulum.</w:t>
      </w:r>
    </w:p>
    <w:p w14:paraId="09C8E6D9" w14:textId="77777777" w:rsidR="00631279" w:rsidRDefault="00631279">
      <w:pPr>
        <w:spacing w:after="160" w:line="259" w:lineRule="auto"/>
        <w:jc w:val="left"/>
      </w:pPr>
      <w:r>
        <w:br w:type="page"/>
      </w:r>
    </w:p>
    <w:p w14:paraId="74917D63" w14:textId="77777777" w:rsidR="00D54CAB" w:rsidRDefault="00D54CAB" w:rsidP="002D00EC">
      <w:pPr>
        <w:pStyle w:val="ListParagraph"/>
        <w:numPr>
          <w:ilvl w:val="0"/>
          <w:numId w:val="17"/>
        </w:numPr>
        <w:sectPr w:rsidR="00D54CAB" w:rsidSect="0043086F">
          <w:footerReference w:type="default" r:id="rId50"/>
          <w:pgSz w:w="11910" w:h="16840" w:code="9"/>
          <w:pgMar w:top="2268" w:right="1701" w:bottom="1701" w:left="2268" w:header="0" w:footer="1004" w:gutter="0"/>
          <w:cols w:space="708"/>
          <w:docGrid w:linePitch="299"/>
        </w:sectPr>
      </w:pPr>
    </w:p>
    <w:p w14:paraId="2315294C" w14:textId="5F16D3D1" w:rsidR="001516EB" w:rsidRDefault="001516EB" w:rsidP="002D00EC">
      <w:pPr>
        <w:pStyle w:val="ListParagraph"/>
        <w:numPr>
          <w:ilvl w:val="0"/>
          <w:numId w:val="17"/>
        </w:numPr>
      </w:pPr>
      <w:r>
        <w:lastRenderedPageBreak/>
        <w:t>Implementasi Halaman Mata Kuliah</w:t>
      </w:r>
    </w:p>
    <w:p w14:paraId="1A64BF4C" w14:textId="5CB3F421" w:rsidR="0039630C" w:rsidRDefault="008B72FE" w:rsidP="00250116">
      <w:pPr>
        <w:spacing w:line="240" w:lineRule="auto"/>
        <w:ind w:left="360"/>
        <w:jc w:val="center"/>
      </w:pPr>
      <w:r>
        <w:rPr>
          <w:noProof/>
        </w:rPr>
        <w:drawing>
          <wp:inline distT="0" distB="0" distL="0" distR="0" wp14:anchorId="7EA9749F" wp14:editId="3DA40C95">
            <wp:extent cx="4320000" cy="2461664"/>
            <wp:effectExtent l="19050" t="19050" r="2349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1326"/>
                    <a:stretch/>
                  </pic:blipFill>
                  <pic:spPr bwMode="auto">
                    <a:xfrm>
                      <a:off x="0" y="0"/>
                      <a:ext cx="4320000" cy="246166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ED4F01" w14:textId="59DCE83F" w:rsidR="00BC51A8" w:rsidRDefault="00BC51A8" w:rsidP="00BC51A8">
      <w:pPr>
        <w:pStyle w:val="Heading4"/>
        <w:ind w:left="284"/>
      </w:pPr>
      <w:bookmarkStart w:id="59" w:name="_Toc95421202"/>
      <w:r>
        <w:t xml:space="preserve">Gambar 4.2 </w:t>
      </w:r>
      <w:r>
        <w:rPr>
          <w:i/>
          <w:iCs w:val="0"/>
        </w:rPr>
        <w:t xml:space="preserve">Interface </w:t>
      </w:r>
      <w:r>
        <w:t>Halaman Mata Kuliah</w:t>
      </w:r>
      <w:bookmarkEnd w:id="59"/>
    </w:p>
    <w:p w14:paraId="7C9B40BD" w14:textId="63C6C93F" w:rsidR="00CD0963" w:rsidRDefault="001C7499" w:rsidP="00250116">
      <w:pPr>
        <w:ind w:left="284" w:firstLine="436"/>
      </w:pPr>
      <w:r>
        <w:t xml:space="preserve">Pada gambar 4.2 merupakan halaman mata kuliah, dimana halaman ini hanya diakses oleh Kaprodi. Kaprodi dapat melakukan pengelolaan mata kuliah seperti menambahkan mata kuliah baru, mengedit mata kuliah dan menghapus mata kuliah. Pada halaman mata kuliah juga terdapat menu </w:t>
      </w:r>
      <w:r w:rsidRPr="001C7499">
        <w:rPr>
          <w:i/>
          <w:iCs/>
        </w:rPr>
        <w:t>Filter</w:t>
      </w:r>
      <w:r>
        <w:rPr>
          <w:i/>
          <w:iCs/>
        </w:rPr>
        <w:t xml:space="preserve"> </w:t>
      </w:r>
      <w:r w:rsidRPr="001C7499">
        <w:rPr>
          <w:i/>
          <w:iCs/>
        </w:rPr>
        <w:t>Data</w:t>
      </w:r>
      <w:r>
        <w:rPr>
          <w:i/>
          <w:iCs/>
        </w:rPr>
        <w:t xml:space="preserve"> </w:t>
      </w:r>
      <w:r>
        <w:t>yang berfungsi sebagai kolom pemilihan kurikulum dan semester yang akan ditampilkan.</w:t>
      </w:r>
    </w:p>
    <w:p w14:paraId="413DF04E" w14:textId="77777777" w:rsidR="00631279" w:rsidRDefault="00631279">
      <w:pPr>
        <w:spacing w:after="160" w:line="259" w:lineRule="auto"/>
        <w:jc w:val="left"/>
      </w:pPr>
      <w:r>
        <w:br w:type="page"/>
      </w:r>
    </w:p>
    <w:p w14:paraId="6DDC592F" w14:textId="0180B21F" w:rsidR="001516EB" w:rsidRDefault="001516EB" w:rsidP="002D00EC">
      <w:pPr>
        <w:pStyle w:val="ListParagraph"/>
        <w:numPr>
          <w:ilvl w:val="0"/>
          <w:numId w:val="17"/>
        </w:numPr>
      </w:pPr>
      <w:r>
        <w:lastRenderedPageBreak/>
        <w:t>Implementasi Halaman Pengisian Distribusi Beban Ajar</w:t>
      </w:r>
    </w:p>
    <w:p w14:paraId="49244AEA" w14:textId="270248CB" w:rsidR="008B72FE" w:rsidRDefault="008B72FE" w:rsidP="00250116">
      <w:pPr>
        <w:ind w:left="360"/>
        <w:jc w:val="center"/>
      </w:pPr>
      <w:r>
        <w:rPr>
          <w:noProof/>
        </w:rPr>
        <w:drawing>
          <wp:inline distT="0" distB="0" distL="0" distR="0" wp14:anchorId="71FFC94E" wp14:editId="5CCC2FE8">
            <wp:extent cx="4320000" cy="3910789"/>
            <wp:effectExtent l="19050" t="19050" r="23495"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1586"/>
                    <a:stretch/>
                  </pic:blipFill>
                  <pic:spPr bwMode="auto">
                    <a:xfrm>
                      <a:off x="0" y="0"/>
                      <a:ext cx="4320000" cy="3910789"/>
                    </a:xfrm>
                    <a:prstGeom prst="rect">
                      <a:avLst/>
                    </a:prstGeom>
                    <a:noFill/>
                    <a:ln w="9525" cap="flat" cmpd="sng" algn="ctr">
                      <a:solidFill>
                        <a:srgbClr val="C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6D6BFC" w14:textId="6B0F8A8B" w:rsidR="00BC51A8" w:rsidRDefault="00BC51A8" w:rsidP="00BC51A8">
      <w:pPr>
        <w:pStyle w:val="Heading4"/>
        <w:ind w:left="284"/>
      </w:pPr>
      <w:bookmarkStart w:id="60" w:name="_Toc95421203"/>
      <w:r>
        <w:t xml:space="preserve">Gambar 4.3 </w:t>
      </w:r>
      <w:r>
        <w:rPr>
          <w:i/>
          <w:iCs w:val="0"/>
        </w:rPr>
        <w:t xml:space="preserve">Interface </w:t>
      </w:r>
      <w:r>
        <w:t>Halaman Pengisian Distribusi Beban Ajar</w:t>
      </w:r>
      <w:bookmarkEnd w:id="60"/>
    </w:p>
    <w:p w14:paraId="4E42E850" w14:textId="02D2765A" w:rsidR="00CD0963" w:rsidRPr="00CD0963" w:rsidRDefault="00CD0963" w:rsidP="00CD0963">
      <w:pPr>
        <w:ind w:left="284" w:firstLine="436"/>
      </w:pPr>
      <w:r>
        <w:t xml:space="preserve">Pada gambar 4.3 merupakan halaman pengisian distribusi beban ajar, dimana halaman ini hanya diakses oleh Kaprodi. Kaprodi dapat melakukan proses distribusi beban ajar dengan memilih kurikulum dan semester yang akan ditampilkan, kemudian Kaprodi akan menentukan dosen pengampu mata kuliah pada rombongan belajar. Setelah menentukan dosen pengampu mata kuliah pada rombongan belajar, Kaprodi dapat menekan tombol </w:t>
      </w:r>
      <w:r>
        <w:rPr>
          <w:i/>
          <w:iCs/>
        </w:rPr>
        <w:t xml:space="preserve">submit </w:t>
      </w:r>
      <w:r>
        <w:t>untuk menyelesaikan proses pengisian distribusi beban ajar. Pada halaman ini juga terdapat tombol untuk mengakses menu lintas prodi dan menu dosen luar biasa.</w:t>
      </w:r>
    </w:p>
    <w:p w14:paraId="77B4CF6F" w14:textId="77777777" w:rsidR="00CD0963" w:rsidRDefault="00CD0963">
      <w:pPr>
        <w:spacing w:after="160" w:line="259" w:lineRule="auto"/>
        <w:jc w:val="left"/>
      </w:pPr>
      <w:r>
        <w:br w:type="page"/>
      </w:r>
    </w:p>
    <w:p w14:paraId="06F0FFD1" w14:textId="07150A75" w:rsidR="001516EB" w:rsidRDefault="001516EB" w:rsidP="002D00EC">
      <w:pPr>
        <w:pStyle w:val="ListParagraph"/>
        <w:numPr>
          <w:ilvl w:val="0"/>
          <w:numId w:val="17"/>
        </w:numPr>
      </w:pPr>
      <w:r>
        <w:lastRenderedPageBreak/>
        <w:t>Implementasi Halaman</w:t>
      </w:r>
      <w:r w:rsidR="00F12BD4">
        <w:t xml:space="preserve"> Dosen</w:t>
      </w:r>
      <w:r>
        <w:t xml:space="preserve"> Lintas Prodi</w:t>
      </w:r>
    </w:p>
    <w:p w14:paraId="4C7B54F6" w14:textId="26574C52" w:rsidR="008B72FE" w:rsidRDefault="00B838EC" w:rsidP="00631279">
      <w:pPr>
        <w:ind w:left="360"/>
        <w:jc w:val="center"/>
      </w:pPr>
      <w:r>
        <w:rPr>
          <w:noProof/>
        </w:rPr>
        <w:drawing>
          <wp:inline distT="0" distB="0" distL="0" distR="0" wp14:anchorId="51BD7D66" wp14:editId="0BF82091">
            <wp:extent cx="4320000" cy="2880000"/>
            <wp:effectExtent l="19050" t="19050" r="23495" b="1587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7631" r="1323" b="20940"/>
                    <a:stretch/>
                  </pic:blipFill>
                  <pic:spPr bwMode="auto">
                    <a:xfrm>
                      <a:off x="0" y="0"/>
                      <a:ext cx="4320000" cy="2880000"/>
                    </a:xfrm>
                    <a:prstGeom prst="rect">
                      <a:avLst/>
                    </a:prstGeom>
                    <a:noFill/>
                    <a:ln>
                      <a:solidFill>
                        <a:srgbClr val="C00000"/>
                      </a:solidFill>
                    </a:ln>
                    <a:extLst>
                      <a:ext uri="{53640926-AAD7-44D8-BBD7-CCE9431645EC}">
                        <a14:shadowObscured xmlns:a14="http://schemas.microsoft.com/office/drawing/2010/main"/>
                      </a:ext>
                    </a:extLst>
                  </pic:spPr>
                </pic:pic>
              </a:graphicData>
            </a:graphic>
          </wp:inline>
        </w:drawing>
      </w:r>
    </w:p>
    <w:p w14:paraId="33EB2E84" w14:textId="7DB64332" w:rsidR="00BC51A8" w:rsidRDefault="00BC51A8" w:rsidP="00BC51A8">
      <w:pPr>
        <w:pStyle w:val="Heading4"/>
        <w:ind w:left="284"/>
      </w:pPr>
      <w:bookmarkStart w:id="61" w:name="_Toc95421204"/>
      <w:r>
        <w:t xml:space="preserve">Gambar 4.4 </w:t>
      </w:r>
      <w:r>
        <w:rPr>
          <w:i/>
          <w:iCs w:val="0"/>
        </w:rPr>
        <w:t xml:space="preserve">Interface </w:t>
      </w:r>
      <w:r>
        <w:t xml:space="preserve">Halaman </w:t>
      </w:r>
      <w:r w:rsidR="00F12BD4">
        <w:t xml:space="preserve">Dosen </w:t>
      </w:r>
      <w:r>
        <w:t>Lintas Prodi</w:t>
      </w:r>
      <w:bookmarkEnd w:id="61"/>
    </w:p>
    <w:p w14:paraId="43F7222B" w14:textId="7FE91DBA" w:rsidR="00CD0963" w:rsidRPr="00CD0963" w:rsidRDefault="00CD0963" w:rsidP="00B4445F">
      <w:pPr>
        <w:ind w:left="284" w:firstLine="436"/>
      </w:pPr>
      <w:r>
        <w:t>Pada gambar 4.4 merupakan halaman</w:t>
      </w:r>
      <w:r w:rsidR="00F12BD4">
        <w:t xml:space="preserve"> </w:t>
      </w:r>
      <w:r w:rsidR="006C2603">
        <w:t>D</w:t>
      </w:r>
      <w:r w:rsidR="00F12BD4">
        <w:t>osen</w:t>
      </w:r>
      <w:r>
        <w:t xml:space="preserve"> lintas prodi</w:t>
      </w:r>
      <w:r w:rsidR="006C2603">
        <w:t>. Dosen lintas prodi merupakan Dosen pengampu mata kuliah diluar prodi internal. Halaman Dosen lintas prodi</w:t>
      </w:r>
      <w:r>
        <w:t xml:space="preserve"> hanya diakses oleh Kaprodi. </w:t>
      </w:r>
      <w:r w:rsidR="00B4445F">
        <w:t xml:space="preserve">Kaprodi dapat melihat daftar permintaan Dosen </w:t>
      </w:r>
      <w:r w:rsidR="006C2603">
        <w:t>internal</w:t>
      </w:r>
      <w:r w:rsidR="00B4445F">
        <w:t xml:space="preserve"> untuk mengampu mata kuliah pada prodi</w:t>
      </w:r>
      <w:r w:rsidR="006C2603">
        <w:t xml:space="preserve"> lain</w:t>
      </w:r>
      <w:r w:rsidR="00B4445F">
        <w:t xml:space="preserve">. Kemudian Kaprodi juga dapat melihat daftar mata kuliah </w:t>
      </w:r>
      <w:r w:rsidR="00631279">
        <w:t>u</w:t>
      </w:r>
      <w:r w:rsidR="00B4445F">
        <w:t xml:space="preserve">ntuk Dosen pengampu </w:t>
      </w:r>
      <w:r w:rsidR="00F34758">
        <w:t>prodi lain</w:t>
      </w:r>
      <w:r w:rsidR="00B4445F">
        <w:t>.</w:t>
      </w:r>
    </w:p>
    <w:p w14:paraId="6FC5F365" w14:textId="660B255C" w:rsidR="00122C73" w:rsidRDefault="00122C73" w:rsidP="002D00EC">
      <w:pPr>
        <w:pStyle w:val="ListParagraph"/>
        <w:numPr>
          <w:ilvl w:val="0"/>
          <w:numId w:val="17"/>
        </w:numPr>
      </w:pPr>
      <w:r>
        <w:t>Implementasi Halaman Dosen Luar Biasa</w:t>
      </w:r>
    </w:p>
    <w:p w14:paraId="54A52BF0" w14:textId="7D16C88D" w:rsidR="00B838EC" w:rsidRDefault="003A5707" w:rsidP="00631279">
      <w:pPr>
        <w:ind w:left="360"/>
        <w:jc w:val="center"/>
      </w:pPr>
      <w:r>
        <w:rPr>
          <w:noProof/>
        </w:rPr>
        <w:drawing>
          <wp:inline distT="0" distB="0" distL="0" distR="0" wp14:anchorId="6E18CCDF" wp14:editId="228D7EE4">
            <wp:extent cx="4320000" cy="2160000"/>
            <wp:effectExtent l="19050" t="19050" r="23495" b="1206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20000" cy="2160000"/>
                    </a:xfrm>
                    <a:prstGeom prst="rect">
                      <a:avLst/>
                    </a:prstGeom>
                    <a:ln>
                      <a:solidFill>
                        <a:schemeClr val="tx1"/>
                      </a:solidFill>
                    </a:ln>
                  </pic:spPr>
                </pic:pic>
              </a:graphicData>
            </a:graphic>
          </wp:inline>
        </w:drawing>
      </w:r>
    </w:p>
    <w:p w14:paraId="0D515CF8" w14:textId="2949C845" w:rsidR="00BC51A8" w:rsidRDefault="00BC51A8" w:rsidP="00BC51A8">
      <w:pPr>
        <w:pStyle w:val="Heading4"/>
        <w:ind w:left="284"/>
      </w:pPr>
      <w:bookmarkStart w:id="62" w:name="_Toc95421205"/>
      <w:r>
        <w:t xml:space="preserve">Gambar 4.5 </w:t>
      </w:r>
      <w:r>
        <w:rPr>
          <w:i/>
          <w:iCs w:val="0"/>
        </w:rPr>
        <w:t xml:space="preserve">Interface </w:t>
      </w:r>
      <w:r>
        <w:t>Halaman Dosen Luar Biasa</w:t>
      </w:r>
      <w:bookmarkEnd w:id="62"/>
    </w:p>
    <w:p w14:paraId="0E94D7EF" w14:textId="77777777" w:rsidR="006C2603" w:rsidRPr="006C2603" w:rsidRDefault="006C2603" w:rsidP="006C2603"/>
    <w:p w14:paraId="7ABD1D2B" w14:textId="299119F2" w:rsidR="0063012E" w:rsidRPr="0063012E" w:rsidRDefault="0063012E" w:rsidP="00BE5BB8">
      <w:pPr>
        <w:ind w:left="284" w:firstLine="436"/>
      </w:pPr>
      <w:r>
        <w:lastRenderedPageBreak/>
        <w:t>Gambar 4.5 merupakan</w:t>
      </w:r>
      <w:r w:rsidR="00BE5BB8">
        <w:t xml:space="preserve"> halaman Dosen luar biasa, dimana halaman ini hanya diakses oleh Kaprodi. Kaprodi dapat melihat daftar Dosen luar biasa, dapat menambahkan Dosen luar biasa dan dapat melakukan edit Dosen luar biasa.</w:t>
      </w:r>
    </w:p>
    <w:p w14:paraId="136E3169" w14:textId="5E57A49C" w:rsidR="00122C73" w:rsidRDefault="00122C73" w:rsidP="002D00EC">
      <w:pPr>
        <w:pStyle w:val="ListParagraph"/>
        <w:numPr>
          <w:ilvl w:val="0"/>
          <w:numId w:val="17"/>
        </w:numPr>
      </w:pPr>
      <w:r>
        <w:t>Implementasi Halaman Distribusi Beban Ajar</w:t>
      </w:r>
    </w:p>
    <w:p w14:paraId="6352CCF0" w14:textId="29FCBA39" w:rsidR="00265C5F" w:rsidRDefault="003A5707" w:rsidP="0063012E">
      <w:pPr>
        <w:ind w:left="360"/>
        <w:jc w:val="center"/>
      </w:pPr>
      <w:r>
        <w:rPr>
          <w:noProof/>
        </w:rPr>
        <w:drawing>
          <wp:inline distT="0" distB="0" distL="0" distR="0" wp14:anchorId="55F3234B" wp14:editId="3BC7E99F">
            <wp:extent cx="4320000" cy="4710461"/>
            <wp:effectExtent l="19050" t="19050" r="23495" b="139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1701" b="30769"/>
                    <a:stretch/>
                  </pic:blipFill>
                  <pic:spPr bwMode="auto">
                    <a:xfrm>
                      <a:off x="0" y="0"/>
                      <a:ext cx="4320000" cy="47104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DD2049" w14:textId="6B044CAB" w:rsidR="00BC51A8" w:rsidRDefault="00BC51A8" w:rsidP="00BC51A8">
      <w:pPr>
        <w:pStyle w:val="Heading4"/>
        <w:ind w:left="284"/>
      </w:pPr>
      <w:bookmarkStart w:id="63" w:name="_Toc95421206"/>
      <w:r>
        <w:t xml:space="preserve">Gambar 4.6 </w:t>
      </w:r>
      <w:r>
        <w:rPr>
          <w:i/>
          <w:iCs w:val="0"/>
        </w:rPr>
        <w:t xml:space="preserve">Interface </w:t>
      </w:r>
      <w:r>
        <w:t>Halaman Distribusi Beban Ajar</w:t>
      </w:r>
      <w:bookmarkEnd w:id="63"/>
    </w:p>
    <w:p w14:paraId="1EFE1F7A" w14:textId="3F9A3EC9" w:rsidR="00BE5BB8" w:rsidRPr="00BE5BB8" w:rsidRDefault="00BE5BB8" w:rsidP="00D072EC">
      <w:pPr>
        <w:ind w:left="284" w:firstLine="436"/>
      </w:pPr>
      <w:r>
        <w:t>Pada gambar 4.6 merupakan halaman distribusi beban ajar, dimana pada halaman ini akan menampilkan daftar seluruh rekap pengisian distribusi beban ajar yang telah dilakukan Kaprodi sebelumnya dan telah dilakukan submit oleh Kaprodi.</w:t>
      </w:r>
    </w:p>
    <w:p w14:paraId="07CEF7A2" w14:textId="77777777" w:rsidR="00D072EC" w:rsidRDefault="00D072EC">
      <w:pPr>
        <w:spacing w:after="160" w:line="259" w:lineRule="auto"/>
        <w:jc w:val="left"/>
      </w:pPr>
      <w:r>
        <w:br w:type="page"/>
      </w:r>
    </w:p>
    <w:p w14:paraId="7D9F675B" w14:textId="6341E050" w:rsidR="009803D5" w:rsidRDefault="00122C73" w:rsidP="002D00EC">
      <w:pPr>
        <w:pStyle w:val="ListParagraph"/>
        <w:numPr>
          <w:ilvl w:val="0"/>
          <w:numId w:val="17"/>
        </w:numPr>
      </w:pPr>
      <w:r>
        <w:lastRenderedPageBreak/>
        <w:t>Implementasi Halaman Verifikasi SK</w:t>
      </w:r>
      <w:r w:rsidR="00F34758">
        <w:t xml:space="preserve"> berdasarkan Distribusi Beban Ajar</w:t>
      </w:r>
    </w:p>
    <w:p w14:paraId="76C8E1B0" w14:textId="1234A678" w:rsidR="008C43E3" w:rsidRDefault="0008697C" w:rsidP="0063012E">
      <w:pPr>
        <w:ind w:left="360"/>
        <w:jc w:val="center"/>
      </w:pPr>
      <w:r>
        <w:rPr>
          <w:noProof/>
        </w:rPr>
        <w:drawing>
          <wp:inline distT="0" distB="0" distL="0" distR="0" wp14:anchorId="0334A325" wp14:editId="7EBD7CD5">
            <wp:extent cx="4320000" cy="4670270"/>
            <wp:effectExtent l="19050" t="19050" r="23495" b="165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2080" b="31624"/>
                    <a:stretch/>
                  </pic:blipFill>
                  <pic:spPr bwMode="auto">
                    <a:xfrm>
                      <a:off x="0" y="0"/>
                      <a:ext cx="4320000" cy="46702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766AF34" w14:textId="31A30D24" w:rsidR="00BC51A8" w:rsidRDefault="00BC51A8" w:rsidP="00BC51A8">
      <w:pPr>
        <w:pStyle w:val="Heading4"/>
        <w:ind w:left="284"/>
      </w:pPr>
      <w:bookmarkStart w:id="64" w:name="_Toc95421207"/>
      <w:r>
        <w:t xml:space="preserve">Gambar 4.7 </w:t>
      </w:r>
      <w:r>
        <w:rPr>
          <w:i/>
          <w:iCs w:val="0"/>
        </w:rPr>
        <w:t xml:space="preserve">Interface </w:t>
      </w:r>
      <w:r>
        <w:t>Halaman Verifikasi SK</w:t>
      </w:r>
      <w:r w:rsidR="00F34758">
        <w:t xml:space="preserve"> Distribusi Beban Ajar</w:t>
      </w:r>
      <w:bookmarkEnd w:id="64"/>
    </w:p>
    <w:p w14:paraId="68135B25" w14:textId="65D4DE18" w:rsidR="00D072EC" w:rsidRPr="003C1D77" w:rsidRDefault="00D072EC" w:rsidP="00D072EC">
      <w:pPr>
        <w:ind w:left="360" w:firstLine="360"/>
      </w:pPr>
      <w:r>
        <w:t>Pada gambar 4.7 merupakan halaman verifikasi SK, dimana halaman ini dapat diakses oleh verifikator yaitu Ka. BAAK dan Wadir 1. Verifikator dapat melihat daftar rekap distribusi yang telah disubmit oleh Kaprodi, kemudian verifikator dapat menyetujui atau menolak verifikasi dengan menekan tombol tolak atau verifikasi yang terdapat pada halaman ini.</w:t>
      </w:r>
      <w:r w:rsidR="003C1D77">
        <w:t xml:space="preserve"> Pada halaman ini terdapat pula menu </w:t>
      </w:r>
      <w:r w:rsidR="003C1D77">
        <w:rPr>
          <w:i/>
          <w:iCs/>
        </w:rPr>
        <w:t xml:space="preserve">Filter Data </w:t>
      </w:r>
      <w:r w:rsidR="003C1D77">
        <w:t>yang berfungsi untuk memilih tahun akademik dan prodi yang akan ditampilkan.</w:t>
      </w:r>
    </w:p>
    <w:p w14:paraId="0374C8C2" w14:textId="77777777" w:rsidR="00D072EC" w:rsidRDefault="00D072EC">
      <w:pPr>
        <w:spacing w:after="160" w:line="259" w:lineRule="auto"/>
        <w:jc w:val="left"/>
      </w:pPr>
      <w:r>
        <w:br w:type="page"/>
      </w:r>
    </w:p>
    <w:p w14:paraId="50547A23" w14:textId="2FD9E41E" w:rsidR="00122C73" w:rsidRDefault="00122C73" w:rsidP="002D00EC">
      <w:pPr>
        <w:pStyle w:val="ListParagraph"/>
        <w:numPr>
          <w:ilvl w:val="0"/>
          <w:numId w:val="17"/>
        </w:numPr>
      </w:pPr>
      <w:r>
        <w:lastRenderedPageBreak/>
        <w:t>Implementasi Halaman Validasi SK</w:t>
      </w:r>
      <w:r w:rsidR="00F34758">
        <w:t xml:space="preserve"> berdasarkan Distribusi Beban Ajar</w:t>
      </w:r>
    </w:p>
    <w:p w14:paraId="534DE6AE" w14:textId="322D88C1" w:rsidR="0008697C" w:rsidRDefault="003528A8" w:rsidP="0063012E">
      <w:pPr>
        <w:ind w:left="360"/>
        <w:jc w:val="center"/>
      </w:pPr>
      <w:r>
        <w:rPr>
          <w:noProof/>
        </w:rPr>
        <w:drawing>
          <wp:inline distT="0" distB="0" distL="0" distR="0" wp14:anchorId="4B719342" wp14:editId="68C09392">
            <wp:extent cx="4320000" cy="4668254"/>
            <wp:effectExtent l="19050" t="19050" r="2349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1513" b="31257"/>
                    <a:stretch/>
                  </pic:blipFill>
                  <pic:spPr bwMode="auto">
                    <a:xfrm>
                      <a:off x="0" y="0"/>
                      <a:ext cx="4320000" cy="466825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B3E8CB" w14:textId="29EFAC57" w:rsidR="00BC51A8" w:rsidRDefault="00BC51A8" w:rsidP="00BC51A8">
      <w:pPr>
        <w:pStyle w:val="Heading4"/>
        <w:ind w:left="284"/>
      </w:pPr>
      <w:bookmarkStart w:id="65" w:name="_Toc95421208"/>
      <w:r>
        <w:t xml:space="preserve">Gambar 4.8 </w:t>
      </w:r>
      <w:r>
        <w:rPr>
          <w:i/>
          <w:iCs w:val="0"/>
        </w:rPr>
        <w:t xml:space="preserve">Interface </w:t>
      </w:r>
      <w:r>
        <w:t>Halaman Validasi SK</w:t>
      </w:r>
      <w:r w:rsidR="00F34758">
        <w:t xml:space="preserve"> Distribusi Beban Ajar</w:t>
      </w:r>
      <w:bookmarkEnd w:id="65"/>
    </w:p>
    <w:p w14:paraId="53AA132A" w14:textId="258A495B" w:rsidR="00D072EC" w:rsidRPr="00D072EC" w:rsidRDefault="00D072EC" w:rsidP="003C1D77">
      <w:pPr>
        <w:ind w:left="360" w:firstLine="360"/>
      </w:pPr>
      <w:r>
        <w:t>Pada gambar 4.8 merupakan halaman validasi SK, dimana halaman ini diakses oleh Direktur sebagai validator.</w:t>
      </w:r>
      <w:r w:rsidR="003C1D77">
        <w:t xml:space="preserve"> Validator dapat melihat daftar rekap distribusi yang telah diverifikasi oleh verifikator, kemudian validator dapat menyetujui atau menolak validasi dengan menekan tombol tolak atau validasi yang terdapat pada halaman ini. Pada halaman ini terdapat pula menu </w:t>
      </w:r>
      <w:r w:rsidR="003C1D77">
        <w:rPr>
          <w:i/>
          <w:iCs/>
        </w:rPr>
        <w:t xml:space="preserve">Filter Data </w:t>
      </w:r>
      <w:r w:rsidR="003C1D77">
        <w:t>yang berfungsi untuk memilih tahun akademik dan prodi yang akan ditampilkan.</w:t>
      </w:r>
    </w:p>
    <w:p w14:paraId="21549D80" w14:textId="77777777" w:rsidR="003C1D77" w:rsidRDefault="003C1D77">
      <w:pPr>
        <w:spacing w:after="160" w:line="259" w:lineRule="auto"/>
        <w:jc w:val="left"/>
      </w:pPr>
      <w:r>
        <w:br w:type="page"/>
      </w:r>
    </w:p>
    <w:p w14:paraId="28AEFB3B" w14:textId="325927B2" w:rsidR="000449C1" w:rsidRDefault="00122C73" w:rsidP="002D00EC">
      <w:pPr>
        <w:pStyle w:val="ListParagraph"/>
        <w:numPr>
          <w:ilvl w:val="0"/>
          <w:numId w:val="17"/>
        </w:numPr>
      </w:pPr>
      <w:r>
        <w:lastRenderedPageBreak/>
        <w:t>Implementasi Halaman SK Dosen</w:t>
      </w:r>
    </w:p>
    <w:p w14:paraId="35694F83" w14:textId="2287641A" w:rsidR="0008697C" w:rsidRDefault="003528A8" w:rsidP="0063012E">
      <w:pPr>
        <w:jc w:val="center"/>
      </w:pPr>
      <w:r>
        <w:rPr>
          <w:noProof/>
        </w:rPr>
        <w:drawing>
          <wp:inline distT="0" distB="0" distL="0" distR="0" wp14:anchorId="79BF54FE" wp14:editId="5BFF8701">
            <wp:extent cx="4320000" cy="3168801"/>
            <wp:effectExtent l="19050" t="19050" r="23495"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1680" b="53433"/>
                    <a:stretch/>
                  </pic:blipFill>
                  <pic:spPr bwMode="auto">
                    <a:xfrm>
                      <a:off x="0" y="0"/>
                      <a:ext cx="4320000" cy="31688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51E7A0" w14:textId="462AF611" w:rsidR="00BC51A8" w:rsidRDefault="00BC51A8" w:rsidP="00BC51A8">
      <w:pPr>
        <w:pStyle w:val="Heading4"/>
        <w:ind w:left="284"/>
      </w:pPr>
      <w:bookmarkStart w:id="66" w:name="_Toc95421209"/>
      <w:r>
        <w:t xml:space="preserve">Gambar 4.9 </w:t>
      </w:r>
      <w:r>
        <w:rPr>
          <w:i/>
          <w:iCs w:val="0"/>
        </w:rPr>
        <w:t xml:space="preserve">Interface </w:t>
      </w:r>
      <w:r>
        <w:t>Halaman SK Dosen</w:t>
      </w:r>
      <w:bookmarkEnd w:id="66"/>
    </w:p>
    <w:p w14:paraId="792EB759" w14:textId="0DBFFC94" w:rsidR="003C1D77" w:rsidRPr="003C1D77" w:rsidRDefault="003C1D77" w:rsidP="007B72DE">
      <w:pPr>
        <w:ind w:left="284" w:firstLine="436"/>
      </w:pPr>
      <w:r>
        <w:t xml:space="preserve">Pada gambar 4.9 merupakan halaman SK Dosen, dimana </w:t>
      </w:r>
      <w:r w:rsidR="007B72DE">
        <w:t>halaman ini akan diakses oleh Dosen. Dosen akan melihat daftar mata kuliah dan rombongan belajar yang diampu. Dosen juga dapat melakukan unduh SK dengan menekan tombol unduh SK.</w:t>
      </w:r>
    </w:p>
    <w:p w14:paraId="1E320736" w14:textId="1179AAA3" w:rsidR="00433A21" w:rsidRDefault="004D0178" w:rsidP="002D00EC">
      <w:pPr>
        <w:pStyle w:val="Heading2"/>
        <w:numPr>
          <w:ilvl w:val="0"/>
          <w:numId w:val="16"/>
        </w:numPr>
        <w:ind w:left="284"/>
      </w:pPr>
      <w:bookmarkStart w:id="67" w:name="_Toc95421165"/>
      <w:r>
        <w:t>Hasil Pengujian</w:t>
      </w:r>
      <w:bookmarkEnd w:id="67"/>
    </w:p>
    <w:p w14:paraId="37A82A95" w14:textId="475D53F1" w:rsidR="00433A21" w:rsidRDefault="00433A21" w:rsidP="00433A21">
      <w:pPr>
        <w:ind w:firstLine="284"/>
      </w:pPr>
      <w:r>
        <w:t>Pengujian sistem dilakukan untuk mengetahui apakah implementasi sistem yang telah dibuat berjalan dengan baik sesuai kebutuhan user.</w:t>
      </w:r>
    </w:p>
    <w:p w14:paraId="626A2E93" w14:textId="5DC49C2C" w:rsidR="00433A21" w:rsidRDefault="000251B0" w:rsidP="00C2206F">
      <w:pPr>
        <w:pStyle w:val="Heading5"/>
        <w:ind w:left="0"/>
      </w:pPr>
      <w:bookmarkStart w:id="68" w:name="_Toc95421231"/>
      <w:r>
        <w:t>Tabel 4.1 Pengujian Halaman Kurikulum</w:t>
      </w:r>
      <w:bookmarkEnd w:id="68"/>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A2030" w14:paraId="49AD659C" w14:textId="77777777" w:rsidTr="008A2030">
        <w:tc>
          <w:tcPr>
            <w:tcW w:w="563" w:type="dxa"/>
            <w:vAlign w:val="center"/>
          </w:tcPr>
          <w:p w14:paraId="7F39AED3" w14:textId="7BB7FA3B" w:rsidR="000251B0" w:rsidRDefault="000251B0" w:rsidP="004373E3">
            <w:pPr>
              <w:jc w:val="left"/>
            </w:pPr>
            <w:r>
              <w:t>No</w:t>
            </w:r>
          </w:p>
        </w:tc>
        <w:tc>
          <w:tcPr>
            <w:tcW w:w="1705" w:type="dxa"/>
            <w:vAlign w:val="center"/>
          </w:tcPr>
          <w:p w14:paraId="62F4C737" w14:textId="370ADD71" w:rsidR="000251B0" w:rsidRDefault="000251B0" w:rsidP="004373E3">
            <w:pPr>
              <w:jc w:val="left"/>
            </w:pPr>
            <w:r>
              <w:t xml:space="preserve">Fungsionalitas Sistem </w:t>
            </w:r>
            <w:r w:rsidR="004373E3">
              <w:t>Y</w:t>
            </w:r>
            <w:r>
              <w:t xml:space="preserve">ang </w:t>
            </w:r>
            <w:r w:rsidR="004373E3">
              <w:t>Akan Di U</w:t>
            </w:r>
            <w:r>
              <w:t>ji</w:t>
            </w:r>
          </w:p>
        </w:tc>
        <w:tc>
          <w:tcPr>
            <w:tcW w:w="1985" w:type="dxa"/>
            <w:vAlign w:val="center"/>
          </w:tcPr>
          <w:p w14:paraId="638B7ED7" w14:textId="7D92BAD9" w:rsidR="000251B0" w:rsidRDefault="000251B0" w:rsidP="004373E3">
            <w:pPr>
              <w:jc w:val="left"/>
            </w:pPr>
            <w:r>
              <w:t>Skenario Uji</w:t>
            </w:r>
          </w:p>
        </w:tc>
        <w:tc>
          <w:tcPr>
            <w:tcW w:w="2497" w:type="dxa"/>
            <w:vAlign w:val="center"/>
          </w:tcPr>
          <w:p w14:paraId="798DF397" w14:textId="23E4E191" w:rsidR="000251B0" w:rsidRDefault="000251B0" w:rsidP="004373E3">
            <w:pPr>
              <w:jc w:val="left"/>
            </w:pPr>
            <w:r>
              <w:t>Hasil yang Diharapkan</w:t>
            </w:r>
          </w:p>
        </w:tc>
        <w:tc>
          <w:tcPr>
            <w:tcW w:w="1270" w:type="dxa"/>
            <w:vAlign w:val="center"/>
          </w:tcPr>
          <w:p w14:paraId="55C6E0DD" w14:textId="0DE6A335" w:rsidR="000251B0" w:rsidRDefault="000251B0" w:rsidP="004373E3">
            <w:pPr>
              <w:jc w:val="left"/>
            </w:pPr>
            <w:r>
              <w:t>Hasil Pengujian</w:t>
            </w:r>
          </w:p>
        </w:tc>
      </w:tr>
      <w:tr w:rsidR="00B620D6" w14:paraId="5F768E20" w14:textId="77777777" w:rsidTr="008A2030">
        <w:tc>
          <w:tcPr>
            <w:tcW w:w="563" w:type="dxa"/>
            <w:vMerge w:val="restart"/>
          </w:tcPr>
          <w:p w14:paraId="444B1C4E" w14:textId="623745BA" w:rsidR="00B620D6" w:rsidRDefault="00B620D6" w:rsidP="00B620D6">
            <w:pPr>
              <w:jc w:val="left"/>
            </w:pPr>
            <w:r>
              <w:t>1</w:t>
            </w:r>
          </w:p>
        </w:tc>
        <w:tc>
          <w:tcPr>
            <w:tcW w:w="1705" w:type="dxa"/>
            <w:vMerge w:val="restart"/>
          </w:tcPr>
          <w:p w14:paraId="1089B6ED" w14:textId="26A88283" w:rsidR="00B620D6" w:rsidRDefault="00B620D6" w:rsidP="00B620D6">
            <w:pPr>
              <w:jc w:val="left"/>
            </w:pPr>
            <w:r>
              <w:t>Lihat kurikulum</w:t>
            </w:r>
          </w:p>
        </w:tc>
        <w:tc>
          <w:tcPr>
            <w:tcW w:w="1985" w:type="dxa"/>
          </w:tcPr>
          <w:p w14:paraId="0E3B6CBB" w14:textId="132434D3" w:rsidR="00B620D6" w:rsidRDefault="00B620D6" w:rsidP="00B620D6">
            <w:pPr>
              <w:jc w:val="left"/>
            </w:pPr>
            <w:r>
              <w:t>Melihat data kurikulum</w:t>
            </w:r>
            <w:r w:rsidR="0078752F">
              <w:t>, kurikulum berhasil tampil</w:t>
            </w:r>
          </w:p>
        </w:tc>
        <w:tc>
          <w:tcPr>
            <w:tcW w:w="2497" w:type="dxa"/>
          </w:tcPr>
          <w:p w14:paraId="18C6F21D" w14:textId="48A4B823" w:rsidR="00B620D6" w:rsidRDefault="00B620D6" w:rsidP="00B620D6">
            <w:pPr>
              <w:jc w:val="left"/>
            </w:pPr>
            <w:r>
              <w:t>Menampilkan halaman kurikulum</w:t>
            </w:r>
          </w:p>
        </w:tc>
        <w:tc>
          <w:tcPr>
            <w:tcW w:w="1270" w:type="dxa"/>
          </w:tcPr>
          <w:p w14:paraId="23431482" w14:textId="0D8211B1" w:rsidR="00B620D6" w:rsidRDefault="00B620D6" w:rsidP="00B620D6">
            <w:pPr>
              <w:jc w:val="left"/>
            </w:pPr>
            <w:r>
              <w:t>Sesuai</w:t>
            </w:r>
          </w:p>
        </w:tc>
      </w:tr>
      <w:tr w:rsidR="00B620D6" w14:paraId="1A86FD96" w14:textId="77777777" w:rsidTr="008A2030">
        <w:tc>
          <w:tcPr>
            <w:tcW w:w="563" w:type="dxa"/>
            <w:vMerge/>
          </w:tcPr>
          <w:p w14:paraId="5A517933" w14:textId="77777777" w:rsidR="00B620D6" w:rsidRDefault="00B620D6" w:rsidP="00B620D6">
            <w:pPr>
              <w:jc w:val="left"/>
            </w:pPr>
          </w:p>
        </w:tc>
        <w:tc>
          <w:tcPr>
            <w:tcW w:w="1705" w:type="dxa"/>
            <w:vMerge/>
          </w:tcPr>
          <w:p w14:paraId="02A373BF" w14:textId="77777777" w:rsidR="00B620D6" w:rsidRDefault="00B620D6" w:rsidP="00B620D6">
            <w:pPr>
              <w:jc w:val="left"/>
            </w:pPr>
          </w:p>
        </w:tc>
        <w:tc>
          <w:tcPr>
            <w:tcW w:w="1985" w:type="dxa"/>
          </w:tcPr>
          <w:p w14:paraId="539C0E2C" w14:textId="778E3327" w:rsidR="00B620D6" w:rsidRDefault="00B620D6" w:rsidP="00B620D6">
            <w:pPr>
              <w:jc w:val="left"/>
            </w:pPr>
            <w:r>
              <w:t>Melihat data kurikulum</w:t>
            </w:r>
            <w:r w:rsidR="001617CE">
              <w:t>, jika kurikulum gagal ditampilkan</w:t>
            </w:r>
          </w:p>
        </w:tc>
        <w:tc>
          <w:tcPr>
            <w:tcW w:w="2497" w:type="dxa"/>
          </w:tcPr>
          <w:p w14:paraId="24D89923" w14:textId="6D197767" w:rsidR="00B620D6" w:rsidRPr="001617CE" w:rsidRDefault="00DC0574" w:rsidP="001617CE">
            <w:pPr>
              <w:rPr>
                <w:i/>
                <w:iCs/>
              </w:rPr>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1617CE"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24779474" w14:textId="193EA77D" w:rsidR="00B620D6" w:rsidRDefault="00B620D6" w:rsidP="00B620D6">
            <w:pPr>
              <w:jc w:val="left"/>
            </w:pPr>
            <w:r>
              <w:t>Sesuai</w:t>
            </w:r>
          </w:p>
        </w:tc>
      </w:tr>
      <w:tr w:rsidR="006460E8" w14:paraId="2D70A90B" w14:textId="77777777" w:rsidTr="008A2030">
        <w:tc>
          <w:tcPr>
            <w:tcW w:w="563" w:type="dxa"/>
            <w:vMerge w:val="restart"/>
          </w:tcPr>
          <w:p w14:paraId="48D95F07" w14:textId="426E8037" w:rsidR="006460E8" w:rsidRDefault="006460E8" w:rsidP="00B620D6">
            <w:pPr>
              <w:jc w:val="left"/>
            </w:pPr>
            <w:r>
              <w:t>2</w:t>
            </w:r>
          </w:p>
        </w:tc>
        <w:tc>
          <w:tcPr>
            <w:tcW w:w="1705" w:type="dxa"/>
            <w:vMerge w:val="restart"/>
          </w:tcPr>
          <w:p w14:paraId="561F652F" w14:textId="172A7905" w:rsidR="006460E8" w:rsidRDefault="006460E8" w:rsidP="00B620D6">
            <w:pPr>
              <w:jc w:val="left"/>
            </w:pPr>
            <w:r>
              <w:t>Tambah kurikulum baru</w:t>
            </w:r>
          </w:p>
        </w:tc>
        <w:tc>
          <w:tcPr>
            <w:tcW w:w="1985" w:type="dxa"/>
          </w:tcPr>
          <w:p w14:paraId="0D79AD85" w14:textId="3C7A581F" w:rsidR="001617CE" w:rsidRDefault="006460E8" w:rsidP="00973A78">
            <w:pPr>
              <w:jc w:val="left"/>
            </w:pPr>
            <w:r>
              <w:t>Menambahkan kurikulum baru</w:t>
            </w:r>
            <w:r w:rsidR="00973A78">
              <w:t xml:space="preserve"> </w:t>
            </w:r>
            <w:r w:rsidR="001617CE">
              <w:t xml:space="preserve">berhasil </w:t>
            </w:r>
          </w:p>
        </w:tc>
        <w:tc>
          <w:tcPr>
            <w:tcW w:w="2497" w:type="dxa"/>
          </w:tcPr>
          <w:p w14:paraId="10027AF2" w14:textId="1F9479D4" w:rsidR="006460E8" w:rsidRPr="006460E8" w:rsidRDefault="006460E8" w:rsidP="00B620D6">
            <w:pPr>
              <w:jc w:val="left"/>
            </w:pPr>
            <w:r>
              <w:t xml:space="preserve">Data yang ditambahkan akan disimpan ke </w:t>
            </w:r>
            <w:r w:rsidR="005A7A6E" w:rsidRPr="005A7A6E">
              <w:rPr>
                <w:i/>
                <w:iCs/>
              </w:rPr>
              <w:t>database</w:t>
            </w:r>
            <w:r>
              <w:rPr>
                <w:i/>
                <w:iCs/>
              </w:rPr>
              <w:t xml:space="preserve"> </w:t>
            </w:r>
            <w:r>
              <w:t>kemudian akan ditampilkan pada halaman kurikulum</w:t>
            </w:r>
          </w:p>
        </w:tc>
        <w:tc>
          <w:tcPr>
            <w:tcW w:w="1270" w:type="dxa"/>
          </w:tcPr>
          <w:p w14:paraId="4A334F29" w14:textId="603A6189" w:rsidR="006460E8" w:rsidRDefault="006460E8" w:rsidP="00B620D6">
            <w:pPr>
              <w:jc w:val="left"/>
            </w:pPr>
            <w:r>
              <w:t>Sesuai</w:t>
            </w:r>
          </w:p>
        </w:tc>
      </w:tr>
      <w:tr w:rsidR="006460E8" w14:paraId="097DDCA9" w14:textId="77777777" w:rsidTr="008A2030">
        <w:tc>
          <w:tcPr>
            <w:tcW w:w="563" w:type="dxa"/>
            <w:vMerge/>
          </w:tcPr>
          <w:p w14:paraId="72DD1FCC" w14:textId="77777777" w:rsidR="006460E8" w:rsidRDefault="006460E8" w:rsidP="00B620D6">
            <w:pPr>
              <w:jc w:val="left"/>
            </w:pPr>
          </w:p>
        </w:tc>
        <w:tc>
          <w:tcPr>
            <w:tcW w:w="1705" w:type="dxa"/>
            <w:vMerge/>
          </w:tcPr>
          <w:p w14:paraId="2819D816" w14:textId="77777777" w:rsidR="006460E8" w:rsidRDefault="006460E8" w:rsidP="00B620D6">
            <w:pPr>
              <w:jc w:val="left"/>
            </w:pPr>
          </w:p>
        </w:tc>
        <w:tc>
          <w:tcPr>
            <w:tcW w:w="1985" w:type="dxa"/>
          </w:tcPr>
          <w:p w14:paraId="02838AF4" w14:textId="4F90684F" w:rsidR="006460E8" w:rsidRDefault="00973A78" w:rsidP="00B620D6">
            <w:pPr>
              <w:jc w:val="left"/>
            </w:pPr>
            <w:r>
              <w:t>G</w:t>
            </w:r>
            <w:r w:rsidR="001617CE">
              <w:t>agal menambahkan kurikulum</w:t>
            </w:r>
            <w:r>
              <w:t xml:space="preserve"> baru</w:t>
            </w:r>
          </w:p>
        </w:tc>
        <w:tc>
          <w:tcPr>
            <w:tcW w:w="2497" w:type="dxa"/>
          </w:tcPr>
          <w:p w14:paraId="0B7666A5" w14:textId="6D9AF798" w:rsidR="006460E8" w:rsidRPr="006460E8" w:rsidRDefault="00DC0574" w:rsidP="00B620D6">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584C7DAB" w14:textId="16DC0D63" w:rsidR="006460E8" w:rsidRDefault="006460E8" w:rsidP="00B620D6">
            <w:pPr>
              <w:jc w:val="left"/>
            </w:pPr>
            <w:r>
              <w:t>Sesuai</w:t>
            </w:r>
          </w:p>
        </w:tc>
      </w:tr>
      <w:tr w:rsidR="006460E8" w14:paraId="09AD4D5E" w14:textId="77777777" w:rsidTr="008A2030">
        <w:tc>
          <w:tcPr>
            <w:tcW w:w="563" w:type="dxa"/>
          </w:tcPr>
          <w:p w14:paraId="35C05671" w14:textId="587DBA75" w:rsidR="006460E8" w:rsidRDefault="006460E8" w:rsidP="00B620D6">
            <w:pPr>
              <w:jc w:val="left"/>
            </w:pPr>
            <w:r>
              <w:t>3</w:t>
            </w:r>
          </w:p>
        </w:tc>
        <w:tc>
          <w:tcPr>
            <w:tcW w:w="1705" w:type="dxa"/>
          </w:tcPr>
          <w:p w14:paraId="2EC10697" w14:textId="63950802" w:rsidR="006460E8" w:rsidRDefault="006460E8" w:rsidP="00B620D6">
            <w:pPr>
              <w:jc w:val="left"/>
            </w:pPr>
            <w:r>
              <w:t>Edit kurikulum</w:t>
            </w:r>
          </w:p>
        </w:tc>
        <w:tc>
          <w:tcPr>
            <w:tcW w:w="1985" w:type="dxa"/>
          </w:tcPr>
          <w:p w14:paraId="3E26AB05" w14:textId="1EC1BA11" w:rsidR="006460E8" w:rsidRDefault="006460E8" w:rsidP="00B620D6">
            <w:pPr>
              <w:jc w:val="left"/>
            </w:pPr>
            <w:r>
              <w:t>Mengedit kurikulum</w:t>
            </w:r>
            <w:r w:rsidR="00973A78">
              <w:t xml:space="preserve"> berhasil </w:t>
            </w:r>
          </w:p>
        </w:tc>
        <w:tc>
          <w:tcPr>
            <w:tcW w:w="2497" w:type="dxa"/>
          </w:tcPr>
          <w:p w14:paraId="6C7BA253" w14:textId="24E318DA" w:rsidR="006460E8" w:rsidRPr="006460E8" w:rsidRDefault="006460E8" w:rsidP="00B620D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kemudian hasil edit ditampilkan pada halaman kurikulum</w:t>
            </w:r>
          </w:p>
        </w:tc>
        <w:tc>
          <w:tcPr>
            <w:tcW w:w="1270" w:type="dxa"/>
          </w:tcPr>
          <w:p w14:paraId="5E0F3D3E" w14:textId="5152DB47" w:rsidR="006460E8" w:rsidRDefault="006460E8" w:rsidP="00B620D6">
            <w:pPr>
              <w:jc w:val="left"/>
            </w:pPr>
            <w:r>
              <w:t>Sesuai</w:t>
            </w:r>
          </w:p>
        </w:tc>
      </w:tr>
      <w:tr w:rsidR="006460E8" w14:paraId="4EF42ACE" w14:textId="77777777" w:rsidTr="008A2030">
        <w:tc>
          <w:tcPr>
            <w:tcW w:w="563" w:type="dxa"/>
          </w:tcPr>
          <w:p w14:paraId="6F101AAA" w14:textId="77777777" w:rsidR="006460E8" w:rsidRDefault="006460E8" w:rsidP="006460E8">
            <w:pPr>
              <w:jc w:val="left"/>
            </w:pPr>
          </w:p>
        </w:tc>
        <w:tc>
          <w:tcPr>
            <w:tcW w:w="1705" w:type="dxa"/>
          </w:tcPr>
          <w:p w14:paraId="57DBCBE4" w14:textId="77777777" w:rsidR="006460E8" w:rsidRDefault="006460E8" w:rsidP="006460E8">
            <w:pPr>
              <w:jc w:val="left"/>
            </w:pPr>
          </w:p>
        </w:tc>
        <w:tc>
          <w:tcPr>
            <w:tcW w:w="1985" w:type="dxa"/>
          </w:tcPr>
          <w:p w14:paraId="2629C578" w14:textId="7EAFBE7C" w:rsidR="006460E8" w:rsidRDefault="00973A78" w:rsidP="006460E8">
            <w:pPr>
              <w:jc w:val="left"/>
            </w:pPr>
            <w:r>
              <w:t>Gagal melakukan edit kurikulum</w:t>
            </w:r>
          </w:p>
        </w:tc>
        <w:tc>
          <w:tcPr>
            <w:tcW w:w="2497" w:type="dxa"/>
          </w:tcPr>
          <w:p w14:paraId="2B8945B1" w14:textId="06FB3132" w:rsidR="006460E8" w:rsidRDefault="00DC0574" w:rsidP="006460E8">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w:t>
            </w:r>
            <w:r w:rsidR="00973A78"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Pr>
          <w:p w14:paraId="4C435A83" w14:textId="2D2D7EC4" w:rsidR="006460E8" w:rsidRDefault="006460E8" w:rsidP="006460E8">
            <w:pPr>
              <w:jc w:val="left"/>
            </w:pPr>
            <w:r>
              <w:lastRenderedPageBreak/>
              <w:t>Sesuai</w:t>
            </w:r>
          </w:p>
        </w:tc>
      </w:tr>
      <w:tr w:rsidR="00291EF9" w14:paraId="17D788A5" w14:textId="77777777" w:rsidTr="008A2030">
        <w:tc>
          <w:tcPr>
            <w:tcW w:w="563" w:type="dxa"/>
            <w:vMerge w:val="restart"/>
          </w:tcPr>
          <w:p w14:paraId="561594FB" w14:textId="5E9D4748" w:rsidR="00291EF9" w:rsidRDefault="00291EF9" w:rsidP="006460E8">
            <w:pPr>
              <w:jc w:val="left"/>
            </w:pPr>
            <w:r>
              <w:t>4</w:t>
            </w:r>
          </w:p>
        </w:tc>
        <w:tc>
          <w:tcPr>
            <w:tcW w:w="1705" w:type="dxa"/>
            <w:vMerge w:val="restart"/>
          </w:tcPr>
          <w:p w14:paraId="150151CE" w14:textId="28002EA7" w:rsidR="00291EF9" w:rsidRDefault="00291EF9" w:rsidP="006460E8">
            <w:pPr>
              <w:jc w:val="left"/>
            </w:pPr>
            <w:r>
              <w:t>Hapus kurikulum</w:t>
            </w:r>
          </w:p>
        </w:tc>
        <w:tc>
          <w:tcPr>
            <w:tcW w:w="1985" w:type="dxa"/>
          </w:tcPr>
          <w:p w14:paraId="6EABFF89" w14:textId="27BE7A53" w:rsidR="00291EF9" w:rsidRDefault="00973A78" w:rsidP="006460E8">
            <w:pPr>
              <w:jc w:val="left"/>
            </w:pPr>
            <w:r>
              <w:t>Berhasil menghapus kurikulum</w:t>
            </w:r>
          </w:p>
        </w:tc>
        <w:tc>
          <w:tcPr>
            <w:tcW w:w="2497" w:type="dxa"/>
          </w:tcPr>
          <w:p w14:paraId="57771158" w14:textId="01FCDE08" w:rsidR="00291EF9" w:rsidRPr="00291EF9" w:rsidRDefault="00291EF9" w:rsidP="006460E8">
            <w:pPr>
              <w:jc w:val="left"/>
            </w:pPr>
            <w:r>
              <w:t xml:space="preserve">Data yang di hapus akan hilang dari </w:t>
            </w:r>
            <w:r w:rsidR="005A7A6E" w:rsidRPr="005A7A6E">
              <w:rPr>
                <w:i/>
                <w:iCs/>
              </w:rPr>
              <w:t>database</w:t>
            </w:r>
            <w:r>
              <w:rPr>
                <w:i/>
                <w:iCs/>
              </w:rPr>
              <w:t xml:space="preserve"> </w:t>
            </w:r>
            <w:r>
              <w:t>dan tidak akan ditampilkan pada halaman kurikulum</w:t>
            </w:r>
          </w:p>
        </w:tc>
        <w:tc>
          <w:tcPr>
            <w:tcW w:w="1270" w:type="dxa"/>
          </w:tcPr>
          <w:p w14:paraId="0DE15070" w14:textId="5D589013" w:rsidR="00291EF9" w:rsidRDefault="00291EF9" w:rsidP="006460E8">
            <w:pPr>
              <w:jc w:val="left"/>
            </w:pPr>
            <w:r>
              <w:t>Sesuai</w:t>
            </w:r>
          </w:p>
        </w:tc>
      </w:tr>
      <w:tr w:rsidR="00291EF9" w14:paraId="48A9FB00" w14:textId="77777777" w:rsidTr="008A2030">
        <w:tc>
          <w:tcPr>
            <w:tcW w:w="563" w:type="dxa"/>
            <w:vMerge/>
          </w:tcPr>
          <w:p w14:paraId="4F1FF559" w14:textId="77777777" w:rsidR="00291EF9" w:rsidRDefault="00291EF9" w:rsidP="00291EF9">
            <w:pPr>
              <w:jc w:val="left"/>
            </w:pPr>
          </w:p>
        </w:tc>
        <w:tc>
          <w:tcPr>
            <w:tcW w:w="1705" w:type="dxa"/>
            <w:vMerge/>
          </w:tcPr>
          <w:p w14:paraId="181432AC" w14:textId="77777777" w:rsidR="00291EF9" w:rsidRDefault="00291EF9" w:rsidP="00291EF9">
            <w:pPr>
              <w:jc w:val="left"/>
            </w:pPr>
          </w:p>
        </w:tc>
        <w:tc>
          <w:tcPr>
            <w:tcW w:w="1985" w:type="dxa"/>
          </w:tcPr>
          <w:p w14:paraId="59E8B412" w14:textId="51C88857" w:rsidR="00291EF9" w:rsidRDefault="00973A78" w:rsidP="00291EF9">
            <w:pPr>
              <w:jc w:val="left"/>
            </w:pPr>
            <w:r>
              <w:t>Gagal menghapus kurikulum</w:t>
            </w:r>
          </w:p>
        </w:tc>
        <w:tc>
          <w:tcPr>
            <w:tcW w:w="2497" w:type="dxa"/>
          </w:tcPr>
          <w:p w14:paraId="4F50EA3C" w14:textId="10116924"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6E36D583" w14:textId="067C9016" w:rsidR="00291EF9" w:rsidRDefault="00291EF9" w:rsidP="00291EF9">
            <w:pPr>
              <w:jc w:val="left"/>
            </w:pPr>
            <w:r>
              <w:t>Sesuai</w:t>
            </w:r>
          </w:p>
        </w:tc>
      </w:tr>
      <w:tr w:rsidR="00291EF9" w14:paraId="41EBCC66" w14:textId="77777777" w:rsidTr="008A2030">
        <w:tc>
          <w:tcPr>
            <w:tcW w:w="563" w:type="dxa"/>
            <w:vMerge w:val="restart"/>
          </w:tcPr>
          <w:p w14:paraId="71E27EFB" w14:textId="0E0D3A54" w:rsidR="00291EF9" w:rsidRDefault="00291EF9" w:rsidP="00291EF9">
            <w:pPr>
              <w:jc w:val="left"/>
            </w:pPr>
            <w:r>
              <w:t>5</w:t>
            </w:r>
          </w:p>
        </w:tc>
        <w:tc>
          <w:tcPr>
            <w:tcW w:w="1705" w:type="dxa"/>
            <w:vMerge w:val="restart"/>
          </w:tcPr>
          <w:p w14:paraId="192E5F0B" w14:textId="3F8693C8" w:rsidR="00291EF9" w:rsidRDefault="00291EF9" w:rsidP="00291EF9">
            <w:pPr>
              <w:jc w:val="left"/>
            </w:pPr>
            <w:r>
              <w:t>Lihat mata kuliah</w:t>
            </w:r>
          </w:p>
        </w:tc>
        <w:tc>
          <w:tcPr>
            <w:tcW w:w="1985" w:type="dxa"/>
          </w:tcPr>
          <w:p w14:paraId="2300E637" w14:textId="52003FD5" w:rsidR="00291EF9" w:rsidRDefault="00291EF9" w:rsidP="00291EF9">
            <w:pPr>
              <w:jc w:val="left"/>
            </w:pPr>
            <w:r>
              <w:t>Melihat mata kuliah</w:t>
            </w:r>
            <w:r w:rsidR="00973A78">
              <w:t xml:space="preserve"> berhasil</w:t>
            </w:r>
          </w:p>
        </w:tc>
        <w:tc>
          <w:tcPr>
            <w:tcW w:w="2497" w:type="dxa"/>
          </w:tcPr>
          <w:p w14:paraId="748C8ED0" w14:textId="7C59AFDE" w:rsidR="00291EF9" w:rsidRDefault="00291EF9" w:rsidP="00291EF9">
            <w:pPr>
              <w:jc w:val="left"/>
            </w:pPr>
            <w:r>
              <w:t>Tampilan akan dialihkan ke halaman mata kuliah dan menampilkan mata kuliah sesuai kurikulum yang dipilih</w:t>
            </w:r>
          </w:p>
        </w:tc>
        <w:tc>
          <w:tcPr>
            <w:tcW w:w="1270" w:type="dxa"/>
          </w:tcPr>
          <w:p w14:paraId="4F4FC2AA" w14:textId="27768C09" w:rsidR="00291EF9" w:rsidRDefault="00291EF9" w:rsidP="00291EF9">
            <w:pPr>
              <w:jc w:val="left"/>
            </w:pPr>
            <w:r>
              <w:t>Sesuai</w:t>
            </w:r>
          </w:p>
        </w:tc>
      </w:tr>
      <w:tr w:rsidR="00291EF9" w14:paraId="58CDD158" w14:textId="77777777" w:rsidTr="008A2030">
        <w:tc>
          <w:tcPr>
            <w:tcW w:w="563" w:type="dxa"/>
            <w:vMerge/>
          </w:tcPr>
          <w:p w14:paraId="061C672D" w14:textId="77777777" w:rsidR="00291EF9" w:rsidRDefault="00291EF9" w:rsidP="00291EF9">
            <w:pPr>
              <w:jc w:val="left"/>
            </w:pPr>
          </w:p>
        </w:tc>
        <w:tc>
          <w:tcPr>
            <w:tcW w:w="1705" w:type="dxa"/>
            <w:vMerge/>
          </w:tcPr>
          <w:p w14:paraId="0AAECDEB" w14:textId="77777777" w:rsidR="00291EF9" w:rsidRDefault="00291EF9" w:rsidP="00291EF9">
            <w:pPr>
              <w:jc w:val="left"/>
            </w:pPr>
          </w:p>
        </w:tc>
        <w:tc>
          <w:tcPr>
            <w:tcW w:w="1985" w:type="dxa"/>
          </w:tcPr>
          <w:p w14:paraId="6F1E560F" w14:textId="0C08AC22" w:rsidR="00291EF9" w:rsidRDefault="00291EF9" w:rsidP="00291EF9">
            <w:pPr>
              <w:jc w:val="left"/>
            </w:pPr>
            <w:r>
              <w:t xml:space="preserve">Melihat mata kuliah </w:t>
            </w:r>
            <w:r w:rsidR="00973A78">
              <w:t>gagal</w:t>
            </w:r>
          </w:p>
        </w:tc>
        <w:tc>
          <w:tcPr>
            <w:tcW w:w="2497" w:type="dxa"/>
          </w:tcPr>
          <w:p w14:paraId="79D8654C" w14:textId="51B10B75"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7DB30B84" w14:textId="7C54B37B" w:rsidR="00291EF9" w:rsidRDefault="00291EF9" w:rsidP="00291EF9">
            <w:pPr>
              <w:jc w:val="left"/>
            </w:pPr>
            <w:r>
              <w:t>Sesuai</w:t>
            </w:r>
          </w:p>
        </w:tc>
      </w:tr>
    </w:tbl>
    <w:p w14:paraId="5AA82923" w14:textId="472BCEA5" w:rsidR="000251B0" w:rsidRDefault="000251B0" w:rsidP="000251B0"/>
    <w:p w14:paraId="75ED1186" w14:textId="277010A0" w:rsidR="00291EF9" w:rsidRDefault="00291EF9" w:rsidP="00C2206F">
      <w:pPr>
        <w:pStyle w:val="Heading5"/>
        <w:ind w:left="0"/>
      </w:pPr>
      <w:bookmarkStart w:id="69" w:name="_Toc95421232"/>
      <w:r>
        <w:lastRenderedPageBreak/>
        <w:t>Tabel 4.2 Pengujian Halaman Mata Kuliah</w:t>
      </w:r>
      <w:bookmarkEnd w:id="69"/>
    </w:p>
    <w:tbl>
      <w:tblPr>
        <w:tblStyle w:val="TableGrid0"/>
        <w:tblW w:w="801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2"/>
        <w:gridCol w:w="1269"/>
      </w:tblGrid>
      <w:tr w:rsidR="00291EF9" w14:paraId="3234B19D" w14:textId="77777777" w:rsidTr="008A2030">
        <w:tc>
          <w:tcPr>
            <w:tcW w:w="563" w:type="dxa"/>
            <w:vAlign w:val="center"/>
          </w:tcPr>
          <w:p w14:paraId="3B2ACC07" w14:textId="77777777" w:rsidR="00291EF9" w:rsidRDefault="00291EF9" w:rsidP="0006667E">
            <w:pPr>
              <w:jc w:val="left"/>
            </w:pPr>
            <w:r>
              <w:t>No</w:t>
            </w:r>
          </w:p>
        </w:tc>
        <w:tc>
          <w:tcPr>
            <w:tcW w:w="1705" w:type="dxa"/>
            <w:vAlign w:val="center"/>
          </w:tcPr>
          <w:p w14:paraId="73E1E95A" w14:textId="77777777" w:rsidR="00291EF9" w:rsidRDefault="00291EF9" w:rsidP="0006667E">
            <w:pPr>
              <w:jc w:val="left"/>
            </w:pPr>
            <w:r>
              <w:t>Fungsionalitas Sistem Yang Akan Di Uji</w:t>
            </w:r>
          </w:p>
        </w:tc>
        <w:tc>
          <w:tcPr>
            <w:tcW w:w="1985" w:type="dxa"/>
            <w:vAlign w:val="center"/>
          </w:tcPr>
          <w:p w14:paraId="3CC22678" w14:textId="77777777" w:rsidR="00291EF9" w:rsidRDefault="00291EF9" w:rsidP="0006667E">
            <w:pPr>
              <w:jc w:val="left"/>
            </w:pPr>
            <w:r>
              <w:t>Skenario Uji</w:t>
            </w:r>
          </w:p>
        </w:tc>
        <w:tc>
          <w:tcPr>
            <w:tcW w:w="2492" w:type="dxa"/>
            <w:vAlign w:val="center"/>
          </w:tcPr>
          <w:p w14:paraId="7F4A9E56" w14:textId="77777777" w:rsidR="00291EF9" w:rsidRDefault="00291EF9" w:rsidP="0006667E">
            <w:pPr>
              <w:jc w:val="left"/>
            </w:pPr>
            <w:r>
              <w:t>Hasil yang Diharapkan</w:t>
            </w:r>
          </w:p>
        </w:tc>
        <w:tc>
          <w:tcPr>
            <w:tcW w:w="1269" w:type="dxa"/>
            <w:vAlign w:val="center"/>
          </w:tcPr>
          <w:p w14:paraId="6CA933CA" w14:textId="77777777" w:rsidR="00291EF9" w:rsidRDefault="00291EF9" w:rsidP="0006667E">
            <w:pPr>
              <w:jc w:val="left"/>
            </w:pPr>
            <w:r>
              <w:t>Hasil Pengujian</w:t>
            </w:r>
          </w:p>
        </w:tc>
      </w:tr>
      <w:tr w:rsidR="00291EF9" w14:paraId="7E5AEE44" w14:textId="77777777" w:rsidTr="008A2030">
        <w:tc>
          <w:tcPr>
            <w:tcW w:w="563" w:type="dxa"/>
            <w:vMerge w:val="restart"/>
          </w:tcPr>
          <w:p w14:paraId="2A8E96CC" w14:textId="77777777" w:rsidR="00291EF9" w:rsidRDefault="00291EF9" w:rsidP="0006667E">
            <w:pPr>
              <w:jc w:val="left"/>
            </w:pPr>
            <w:r>
              <w:t>1</w:t>
            </w:r>
          </w:p>
        </w:tc>
        <w:tc>
          <w:tcPr>
            <w:tcW w:w="1705" w:type="dxa"/>
            <w:vMerge w:val="restart"/>
          </w:tcPr>
          <w:p w14:paraId="3B3BE3E1" w14:textId="637C5DB7" w:rsidR="00291EF9" w:rsidRDefault="00291EF9" w:rsidP="0006667E">
            <w:pPr>
              <w:jc w:val="left"/>
            </w:pPr>
            <w:r>
              <w:t xml:space="preserve">Lihat </w:t>
            </w:r>
            <w:r w:rsidR="00D25A42">
              <w:t>mata kuliah</w:t>
            </w:r>
          </w:p>
        </w:tc>
        <w:tc>
          <w:tcPr>
            <w:tcW w:w="1985" w:type="dxa"/>
          </w:tcPr>
          <w:p w14:paraId="03A20B6E" w14:textId="10F3FF59" w:rsidR="00291EF9" w:rsidRDefault="00291EF9" w:rsidP="0006667E">
            <w:pPr>
              <w:jc w:val="left"/>
            </w:pPr>
            <w:r>
              <w:t xml:space="preserve">Melihat data </w:t>
            </w:r>
            <w:r w:rsidR="00D25A42">
              <w:t xml:space="preserve">mata kuliah </w:t>
            </w:r>
            <w:r w:rsidR="00F403E7">
              <w:t>berhasil</w:t>
            </w:r>
          </w:p>
        </w:tc>
        <w:tc>
          <w:tcPr>
            <w:tcW w:w="2492" w:type="dxa"/>
          </w:tcPr>
          <w:p w14:paraId="7A9D2285" w14:textId="29790A2B" w:rsidR="00291EF9" w:rsidRDefault="00291EF9" w:rsidP="0006667E">
            <w:pPr>
              <w:jc w:val="left"/>
            </w:pPr>
            <w:r>
              <w:t xml:space="preserve">Menampilkan halaman </w:t>
            </w:r>
            <w:r w:rsidR="00D25A42">
              <w:t>mata kuliah</w:t>
            </w:r>
          </w:p>
        </w:tc>
        <w:tc>
          <w:tcPr>
            <w:tcW w:w="1269" w:type="dxa"/>
          </w:tcPr>
          <w:p w14:paraId="794244EB" w14:textId="77777777" w:rsidR="00291EF9" w:rsidRDefault="00291EF9" w:rsidP="0006667E">
            <w:pPr>
              <w:jc w:val="left"/>
            </w:pPr>
            <w:r>
              <w:t>Sesuai</w:t>
            </w:r>
          </w:p>
        </w:tc>
      </w:tr>
      <w:tr w:rsidR="00291EF9" w14:paraId="6F81E2B5" w14:textId="77777777" w:rsidTr="008A2030">
        <w:tc>
          <w:tcPr>
            <w:tcW w:w="563" w:type="dxa"/>
            <w:vMerge/>
          </w:tcPr>
          <w:p w14:paraId="0173B37F" w14:textId="77777777" w:rsidR="00291EF9" w:rsidRDefault="00291EF9" w:rsidP="0006667E">
            <w:pPr>
              <w:jc w:val="left"/>
            </w:pPr>
          </w:p>
        </w:tc>
        <w:tc>
          <w:tcPr>
            <w:tcW w:w="1705" w:type="dxa"/>
            <w:vMerge/>
          </w:tcPr>
          <w:p w14:paraId="4EB9CE4D" w14:textId="77777777" w:rsidR="00291EF9" w:rsidRDefault="00291EF9" w:rsidP="0006667E">
            <w:pPr>
              <w:jc w:val="left"/>
            </w:pPr>
          </w:p>
        </w:tc>
        <w:tc>
          <w:tcPr>
            <w:tcW w:w="1985" w:type="dxa"/>
          </w:tcPr>
          <w:p w14:paraId="492C3E88" w14:textId="533478B8" w:rsidR="00291EF9" w:rsidRDefault="00F403E7" w:rsidP="0006667E">
            <w:pPr>
              <w:jc w:val="left"/>
            </w:pPr>
            <w:r>
              <w:t>Gagal melihat mata kuliah</w:t>
            </w:r>
          </w:p>
        </w:tc>
        <w:tc>
          <w:tcPr>
            <w:tcW w:w="2492" w:type="dxa"/>
          </w:tcPr>
          <w:p w14:paraId="4167D58D" w14:textId="7E92681D" w:rsidR="00291EF9" w:rsidRDefault="00DC0574" w:rsidP="0006667E">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47785C83" w14:textId="77777777" w:rsidR="00291EF9" w:rsidRDefault="00291EF9" w:rsidP="0006667E">
            <w:pPr>
              <w:jc w:val="left"/>
            </w:pPr>
            <w:r>
              <w:t>Sesuai</w:t>
            </w:r>
          </w:p>
        </w:tc>
      </w:tr>
      <w:tr w:rsidR="00291EF9" w14:paraId="18C46369" w14:textId="77777777" w:rsidTr="008A2030">
        <w:tc>
          <w:tcPr>
            <w:tcW w:w="563" w:type="dxa"/>
            <w:vMerge w:val="restart"/>
          </w:tcPr>
          <w:p w14:paraId="64E320C7" w14:textId="77777777" w:rsidR="00291EF9" w:rsidRDefault="00291EF9" w:rsidP="0006667E">
            <w:pPr>
              <w:jc w:val="left"/>
            </w:pPr>
            <w:r>
              <w:t>2</w:t>
            </w:r>
          </w:p>
        </w:tc>
        <w:tc>
          <w:tcPr>
            <w:tcW w:w="1705" w:type="dxa"/>
            <w:vMerge w:val="restart"/>
          </w:tcPr>
          <w:p w14:paraId="786D6933" w14:textId="42E27959" w:rsidR="00291EF9" w:rsidRDefault="00291EF9" w:rsidP="0006667E">
            <w:pPr>
              <w:jc w:val="left"/>
            </w:pPr>
            <w:r>
              <w:t xml:space="preserve">Tambah </w:t>
            </w:r>
            <w:r w:rsidR="00D25A42">
              <w:t>mata kuliah</w:t>
            </w:r>
            <w:r>
              <w:t xml:space="preserve"> baru</w:t>
            </w:r>
          </w:p>
        </w:tc>
        <w:tc>
          <w:tcPr>
            <w:tcW w:w="1985" w:type="dxa"/>
          </w:tcPr>
          <w:p w14:paraId="1869D3D9" w14:textId="088A87CF" w:rsidR="00291EF9" w:rsidRDefault="00291EF9" w:rsidP="0006667E">
            <w:pPr>
              <w:jc w:val="left"/>
            </w:pPr>
            <w:r>
              <w:t xml:space="preserve">Menambahkan </w:t>
            </w:r>
            <w:r w:rsidR="00D25A42">
              <w:t>mata kuliah baru</w:t>
            </w:r>
            <w:r>
              <w:t xml:space="preserve"> </w:t>
            </w:r>
            <w:r w:rsidR="00F403E7">
              <w:t>berhasil</w:t>
            </w:r>
          </w:p>
        </w:tc>
        <w:tc>
          <w:tcPr>
            <w:tcW w:w="2492" w:type="dxa"/>
          </w:tcPr>
          <w:p w14:paraId="2EF0EB4C" w14:textId="1A40B945" w:rsidR="00291EF9" w:rsidRPr="006460E8" w:rsidRDefault="00291EF9" w:rsidP="0006667E">
            <w:pPr>
              <w:jc w:val="left"/>
            </w:pPr>
            <w:r>
              <w:t xml:space="preserve">Data yang ditambahkan akan disimpan ke </w:t>
            </w:r>
            <w:r w:rsidR="005A7A6E" w:rsidRPr="005A7A6E">
              <w:rPr>
                <w:i/>
                <w:iCs/>
              </w:rPr>
              <w:t>database</w:t>
            </w:r>
            <w:r>
              <w:rPr>
                <w:i/>
                <w:iCs/>
              </w:rPr>
              <w:t xml:space="preserve"> </w:t>
            </w:r>
            <w:r>
              <w:t xml:space="preserve">kemudian akan ditampilkan pada halaman </w:t>
            </w:r>
            <w:r w:rsidR="00D25A42">
              <w:t>mata kuliah</w:t>
            </w:r>
          </w:p>
        </w:tc>
        <w:tc>
          <w:tcPr>
            <w:tcW w:w="1269" w:type="dxa"/>
          </w:tcPr>
          <w:p w14:paraId="6B7F96AD" w14:textId="77777777" w:rsidR="00291EF9" w:rsidRDefault="00291EF9" w:rsidP="0006667E">
            <w:pPr>
              <w:jc w:val="left"/>
            </w:pPr>
            <w:r>
              <w:t>Sesuai</w:t>
            </w:r>
          </w:p>
        </w:tc>
      </w:tr>
      <w:tr w:rsidR="00291EF9" w14:paraId="5425298F" w14:textId="77777777" w:rsidTr="008A2030">
        <w:tc>
          <w:tcPr>
            <w:tcW w:w="563" w:type="dxa"/>
            <w:vMerge/>
          </w:tcPr>
          <w:p w14:paraId="412670A9" w14:textId="77777777" w:rsidR="00291EF9" w:rsidRDefault="00291EF9" w:rsidP="0006667E">
            <w:pPr>
              <w:jc w:val="left"/>
            </w:pPr>
          </w:p>
        </w:tc>
        <w:tc>
          <w:tcPr>
            <w:tcW w:w="1705" w:type="dxa"/>
            <w:vMerge/>
          </w:tcPr>
          <w:p w14:paraId="7ABCE21A" w14:textId="77777777" w:rsidR="00291EF9" w:rsidRDefault="00291EF9" w:rsidP="0006667E">
            <w:pPr>
              <w:jc w:val="left"/>
            </w:pPr>
          </w:p>
        </w:tc>
        <w:tc>
          <w:tcPr>
            <w:tcW w:w="1985" w:type="dxa"/>
          </w:tcPr>
          <w:p w14:paraId="3B3AF010" w14:textId="6891A92E" w:rsidR="00291EF9" w:rsidRDefault="00F403E7" w:rsidP="0006667E">
            <w:pPr>
              <w:jc w:val="left"/>
            </w:pPr>
            <w:r>
              <w:t>Gagal m</w:t>
            </w:r>
            <w:r w:rsidR="00D25A42">
              <w:t xml:space="preserve">enambahkan mata kuliah baru </w:t>
            </w:r>
          </w:p>
        </w:tc>
        <w:tc>
          <w:tcPr>
            <w:tcW w:w="2492" w:type="dxa"/>
          </w:tcPr>
          <w:p w14:paraId="5F186FF3" w14:textId="6F35D0A6" w:rsidR="00291EF9" w:rsidRPr="006460E8"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478BAAD3" w14:textId="77777777" w:rsidR="00291EF9" w:rsidRDefault="00291EF9" w:rsidP="0006667E">
            <w:pPr>
              <w:jc w:val="left"/>
            </w:pPr>
            <w:r>
              <w:t>Sesuai</w:t>
            </w:r>
          </w:p>
        </w:tc>
      </w:tr>
      <w:tr w:rsidR="00291EF9" w14:paraId="46207BA5" w14:textId="77777777" w:rsidTr="008A2030">
        <w:tc>
          <w:tcPr>
            <w:tcW w:w="563" w:type="dxa"/>
          </w:tcPr>
          <w:p w14:paraId="30B822AD" w14:textId="77777777" w:rsidR="00291EF9" w:rsidRDefault="00291EF9" w:rsidP="0006667E">
            <w:pPr>
              <w:jc w:val="left"/>
            </w:pPr>
            <w:r>
              <w:t>3</w:t>
            </w:r>
          </w:p>
        </w:tc>
        <w:tc>
          <w:tcPr>
            <w:tcW w:w="1705" w:type="dxa"/>
          </w:tcPr>
          <w:p w14:paraId="23170484" w14:textId="64BCA130" w:rsidR="00291EF9" w:rsidRDefault="00291EF9" w:rsidP="0006667E">
            <w:pPr>
              <w:jc w:val="left"/>
            </w:pPr>
            <w:r>
              <w:t xml:space="preserve">Edit </w:t>
            </w:r>
            <w:r w:rsidR="00D25A42">
              <w:t>mata kuliah</w:t>
            </w:r>
          </w:p>
        </w:tc>
        <w:tc>
          <w:tcPr>
            <w:tcW w:w="1985" w:type="dxa"/>
          </w:tcPr>
          <w:p w14:paraId="4515023C" w14:textId="2C098709" w:rsidR="00291EF9" w:rsidRDefault="00291EF9" w:rsidP="0006667E">
            <w:pPr>
              <w:jc w:val="left"/>
            </w:pPr>
            <w:r>
              <w:t xml:space="preserve">Mengedit </w:t>
            </w:r>
            <w:r w:rsidR="00D25A42">
              <w:t xml:space="preserve">mata kuliah </w:t>
            </w:r>
            <w:r w:rsidR="00F403E7">
              <w:t>berhasil</w:t>
            </w:r>
          </w:p>
        </w:tc>
        <w:tc>
          <w:tcPr>
            <w:tcW w:w="2492" w:type="dxa"/>
          </w:tcPr>
          <w:p w14:paraId="5203A02C" w14:textId="54884390" w:rsidR="00291EF9" w:rsidRPr="006460E8" w:rsidRDefault="00291EF9" w:rsidP="0006667E">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w:t>
            </w:r>
            <w:r>
              <w:lastRenderedPageBreak/>
              <w:t xml:space="preserve">pada halaman </w:t>
            </w:r>
            <w:r w:rsidR="00D25A42">
              <w:t>mata kuliah</w:t>
            </w:r>
          </w:p>
        </w:tc>
        <w:tc>
          <w:tcPr>
            <w:tcW w:w="1269" w:type="dxa"/>
          </w:tcPr>
          <w:p w14:paraId="702492CB" w14:textId="77777777" w:rsidR="00291EF9" w:rsidRDefault="00291EF9" w:rsidP="0006667E">
            <w:pPr>
              <w:jc w:val="left"/>
            </w:pPr>
            <w:r>
              <w:lastRenderedPageBreak/>
              <w:t>Sesuai</w:t>
            </w:r>
          </w:p>
        </w:tc>
      </w:tr>
      <w:tr w:rsidR="00291EF9" w14:paraId="22A24BB3" w14:textId="77777777" w:rsidTr="008A2030">
        <w:tc>
          <w:tcPr>
            <w:tcW w:w="563" w:type="dxa"/>
          </w:tcPr>
          <w:p w14:paraId="67343331" w14:textId="77777777" w:rsidR="00291EF9" w:rsidRDefault="00291EF9" w:rsidP="0006667E">
            <w:pPr>
              <w:jc w:val="left"/>
            </w:pPr>
          </w:p>
        </w:tc>
        <w:tc>
          <w:tcPr>
            <w:tcW w:w="1705" w:type="dxa"/>
          </w:tcPr>
          <w:p w14:paraId="589CDF3A" w14:textId="77777777" w:rsidR="00291EF9" w:rsidRDefault="00291EF9" w:rsidP="0006667E">
            <w:pPr>
              <w:jc w:val="left"/>
            </w:pPr>
          </w:p>
        </w:tc>
        <w:tc>
          <w:tcPr>
            <w:tcW w:w="1985" w:type="dxa"/>
          </w:tcPr>
          <w:p w14:paraId="152C9AA6" w14:textId="1B71C174" w:rsidR="00291EF9" w:rsidRDefault="00F403E7" w:rsidP="0006667E">
            <w:pPr>
              <w:jc w:val="left"/>
            </w:pPr>
            <w:r>
              <w:t>Gagal m</w:t>
            </w:r>
            <w:r w:rsidR="00291EF9">
              <w:t xml:space="preserve">engedit </w:t>
            </w:r>
            <w:r w:rsidR="00D25A42">
              <w:t>mata kuliah</w:t>
            </w:r>
          </w:p>
        </w:tc>
        <w:tc>
          <w:tcPr>
            <w:tcW w:w="2492" w:type="dxa"/>
          </w:tcPr>
          <w:p w14:paraId="6B359F54" w14:textId="5B97F243"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032E4F3B" w14:textId="77777777" w:rsidR="00291EF9" w:rsidRDefault="00291EF9" w:rsidP="0006667E">
            <w:pPr>
              <w:jc w:val="left"/>
            </w:pPr>
            <w:r>
              <w:t>Sesuai</w:t>
            </w:r>
          </w:p>
        </w:tc>
      </w:tr>
      <w:tr w:rsidR="00291EF9" w14:paraId="1FD1C6B4" w14:textId="77777777" w:rsidTr="008A2030">
        <w:tc>
          <w:tcPr>
            <w:tcW w:w="563" w:type="dxa"/>
            <w:vMerge w:val="restart"/>
          </w:tcPr>
          <w:p w14:paraId="473ECD86" w14:textId="77777777" w:rsidR="00291EF9" w:rsidRDefault="00291EF9" w:rsidP="0006667E">
            <w:pPr>
              <w:jc w:val="left"/>
            </w:pPr>
            <w:r>
              <w:t>4</w:t>
            </w:r>
          </w:p>
        </w:tc>
        <w:tc>
          <w:tcPr>
            <w:tcW w:w="1705" w:type="dxa"/>
            <w:vMerge w:val="restart"/>
          </w:tcPr>
          <w:p w14:paraId="4F5F60B3" w14:textId="464F37E0" w:rsidR="00291EF9" w:rsidRDefault="00291EF9" w:rsidP="0006667E">
            <w:pPr>
              <w:jc w:val="left"/>
            </w:pPr>
            <w:r>
              <w:t xml:space="preserve">Hapus </w:t>
            </w:r>
            <w:r w:rsidR="00D25A42">
              <w:t>mata kuliah</w:t>
            </w:r>
          </w:p>
        </w:tc>
        <w:tc>
          <w:tcPr>
            <w:tcW w:w="1985" w:type="dxa"/>
          </w:tcPr>
          <w:p w14:paraId="190D96C2" w14:textId="5FB24CB0" w:rsidR="00291EF9" w:rsidRDefault="00291EF9" w:rsidP="0006667E">
            <w:pPr>
              <w:jc w:val="left"/>
            </w:pPr>
            <w:r>
              <w:t xml:space="preserve">Menghapus </w:t>
            </w:r>
            <w:r w:rsidR="00D25A42">
              <w:t>mata kuliah</w:t>
            </w:r>
            <w:r>
              <w:t xml:space="preserve"> </w:t>
            </w:r>
            <w:r w:rsidR="00F403E7">
              <w:t>berhasil</w:t>
            </w:r>
          </w:p>
        </w:tc>
        <w:tc>
          <w:tcPr>
            <w:tcW w:w="2492" w:type="dxa"/>
          </w:tcPr>
          <w:p w14:paraId="395D6140" w14:textId="0AE413E4" w:rsidR="00291EF9" w:rsidRPr="00291EF9" w:rsidRDefault="00291EF9" w:rsidP="0006667E">
            <w:pPr>
              <w:jc w:val="left"/>
            </w:pPr>
            <w:r>
              <w:t xml:space="preserve">Data yang di hapus akan hilang dari </w:t>
            </w:r>
            <w:r w:rsidR="005A7A6E" w:rsidRPr="005A7A6E">
              <w:rPr>
                <w:i/>
                <w:iCs/>
              </w:rPr>
              <w:t>database</w:t>
            </w:r>
            <w:r>
              <w:rPr>
                <w:i/>
                <w:iCs/>
              </w:rPr>
              <w:t xml:space="preserve"> </w:t>
            </w:r>
            <w:r>
              <w:t xml:space="preserve">dan tidak akan ditampilkan pada halaman </w:t>
            </w:r>
            <w:r w:rsidR="00D25A42">
              <w:t>mata kuliah</w:t>
            </w:r>
          </w:p>
        </w:tc>
        <w:tc>
          <w:tcPr>
            <w:tcW w:w="1269" w:type="dxa"/>
          </w:tcPr>
          <w:p w14:paraId="4E68A6BF" w14:textId="77777777" w:rsidR="00291EF9" w:rsidRDefault="00291EF9" w:rsidP="0006667E">
            <w:pPr>
              <w:jc w:val="left"/>
            </w:pPr>
            <w:r>
              <w:t>Sesuai</w:t>
            </w:r>
          </w:p>
        </w:tc>
      </w:tr>
      <w:tr w:rsidR="00291EF9" w14:paraId="0305C5B9" w14:textId="77777777" w:rsidTr="008A2030">
        <w:tc>
          <w:tcPr>
            <w:tcW w:w="563" w:type="dxa"/>
            <w:vMerge/>
          </w:tcPr>
          <w:p w14:paraId="4DC0AEA6" w14:textId="77777777" w:rsidR="00291EF9" w:rsidRDefault="00291EF9" w:rsidP="0006667E">
            <w:pPr>
              <w:jc w:val="left"/>
            </w:pPr>
          </w:p>
        </w:tc>
        <w:tc>
          <w:tcPr>
            <w:tcW w:w="1705" w:type="dxa"/>
            <w:vMerge/>
          </w:tcPr>
          <w:p w14:paraId="73F8E62D" w14:textId="77777777" w:rsidR="00291EF9" w:rsidRDefault="00291EF9" w:rsidP="0006667E">
            <w:pPr>
              <w:jc w:val="left"/>
            </w:pPr>
          </w:p>
        </w:tc>
        <w:tc>
          <w:tcPr>
            <w:tcW w:w="1985" w:type="dxa"/>
          </w:tcPr>
          <w:p w14:paraId="2EA33E51" w14:textId="0A2D016C" w:rsidR="00291EF9" w:rsidRDefault="00F403E7" w:rsidP="0006667E">
            <w:pPr>
              <w:jc w:val="left"/>
            </w:pPr>
            <w:r>
              <w:t>Gagal m</w:t>
            </w:r>
            <w:r w:rsidR="00291EF9">
              <w:t xml:space="preserve">enghapus </w:t>
            </w:r>
            <w:r w:rsidR="00D25A42">
              <w:t>mata kuliah</w:t>
            </w:r>
          </w:p>
        </w:tc>
        <w:tc>
          <w:tcPr>
            <w:tcW w:w="2492" w:type="dxa"/>
          </w:tcPr>
          <w:p w14:paraId="479A678B" w14:textId="55633FEB"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0983093B" w14:textId="77777777" w:rsidR="00291EF9" w:rsidRDefault="00291EF9" w:rsidP="0006667E">
            <w:pPr>
              <w:jc w:val="left"/>
            </w:pPr>
            <w:r>
              <w:t>Sesuai</w:t>
            </w:r>
          </w:p>
        </w:tc>
      </w:tr>
    </w:tbl>
    <w:p w14:paraId="76A36881" w14:textId="61B98D6C" w:rsidR="00291EF9" w:rsidRDefault="00291EF9" w:rsidP="000251B0"/>
    <w:p w14:paraId="285BB3C5" w14:textId="5A3118F0" w:rsidR="00D25A42" w:rsidRDefault="00D25A42" w:rsidP="00C2206F">
      <w:pPr>
        <w:pStyle w:val="Heading5"/>
        <w:ind w:left="0"/>
      </w:pPr>
      <w:bookmarkStart w:id="70" w:name="_Toc95421233"/>
      <w:r>
        <w:t>Tabel 4.3 Pengujian Halaman Pengisian Distribusi Beban Ajar</w:t>
      </w:r>
      <w:bookmarkEnd w:id="70"/>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25A42" w14:paraId="2CE8087E" w14:textId="77777777" w:rsidTr="008A2030">
        <w:tc>
          <w:tcPr>
            <w:tcW w:w="563" w:type="dxa"/>
            <w:vAlign w:val="center"/>
          </w:tcPr>
          <w:p w14:paraId="16853F03" w14:textId="77777777" w:rsidR="00D25A42" w:rsidRDefault="00D25A42" w:rsidP="0006667E">
            <w:pPr>
              <w:jc w:val="left"/>
            </w:pPr>
            <w:r>
              <w:t>No</w:t>
            </w:r>
          </w:p>
        </w:tc>
        <w:tc>
          <w:tcPr>
            <w:tcW w:w="1705" w:type="dxa"/>
            <w:vAlign w:val="center"/>
          </w:tcPr>
          <w:p w14:paraId="10CF1675" w14:textId="77777777" w:rsidR="00D25A42" w:rsidRDefault="00D25A42" w:rsidP="0006667E">
            <w:pPr>
              <w:jc w:val="left"/>
            </w:pPr>
            <w:r>
              <w:t>Fungsionalitas Sistem Yang Akan Di Uji</w:t>
            </w:r>
          </w:p>
        </w:tc>
        <w:tc>
          <w:tcPr>
            <w:tcW w:w="1985" w:type="dxa"/>
            <w:vAlign w:val="center"/>
          </w:tcPr>
          <w:p w14:paraId="739D3B1A" w14:textId="77777777" w:rsidR="00D25A42" w:rsidRDefault="00D25A42" w:rsidP="0006667E">
            <w:pPr>
              <w:jc w:val="left"/>
            </w:pPr>
            <w:r>
              <w:t>Skenario Uji</w:t>
            </w:r>
          </w:p>
        </w:tc>
        <w:tc>
          <w:tcPr>
            <w:tcW w:w="2497" w:type="dxa"/>
            <w:vAlign w:val="center"/>
          </w:tcPr>
          <w:p w14:paraId="71F141EA" w14:textId="77777777" w:rsidR="00D25A42" w:rsidRDefault="00D25A42" w:rsidP="0006667E">
            <w:pPr>
              <w:jc w:val="left"/>
            </w:pPr>
            <w:r>
              <w:t>Hasil yang Diharapkan</w:t>
            </w:r>
          </w:p>
        </w:tc>
        <w:tc>
          <w:tcPr>
            <w:tcW w:w="1270" w:type="dxa"/>
            <w:vAlign w:val="center"/>
          </w:tcPr>
          <w:p w14:paraId="4F7A9662" w14:textId="77777777" w:rsidR="00D25A42" w:rsidRDefault="00D25A42" w:rsidP="0006667E">
            <w:pPr>
              <w:jc w:val="left"/>
            </w:pPr>
            <w:r>
              <w:t>Hasil Pengujian</w:t>
            </w:r>
          </w:p>
        </w:tc>
      </w:tr>
      <w:tr w:rsidR="00D25A42" w14:paraId="395F1472" w14:textId="77777777" w:rsidTr="008A2030">
        <w:tc>
          <w:tcPr>
            <w:tcW w:w="563" w:type="dxa"/>
            <w:vMerge w:val="restart"/>
          </w:tcPr>
          <w:p w14:paraId="5C9A89E9" w14:textId="77777777" w:rsidR="00D25A42" w:rsidRDefault="00D25A42" w:rsidP="0006667E">
            <w:pPr>
              <w:jc w:val="left"/>
            </w:pPr>
            <w:r>
              <w:t>1</w:t>
            </w:r>
          </w:p>
        </w:tc>
        <w:tc>
          <w:tcPr>
            <w:tcW w:w="1705" w:type="dxa"/>
            <w:vMerge w:val="restart"/>
          </w:tcPr>
          <w:p w14:paraId="2FA99C11" w14:textId="58022F9A" w:rsidR="00D25A42" w:rsidRDefault="00D25A42" w:rsidP="0006667E">
            <w:pPr>
              <w:jc w:val="left"/>
            </w:pPr>
            <w:r>
              <w:t>Lihat pengisian distribusi beban ajar</w:t>
            </w:r>
          </w:p>
        </w:tc>
        <w:tc>
          <w:tcPr>
            <w:tcW w:w="1985" w:type="dxa"/>
          </w:tcPr>
          <w:p w14:paraId="18D50BA6" w14:textId="45FF6DB0" w:rsidR="00D25A42" w:rsidRDefault="00D25A42" w:rsidP="0006667E">
            <w:pPr>
              <w:jc w:val="left"/>
            </w:pPr>
            <w:r>
              <w:t xml:space="preserve">Melihat data pengisian distribusi beban ajar </w:t>
            </w:r>
            <w:r w:rsidR="00F403E7">
              <w:t>berhasil</w:t>
            </w:r>
          </w:p>
        </w:tc>
        <w:tc>
          <w:tcPr>
            <w:tcW w:w="2497" w:type="dxa"/>
          </w:tcPr>
          <w:p w14:paraId="402CA01E" w14:textId="1DF57933" w:rsidR="00D25A42" w:rsidRDefault="00D25A42" w:rsidP="0006667E">
            <w:pPr>
              <w:jc w:val="left"/>
            </w:pPr>
            <w:r>
              <w:t>Menampilkan halaman pengisian distribusi beban ajar</w:t>
            </w:r>
          </w:p>
        </w:tc>
        <w:tc>
          <w:tcPr>
            <w:tcW w:w="1270" w:type="dxa"/>
          </w:tcPr>
          <w:p w14:paraId="0B077D50" w14:textId="77777777" w:rsidR="00D25A42" w:rsidRDefault="00D25A42" w:rsidP="0006667E">
            <w:pPr>
              <w:jc w:val="left"/>
            </w:pPr>
            <w:r>
              <w:t>Sesuai</w:t>
            </w:r>
          </w:p>
        </w:tc>
      </w:tr>
      <w:tr w:rsidR="00D25A42" w14:paraId="160B9C39" w14:textId="77777777" w:rsidTr="008A2030">
        <w:tc>
          <w:tcPr>
            <w:tcW w:w="563" w:type="dxa"/>
            <w:vMerge/>
          </w:tcPr>
          <w:p w14:paraId="0FA01D9A" w14:textId="77777777" w:rsidR="00D25A42" w:rsidRDefault="00D25A42" w:rsidP="0006667E">
            <w:pPr>
              <w:jc w:val="left"/>
            </w:pPr>
          </w:p>
        </w:tc>
        <w:tc>
          <w:tcPr>
            <w:tcW w:w="1705" w:type="dxa"/>
            <w:vMerge/>
          </w:tcPr>
          <w:p w14:paraId="0C9C5BAA" w14:textId="77777777" w:rsidR="00D25A42" w:rsidRDefault="00D25A42" w:rsidP="0006667E">
            <w:pPr>
              <w:jc w:val="left"/>
            </w:pPr>
          </w:p>
        </w:tc>
        <w:tc>
          <w:tcPr>
            <w:tcW w:w="1985" w:type="dxa"/>
          </w:tcPr>
          <w:p w14:paraId="65753D81" w14:textId="3B80829A" w:rsidR="00D25A42" w:rsidRDefault="00F403E7" w:rsidP="0006667E">
            <w:pPr>
              <w:jc w:val="left"/>
            </w:pPr>
            <w:r>
              <w:t>Gagal m</w:t>
            </w:r>
            <w:r w:rsidR="00D25A42">
              <w:t xml:space="preserve">elihat data </w:t>
            </w:r>
            <w:r w:rsidR="00FF6872">
              <w:t>pengisian distribusi beban ajar</w:t>
            </w:r>
          </w:p>
        </w:tc>
        <w:tc>
          <w:tcPr>
            <w:tcW w:w="2497" w:type="dxa"/>
          </w:tcPr>
          <w:p w14:paraId="5DC57945" w14:textId="04FC12A0" w:rsidR="00D25A42"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7BCA2C1F" w14:textId="77777777" w:rsidR="00D25A42" w:rsidRDefault="00D25A42" w:rsidP="0006667E">
            <w:pPr>
              <w:jc w:val="left"/>
            </w:pPr>
            <w:r>
              <w:t>Sesuai</w:t>
            </w:r>
          </w:p>
        </w:tc>
      </w:tr>
      <w:tr w:rsidR="00D25A42" w14:paraId="1DB334F7" w14:textId="77777777" w:rsidTr="008A2030">
        <w:tc>
          <w:tcPr>
            <w:tcW w:w="563" w:type="dxa"/>
            <w:vMerge w:val="restart"/>
          </w:tcPr>
          <w:p w14:paraId="5674ED07" w14:textId="77777777" w:rsidR="00D25A42" w:rsidRDefault="00D25A42" w:rsidP="0006667E">
            <w:pPr>
              <w:jc w:val="left"/>
            </w:pPr>
            <w:r>
              <w:t>2</w:t>
            </w:r>
          </w:p>
        </w:tc>
        <w:tc>
          <w:tcPr>
            <w:tcW w:w="1705" w:type="dxa"/>
            <w:vMerge w:val="restart"/>
          </w:tcPr>
          <w:p w14:paraId="5EB619D5" w14:textId="6BE21B86" w:rsidR="00D25A42" w:rsidRDefault="00FF6872" w:rsidP="0006667E">
            <w:pPr>
              <w:jc w:val="left"/>
            </w:pPr>
            <w:r>
              <w:t>Pilih kurikulum</w:t>
            </w:r>
          </w:p>
        </w:tc>
        <w:tc>
          <w:tcPr>
            <w:tcW w:w="1985" w:type="dxa"/>
          </w:tcPr>
          <w:p w14:paraId="0B09D6A0" w14:textId="24E644FD" w:rsidR="00D25A42" w:rsidRDefault="00FF6872" w:rsidP="0006667E">
            <w:pPr>
              <w:jc w:val="left"/>
            </w:pPr>
            <w:r>
              <w:t>Memilih kurikulum yang akan digunakan</w:t>
            </w:r>
            <w:r w:rsidR="00D25A42">
              <w:t xml:space="preserve"> </w:t>
            </w:r>
            <w:r w:rsidR="00F403E7">
              <w:t>berhasil</w:t>
            </w:r>
          </w:p>
        </w:tc>
        <w:tc>
          <w:tcPr>
            <w:tcW w:w="2497" w:type="dxa"/>
          </w:tcPr>
          <w:p w14:paraId="137B6E3A" w14:textId="48BD04C0" w:rsidR="00D25A42" w:rsidRPr="006460E8" w:rsidRDefault="00FF6872" w:rsidP="0006667E">
            <w:pPr>
              <w:jc w:val="left"/>
            </w:pPr>
            <w:r>
              <w:t>Kurikulum yang dipilih akan digunakan untuk pengisian distribusi beban ajar</w:t>
            </w:r>
          </w:p>
        </w:tc>
        <w:tc>
          <w:tcPr>
            <w:tcW w:w="1270" w:type="dxa"/>
          </w:tcPr>
          <w:p w14:paraId="01406018" w14:textId="77777777" w:rsidR="00D25A42" w:rsidRDefault="00D25A42" w:rsidP="0006667E">
            <w:pPr>
              <w:jc w:val="left"/>
            </w:pPr>
            <w:r>
              <w:t>Sesuai</w:t>
            </w:r>
          </w:p>
        </w:tc>
      </w:tr>
      <w:tr w:rsidR="00D25A42" w14:paraId="6FC81684" w14:textId="77777777" w:rsidTr="008A2030">
        <w:tc>
          <w:tcPr>
            <w:tcW w:w="563" w:type="dxa"/>
            <w:vMerge/>
          </w:tcPr>
          <w:p w14:paraId="7F039CB4" w14:textId="77777777" w:rsidR="00D25A42" w:rsidRDefault="00D25A42" w:rsidP="0006667E">
            <w:pPr>
              <w:jc w:val="left"/>
            </w:pPr>
          </w:p>
        </w:tc>
        <w:tc>
          <w:tcPr>
            <w:tcW w:w="1705" w:type="dxa"/>
            <w:vMerge/>
          </w:tcPr>
          <w:p w14:paraId="489F9AD7" w14:textId="77777777" w:rsidR="00D25A42" w:rsidRDefault="00D25A42" w:rsidP="0006667E">
            <w:pPr>
              <w:jc w:val="left"/>
            </w:pPr>
          </w:p>
        </w:tc>
        <w:tc>
          <w:tcPr>
            <w:tcW w:w="1985" w:type="dxa"/>
          </w:tcPr>
          <w:p w14:paraId="2E040C7D" w14:textId="0D43A128" w:rsidR="00D25A42" w:rsidRDefault="00F403E7" w:rsidP="0006667E">
            <w:pPr>
              <w:jc w:val="left"/>
            </w:pPr>
            <w:r>
              <w:t xml:space="preserve">Gagal </w:t>
            </w:r>
            <w:r w:rsidR="00FF6872">
              <w:t>kurikulum yang akan digunakan</w:t>
            </w:r>
          </w:p>
        </w:tc>
        <w:tc>
          <w:tcPr>
            <w:tcW w:w="2497" w:type="dxa"/>
          </w:tcPr>
          <w:p w14:paraId="6C5FDDD7" w14:textId="693A52F0" w:rsidR="00D25A42" w:rsidRPr="006460E8" w:rsidRDefault="00E14E6A" w:rsidP="0006667E">
            <w:pPr>
              <w:jc w:val="left"/>
            </w:pPr>
            <w:r>
              <w:t xml:space="preserve">Tidak menampilkan apapun, kurikulum gagal dipilih. </w:t>
            </w:r>
            <w:r w:rsidRPr="00E14E6A">
              <w:rPr>
                <w:i/>
                <w:iCs/>
              </w:rPr>
              <w:t>Console</w:t>
            </w:r>
            <w:r>
              <w:t xml:space="preserve"> menampilkan </w:t>
            </w:r>
            <w:r w:rsidRPr="00E14E6A">
              <w:rPr>
                <w:i/>
                <w:iCs/>
              </w:rPr>
              <w:t>internal server error</w:t>
            </w:r>
          </w:p>
        </w:tc>
        <w:tc>
          <w:tcPr>
            <w:tcW w:w="1270" w:type="dxa"/>
          </w:tcPr>
          <w:p w14:paraId="34CE776B" w14:textId="77777777" w:rsidR="00D25A42" w:rsidRDefault="00D25A42" w:rsidP="0006667E">
            <w:pPr>
              <w:jc w:val="left"/>
            </w:pPr>
            <w:r>
              <w:t>Sesuai</w:t>
            </w:r>
          </w:p>
        </w:tc>
      </w:tr>
      <w:tr w:rsidR="00C668B4" w14:paraId="0B896EEF" w14:textId="77777777" w:rsidTr="008A2030">
        <w:tc>
          <w:tcPr>
            <w:tcW w:w="563" w:type="dxa"/>
            <w:vMerge w:val="restart"/>
          </w:tcPr>
          <w:p w14:paraId="6A14AD34" w14:textId="77777777" w:rsidR="00C668B4" w:rsidRDefault="00C668B4" w:rsidP="0006667E">
            <w:pPr>
              <w:jc w:val="left"/>
            </w:pPr>
            <w:r>
              <w:t>3</w:t>
            </w:r>
          </w:p>
        </w:tc>
        <w:tc>
          <w:tcPr>
            <w:tcW w:w="1705" w:type="dxa"/>
            <w:vMerge w:val="restart"/>
          </w:tcPr>
          <w:p w14:paraId="3645896B" w14:textId="13191E29" w:rsidR="00C668B4" w:rsidRDefault="00C668B4" w:rsidP="0006667E">
            <w:pPr>
              <w:jc w:val="left"/>
            </w:pPr>
            <w:r>
              <w:t>Pilih semester</w:t>
            </w:r>
          </w:p>
        </w:tc>
        <w:tc>
          <w:tcPr>
            <w:tcW w:w="1985" w:type="dxa"/>
          </w:tcPr>
          <w:p w14:paraId="24B5AC6F" w14:textId="356D0D65" w:rsidR="00C668B4" w:rsidRDefault="00C668B4" w:rsidP="0006667E">
            <w:pPr>
              <w:jc w:val="left"/>
            </w:pPr>
            <w:r>
              <w:t xml:space="preserve">Memilih semester yang akan ditampilkan </w:t>
            </w:r>
            <w:r w:rsidR="00F403E7">
              <w:t>berhasil</w:t>
            </w:r>
          </w:p>
        </w:tc>
        <w:tc>
          <w:tcPr>
            <w:tcW w:w="2497" w:type="dxa"/>
          </w:tcPr>
          <w:p w14:paraId="68A4DAA4" w14:textId="7048F12E" w:rsidR="00C668B4" w:rsidRPr="006460E8" w:rsidRDefault="00C668B4" w:rsidP="0006667E">
            <w:pPr>
              <w:jc w:val="left"/>
            </w:pPr>
            <w:r>
              <w:t xml:space="preserve">Semester yang dipilih akan </w:t>
            </w:r>
            <w:r w:rsidR="00CF192E">
              <w:t>menampilkan mata kuliah sesuai semester</w:t>
            </w:r>
          </w:p>
        </w:tc>
        <w:tc>
          <w:tcPr>
            <w:tcW w:w="1270" w:type="dxa"/>
          </w:tcPr>
          <w:p w14:paraId="1764A7E3" w14:textId="77777777" w:rsidR="00C668B4" w:rsidRDefault="00C668B4" w:rsidP="0006667E">
            <w:pPr>
              <w:jc w:val="left"/>
            </w:pPr>
            <w:r>
              <w:t>Sesuai</w:t>
            </w:r>
          </w:p>
        </w:tc>
      </w:tr>
      <w:tr w:rsidR="00C668B4" w14:paraId="4CCE9A7E" w14:textId="77777777" w:rsidTr="008A2030">
        <w:tc>
          <w:tcPr>
            <w:tcW w:w="563" w:type="dxa"/>
            <w:vMerge/>
          </w:tcPr>
          <w:p w14:paraId="32717488" w14:textId="77777777" w:rsidR="00C668B4" w:rsidRDefault="00C668B4" w:rsidP="0006667E">
            <w:pPr>
              <w:jc w:val="left"/>
            </w:pPr>
          </w:p>
        </w:tc>
        <w:tc>
          <w:tcPr>
            <w:tcW w:w="1705" w:type="dxa"/>
            <w:vMerge/>
          </w:tcPr>
          <w:p w14:paraId="4590579A" w14:textId="77777777" w:rsidR="00C668B4" w:rsidRDefault="00C668B4" w:rsidP="0006667E">
            <w:pPr>
              <w:jc w:val="left"/>
            </w:pPr>
          </w:p>
        </w:tc>
        <w:tc>
          <w:tcPr>
            <w:tcW w:w="1985" w:type="dxa"/>
          </w:tcPr>
          <w:p w14:paraId="4D7D92C0" w14:textId="5262D221" w:rsidR="00C668B4" w:rsidRDefault="00CF192E" w:rsidP="0006667E">
            <w:pPr>
              <w:jc w:val="left"/>
            </w:pPr>
            <w:r>
              <w:t>Gagal memilih</w:t>
            </w:r>
            <w:r w:rsidR="00C668B4">
              <w:t xml:space="preserve"> semester yang akan ditampilkan</w:t>
            </w:r>
          </w:p>
        </w:tc>
        <w:tc>
          <w:tcPr>
            <w:tcW w:w="2497" w:type="dxa"/>
          </w:tcPr>
          <w:p w14:paraId="6573A77D" w14:textId="1EEA8455" w:rsidR="00C668B4" w:rsidRDefault="00E14E6A" w:rsidP="0006667E">
            <w:pPr>
              <w:jc w:val="left"/>
            </w:pPr>
            <w:r>
              <w:t xml:space="preserve">Tidak menampilkan apapun, semester gagal dipilih. </w:t>
            </w:r>
            <w:r w:rsidRPr="00E14E6A">
              <w:rPr>
                <w:i/>
                <w:iCs/>
              </w:rPr>
              <w:t>Console</w:t>
            </w:r>
            <w:r>
              <w:t xml:space="preserve"> menampilkan </w:t>
            </w:r>
            <w:r w:rsidRPr="00E14E6A">
              <w:rPr>
                <w:i/>
                <w:iCs/>
              </w:rPr>
              <w:t>internal server error</w:t>
            </w:r>
            <w:r>
              <w:t xml:space="preserve"> </w:t>
            </w:r>
            <w:r w:rsidR="00C668B4">
              <w:t>untuk pengisian distribusi beban ajar</w:t>
            </w:r>
          </w:p>
        </w:tc>
        <w:tc>
          <w:tcPr>
            <w:tcW w:w="1270" w:type="dxa"/>
          </w:tcPr>
          <w:p w14:paraId="20ED5B27" w14:textId="77777777" w:rsidR="00C668B4" w:rsidRDefault="00C668B4" w:rsidP="0006667E">
            <w:pPr>
              <w:jc w:val="left"/>
            </w:pPr>
            <w:r>
              <w:t>Sesuai</w:t>
            </w:r>
          </w:p>
        </w:tc>
      </w:tr>
      <w:tr w:rsidR="00D25A42" w14:paraId="6735B20C" w14:textId="77777777" w:rsidTr="008A2030">
        <w:tc>
          <w:tcPr>
            <w:tcW w:w="563" w:type="dxa"/>
            <w:vMerge w:val="restart"/>
          </w:tcPr>
          <w:p w14:paraId="2D09BDE0" w14:textId="77777777" w:rsidR="00D25A42" w:rsidRDefault="00D25A42" w:rsidP="0006667E">
            <w:pPr>
              <w:jc w:val="left"/>
            </w:pPr>
            <w:r>
              <w:t>4</w:t>
            </w:r>
          </w:p>
        </w:tc>
        <w:tc>
          <w:tcPr>
            <w:tcW w:w="1705" w:type="dxa"/>
            <w:vMerge w:val="restart"/>
          </w:tcPr>
          <w:p w14:paraId="69C5F5A4" w14:textId="18097FCD" w:rsidR="00D25A42" w:rsidRDefault="00FF6872" w:rsidP="0006667E">
            <w:pPr>
              <w:jc w:val="left"/>
            </w:pPr>
            <w:r>
              <w:t xml:space="preserve">Pilih Dosen </w:t>
            </w:r>
          </w:p>
        </w:tc>
        <w:tc>
          <w:tcPr>
            <w:tcW w:w="1985" w:type="dxa"/>
          </w:tcPr>
          <w:p w14:paraId="6A6D886A" w14:textId="43C3B5E4" w:rsidR="00D25A42" w:rsidRDefault="00FF6872" w:rsidP="0006667E">
            <w:pPr>
              <w:jc w:val="left"/>
            </w:pPr>
            <w:r>
              <w:t>Menentukan Dosen pengampu</w:t>
            </w:r>
            <w:r w:rsidR="00D25A42">
              <w:t xml:space="preserve"> </w:t>
            </w:r>
            <w:r w:rsidR="00F403E7">
              <w:t>berhasil</w:t>
            </w:r>
          </w:p>
        </w:tc>
        <w:tc>
          <w:tcPr>
            <w:tcW w:w="2497" w:type="dxa"/>
          </w:tcPr>
          <w:p w14:paraId="071743AC" w14:textId="4FE642CA" w:rsidR="00D25A42" w:rsidRPr="00291EF9" w:rsidRDefault="00B158E4" w:rsidP="0006667E">
            <w:pPr>
              <w:jc w:val="left"/>
            </w:pPr>
            <w:r>
              <w:t xml:space="preserve">Mata kuliah yang telah ditentukan dosen </w:t>
            </w:r>
            <w:r>
              <w:lastRenderedPageBreak/>
              <w:t xml:space="preserve">pengampunya akan disimpan di </w:t>
            </w:r>
            <w:r w:rsidR="005A7A6E" w:rsidRPr="005A7A6E">
              <w:rPr>
                <w:i/>
                <w:iCs/>
              </w:rPr>
              <w:t>database</w:t>
            </w:r>
          </w:p>
        </w:tc>
        <w:tc>
          <w:tcPr>
            <w:tcW w:w="1270" w:type="dxa"/>
          </w:tcPr>
          <w:p w14:paraId="228BC5F3" w14:textId="77777777" w:rsidR="00D25A42" w:rsidRDefault="00D25A42" w:rsidP="0006667E">
            <w:pPr>
              <w:jc w:val="left"/>
            </w:pPr>
            <w:r>
              <w:lastRenderedPageBreak/>
              <w:t>Sesuai</w:t>
            </w:r>
          </w:p>
        </w:tc>
      </w:tr>
      <w:tr w:rsidR="00D25A42" w14:paraId="1BE6CFD6" w14:textId="77777777" w:rsidTr="008A2030">
        <w:tc>
          <w:tcPr>
            <w:tcW w:w="563" w:type="dxa"/>
            <w:vMerge/>
          </w:tcPr>
          <w:p w14:paraId="11FC6E19" w14:textId="77777777" w:rsidR="00D25A42" w:rsidRDefault="00D25A42" w:rsidP="0006667E">
            <w:pPr>
              <w:jc w:val="left"/>
            </w:pPr>
          </w:p>
        </w:tc>
        <w:tc>
          <w:tcPr>
            <w:tcW w:w="1705" w:type="dxa"/>
            <w:vMerge/>
          </w:tcPr>
          <w:p w14:paraId="1C18729A" w14:textId="77777777" w:rsidR="00D25A42" w:rsidRDefault="00D25A42" w:rsidP="0006667E">
            <w:pPr>
              <w:jc w:val="left"/>
            </w:pPr>
          </w:p>
        </w:tc>
        <w:tc>
          <w:tcPr>
            <w:tcW w:w="1985" w:type="dxa"/>
          </w:tcPr>
          <w:p w14:paraId="70F1364A" w14:textId="1229CE77" w:rsidR="00D25A42" w:rsidRDefault="00CF192E" w:rsidP="0006667E">
            <w:pPr>
              <w:jc w:val="left"/>
            </w:pPr>
            <w:r>
              <w:t>Gagal m</w:t>
            </w:r>
            <w:r w:rsidR="00B158E4">
              <w:t>enentukan Dosen pengampu</w:t>
            </w:r>
          </w:p>
        </w:tc>
        <w:tc>
          <w:tcPr>
            <w:tcW w:w="2497" w:type="dxa"/>
          </w:tcPr>
          <w:p w14:paraId="70BCA57F" w14:textId="5779016A" w:rsidR="00D25A42" w:rsidRPr="00CF192E" w:rsidRDefault="00CF192E" w:rsidP="0006667E">
            <w:pPr>
              <w:jc w:val="left"/>
              <w:rPr>
                <w:i/>
                <w:iCs/>
              </w:rPr>
            </w:pPr>
            <w:r>
              <w:t>Dosen pengampu mata kuliah</w:t>
            </w:r>
            <w:r w:rsidR="00B158E4">
              <w:t xml:space="preserve"> tidak disimpan di </w:t>
            </w:r>
            <w:r w:rsidR="005A7A6E" w:rsidRPr="005A7A6E">
              <w:rPr>
                <w:i/>
                <w:iCs/>
              </w:rPr>
              <w:t>database</w:t>
            </w:r>
            <w:r>
              <w:rPr>
                <w:i/>
                <w:iCs/>
              </w:rPr>
              <w:t xml:space="preserve">. Console </w:t>
            </w:r>
            <w:r>
              <w:t xml:space="preserve">menampilkan pesan </w:t>
            </w:r>
            <w:r w:rsidRPr="00CF192E">
              <w:rPr>
                <w:i/>
                <w:iCs/>
              </w:rPr>
              <w:t>internal server error</w:t>
            </w:r>
          </w:p>
        </w:tc>
        <w:tc>
          <w:tcPr>
            <w:tcW w:w="1270" w:type="dxa"/>
          </w:tcPr>
          <w:p w14:paraId="1025F9A4" w14:textId="77777777" w:rsidR="00D25A42" w:rsidRDefault="00D25A42" w:rsidP="0006667E">
            <w:pPr>
              <w:jc w:val="left"/>
            </w:pPr>
            <w:r>
              <w:t>Sesuai</w:t>
            </w:r>
          </w:p>
        </w:tc>
      </w:tr>
      <w:tr w:rsidR="00E14E6A" w14:paraId="3654EFD0" w14:textId="77777777" w:rsidTr="008A2030">
        <w:tc>
          <w:tcPr>
            <w:tcW w:w="563" w:type="dxa"/>
            <w:vMerge w:val="restart"/>
          </w:tcPr>
          <w:p w14:paraId="5223E3A0" w14:textId="7380C837" w:rsidR="00E14E6A" w:rsidRDefault="00E14E6A" w:rsidP="00E14E6A">
            <w:pPr>
              <w:jc w:val="left"/>
            </w:pPr>
            <w:r>
              <w:t>5</w:t>
            </w:r>
          </w:p>
        </w:tc>
        <w:tc>
          <w:tcPr>
            <w:tcW w:w="1705" w:type="dxa"/>
            <w:vMerge w:val="restart"/>
          </w:tcPr>
          <w:p w14:paraId="45E05022" w14:textId="45CBA2F6" w:rsidR="00E14E6A" w:rsidRDefault="00E14E6A" w:rsidP="00E14E6A">
            <w:pPr>
              <w:jc w:val="left"/>
            </w:pPr>
            <w:r>
              <w:t>Tombol Dosen luar biasa</w:t>
            </w:r>
          </w:p>
        </w:tc>
        <w:tc>
          <w:tcPr>
            <w:tcW w:w="1985" w:type="dxa"/>
          </w:tcPr>
          <w:p w14:paraId="496F0E7B" w14:textId="30377FD3" w:rsidR="00E14E6A" w:rsidRDefault="00E14E6A" w:rsidP="00E14E6A">
            <w:pPr>
              <w:jc w:val="left"/>
            </w:pPr>
            <w:r>
              <w:t>Menekan tombol menu Dosen luar biasa berhasil</w:t>
            </w:r>
          </w:p>
        </w:tc>
        <w:tc>
          <w:tcPr>
            <w:tcW w:w="2497" w:type="dxa"/>
          </w:tcPr>
          <w:p w14:paraId="448B4E43" w14:textId="5C2F8DEE" w:rsidR="00E14E6A" w:rsidRDefault="00E14E6A" w:rsidP="00E14E6A">
            <w:pPr>
              <w:jc w:val="left"/>
            </w:pPr>
            <w:r>
              <w:t>Akan dialihkan ke halaman menu Dosen luar biasa</w:t>
            </w:r>
          </w:p>
        </w:tc>
        <w:tc>
          <w:tcPr>
            <w:tcW w:w="1270" w:type="dxa"/>
          </w:tcPr>
          <w:p w14:paraId="2F46486B" w14:textId="2764B9DB" w:rsidR="00E14E6A" w:rsidRDefault="00E14E6A" w:rsidP="00E14E6A">
            <w:pPr>
              <w:jc w:val="left"/>
            </w:pPr>
            <w:r>
              <w:t>Sesuai</w:t>
            </w:r>
          </w:p>
        </w:tc>
      </w:tr>
      <w:tr w:rsidR="00E14E6A" w14:paraId="462B0FEE" w14:textId="77777777" w:rsidTr="008A2030">
        <w:tc>
          <w:tcPr>
            <w:tcW w:w="563" w:type="dxa"/>
            <w:vMerge/>
          </w:tcPr>
          <w:p w14:paraId="56870729" w14:textId="77777777" w:rsidR="00E14E6A" w:rsidRDefault="00E14E6A" w:rsidP="00E14E6A">
            <w:pPr>
              <w:jc w:val="left"/>
            </w:pPr>
          </w:p>
        </w:tc>
        <w:tc>
          <w:tcPr>
            <w:tcW w:w="1705" w:type="dxa"/>
            <w:vMerge/>
          </w:tcPr>
          <w:p w14:paraId="152A8B4F" w14:textId="77777777" w:rsidR="00E14E6A" w:rsidRDefault="00E14E6A" w:rsidP="00E14E6A">
            <w:pPr>
              <w:jc w:val="left"/>
            </w:pPr>
          </w:p>
        </w:tc>
        <w:tc>
          <w:tcPr>
            <w:tcW w:w="1985" w:type="dxa"/>
          </w:tcPr>
          <w:p w14:paraId="1C2F2041" w14:textId="6726296C" w:rsidR="00E14E6A" w:rsidRDefault="00545A28" w:rsidP="00E14E6A">
            <w:pPr>
              <w:jc w:val="left"/>
            </w:pPr>
            <w:r>
              <w:t>Gagal menampilkan</w:t>
            </w:r>
            <w:r w:rsidR="00E14E6A">
              <w:t xml:space="preserve"> menu Dosen luar biasa</w:t>
            </w:r>
          </w:p>
        </w:tc>
        <w:tc>
          <w:tcPr>
            <w:tcW w:w="2497" w:type="dxa"/>
          </w:tcPr>
          <w:p w14:paraId="56F52D30" w14:textId="5DC90CC7"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6D36088" w14:textId="59C9ACC7" w:rsidR="00E14E6A" w:rsidRDefault="00E14E6A" w:rsidP="00E14E6A">
            <w:pPr>
              <w:jc w:val="left"/>
            </w:pPr>
            <w:r>
              <w:t>Sesuai</w:t>
            </w:r>
          </w:p>
        </w:tc>
      </w:tr>
      <w:tr w:rsidR="00C668B4" w14:paraId="21D66A16" w14:textId="77777777" w:rsidTr="008A2030">
        <w:tc>
          <w:tcPr>
            <w:tcW w:w="563" w:type="dxa"/>
            <w:vMerge w:val="restart"/>
          </w:tcPr>
          <w:p w14:paraId="1CABE351" w14:textId="39B0A177" w:rsidR="00C668B4" w:rsidRDefault="00C668B4" w:rsidP="00B158E4">
            <w:pPr>
              <w:jc w:val="left"/>
            </w:pPr>
            <w:r>
              <w:t>6</w:t>
            </w:r>
          </w:p>
        </w:tc>
        <w:tc>
          <w:tcPr>
            <w:tcW w:w="1705" w:type="dxa"/>
            <w:vMerge w:val="restart"/>
          </w:tcPr>
          <w:p w14:paraId="093C656F" w14:textId="62E3254B" w:rsidR="00C668B4" w:rsidRDefault="00C668B4" w:rsidP="00B158E4">
            <w:pPr>
              <w:jc w:val="left"/>
            </w:pPr>
            <w:r>
              <w:t>Tombol menu lintas prodi</w:t>
            </w:r>
          </w:p>
        </w:tc>
        <w:tc>
          <w:tcPr>
            <w:tcW w:w="1985" w:type="dxa"/>
          </w:tcPr>
          <w:p w14:paraId="6D0C0B7B" w14:textId="4DC73B38" w:rsidR="00C668B4" w:rsidRDefault="00C668B4" w:rsidP="00B158E4">
            <w:pPr>
              <w:jc w:val="left"/>
            </w:pPr>
            <w:r>
              <w:t xml:space="preserve">Menekan tombol menu Dosen lintas prodi </w:t>
            </w:r>
            <w:r w:rsidR="00F403E7">
              <w:t>berhasil</w:t>
            </w:r>
          </w:p>
        </w:tc>
        <w:tc>
          <w:tcPr>
            <w:tcW w:w="2497" w:type="dxa"/>
          </w:tcPr>
          <w:p w14:paraId="02216011" w14:textId="7E8865E2" w:rsidR="00C668B4" w:rsidRDefault="00C668B4" w:rsidP="00B158E4">
            <w:pPr>
              <w:jc w:val="left"/>
            </w:pPr>
            <w:r>
              <w:t>Akan dialihkan ke halaman menu Dosen lintas prodi</w:t>
            </w:r>
          </w:p>
        </w:tc>
        <w:tc>
          <w:tcPr>
            <w:tcW w:w="1270" w:type="dxa"/>
          </w:tcPr>
          <w:p w14:paraId="556F171C" w14:textId="1801EA39" w:rsidR="00C668B4" w:rsidRDefault="00C668B4" w:rsidP="00B158E4">
            <w:pPr>
              <w:jc w:val="left"/>
            </w:pPr>
            <w:r>
              <w:t>Sesuai</w:t>
            </w:r>
          </w:p>
        </w:tc>
      </w:tr>
      <w:tr w:rsidR="00C668B4" w14:paraId="395813F7" w14:textId="77777777" w:rsidTr="008A2030">
        <w:tc>
          <w:tcPr>
            <w:tcW w:w="563" w:type="dxa"/>
            <w:vMerge/>
          </w:tcPr>
          <w:p w14:paraId="70A75F07" w14:textId="77777777" w:rsidR="00C668B4" w:rsidRDefault="00C668B4" w:rsidP="00C668B4">
            <w:pPr>
              <w:jc w:val="left"/>
            </w:pPr>
          </w:p>
        </w:tc>
        <w:tc>
          <w:tcPr>
            <w:tcW w:w="1705" w:type="dxa"/>
            <w:vMerge/>
          </w:tcPr>
          <w:p w14:paraId="5FF57D89" w14:textId="77777777" w:rsidR="00C668B4" w:rsidRDefault="00C668B4" w:rsidP="00C668B4">
            <w:pPr>
              <w:jc w:val="left"/>
            </w:pPr>
          </w:p>
        </w:tc>
        <w:tc>
          <w:tcPr>
            <w:tcW w:w="1985" w:type="dxa"/>
          </w:tcPr>
          <w:p w14:paraId="67DDE37C" w14:textId="3733304D" w:rsidR="00C668B4" w:rsidRDefault="00545A28" w:rsidP="00C668B4">
            <w:pPr>
              <w:jc w:val="left"/>
            </w:pPr>
            <w:r>
              <w:t>Gagal menampilkan</w:t>
            </w:r>
            <w:r w:rsidR="00C668B4">
              <w:t xml:space="preserve"> menu Dosen lintas prodi</w:t>
            </w:r>
          </w:p>
        </w:tc>
        <w:tc>
          <w:tcPr>
            <w:tcW w:w="2497" w:type="dxa"/>
          </w:tcPr>
          <w:p w14:paraId="466CE968" w14:textId="1ED14822" w:rsidR="00C668B4" w:rsidRDefault="00DC0574" w:rsidP="00C668B4">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5B43210F" w14:textId="54CA61C7" w:rsidR="00C668B4" w:rsidRDefault="00C668B4" w:rsidP="00C668B4">
            <w:pPr>
              <w:jc w:val="left"/>
            </w:pPr>
            <w:r>
              <w:t>Sesuai</w:t>
            </w:r>
          </w:p>
        </w:tc>
      </w:tr>
      <w:tr w:rsidR="00E14E6A" w14:paraId="024AECDA" w14:textId="77777777" w:rsidTr="008A2030">
        <w:tc>
          <w:tcPr>
            <w:tcW w:w="563" w:type="dxa"/>
            <w:vMerge w:val="restart"/>
          </w:tcPr>
          <w:p w14:paraId="6850A081" w14:textId="0F6D2517" w:rsidR="00E14E6A" w:rsidRDefault="00E14E6A" w:rsidP="00E14E6A">
            <w:pPr>
              <w:jc w:val="left"/>
            </w:pPr>
            <w:r>
              <w:t>7</w:t>
            </w:r>
          </w:p>
        </w:tc>
        <w:tc>
          <w:tcPr>
            <w:tcW w:w="1705" w:type="dxa"/>
            <w:vMerge w:val="restart"/>
          </w:tcPr>
          <w:p w14:paraId="149D0FD9" w14:textId="77777777" w:rsidR="00E14E6A" w:rsidRDefault="00E14E6A" w:rsidP="00E14E6A">
            <w:pPr>
              <w:jc w:val="left"/>
            </w:pPr>
            <w:r>
              <w:t>Submit</w:t>
            </w:r>
          </w:p>
          <w:p w14:paraId="782A73B7" w14:textId="561C3EAB" w:rsidR="00E14E6A" w:rsidRDefault="00E14E6A" w:rsidP="00E14E6A">
            <w:pPr>
              <w:jc w:val="left"/>
            </w:pPr>
          </w:p>
        </w:tc>
        <w:tc>
          <w:tcPr>
            <w:tcW w:w="1985" w:type="dxa"/>
          </w:tcPr>
          <w:p w14:paraId="0FA62CA5" w14:textId="1822DA5E" w:rsidR="00E14E6A" w:rsidRDefault="00E14E6A" w:rsidP="00E14E6A">
            <w:pPr>
              <w:jc w:val="left"/>
            </w:pPr>
            <w:r>
              <w:t>Menekan tombol submit berhasil</w:t>
            </w:r>
          </w:p>
        </w:tc>
        <w:tc>
          <w:tcPr>
            <w:tcW w:w="2497" w:type="dxa"/>
          </w:tcPr>
          <w:p w14:paraId="750B5E7A" w14:textId="0C1FF974" w:rsidR="00E14E6A" w:rsidRDefault="00E14E6A" w:rsidP="00E14E6A">
            <w:pPr>
              <w:jc w:val="left"/>
            </w:pPr>
            <w:r>
              <w:t xml:space="preserve">Data distribusi beban ajar yang telah diisi </w:t>
            </w:r>
            <w:r>
              <w:lastRenderedPageBreak/>
              <w:t>akan dikirimkan ke Ka. BAAK</w:t>
            </w:r>
          </w:p>
        </w:tc>
        <w:tc>
          <w:tcPr>
            <w:tcW w:w="1270" w:type="dxa"/>
          </w:tcPr>
          <w:p w14:paraId="5034526D" w14:textId="41B19E8C" w:rsidR="00E14E6A" w:rsidRDefault="00E14E6A" w:rsidP="00E14E6A">
            <w:pPr>
              <w:jc w:val="left"/>
            </w:pPr>
            <w:r>
              <w:lastRenderedPageBreak/>
              <w:t>Sesuai</w:t>
            </w:r>
          </w:p>
        </w:tc>
      </w:tr>
      <w:tr w:rsidR="00E14E6A" w14:paraId="55E38F70" w14:textId="77777777" w:rsidTr="008A2030">
        <w:tc>
          <w:tcPr>
            <w:tcW w:w="563" w:type="dxa"/>
            <w:vMerge/>
          </w:tcPr>
          <w:p w14:paraId="7C7BE54A" w14:textId="77777777" w:rsidR="00E14E6A" w:rsidRDefault="00E14E6A" w:rsidP="00E14E6A">
            <w:pPr>
              <w:jc w:val="left"/>
            </w:pPr>
          </w:p>
        </w:tc>
        <w:tc>
          <w:tcPr>
            <w:tcW w:w="1705" w:type="dxa"/>
            <w:vMerge/>
          </w:tcPr>
          <w:p w14:paraId="381840E5" w14:textId="77777777" w:rsidR="00E14E6A" w:rsidRDefault="00E14E6A" w:rsidP="00E14E6A">
            <w:pPr>
              <w:jc w:val="left"/>
            </w:pPr>
          </w:p>
        </w:tc>
        <w:tc>
          <w:tcPr>
            <w:tcW w:w="1985" w:type="dxa"/>
          </w:tcPr>
          <w:p w14:paraId="157E5228" w14:textId="6AF7E0CA" w:rsidR="00E14E6A" w:rsidRDefault="00545A28" w:rsidP="00E14E6A">
            <w:pPr>
              <w:jc w:val="left"/>
            </w:pPr>
            <w:r>
              <w:t>Gagal</w:t>
            </w:r>
            <w:r w:rsidR="00E14E6A">
              <w:t xml:space="preserve"> </w:t>
            </w:r>
            <w:r>
              <w:t>melakukan</w:t>
            </w:r>
            <w:r w:rsidR="00E14E6A">
              <w:t xml:space="preserve"> submit</w:t>
            </w:r>
          </w:p>
        </w:tc>
        <w:tc>
          <w:tcPr>
            <w:tcW w:w="2497" w:type="dxa"/>
          </w:tcPr>
          <w:p w14:paraId="2A228E84" w14:textId="51A76B6E"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AC22A75" w14:textId="202AD665" w:rsidR="00E14E6A" w:rsidRDefault="00E14E6A" w:rsidP="00E14E6A">
            <w:pPr>
              <w:jc w:val="left"/>
            </w:pPr>
            <w:r>
              <w:t>Sesuai</w:t>
            </w:r>
          </w:p>
        </w:tc>
      </w:tr>
    </w:tbl>
    <w:p w14:paraId="172B8CC9" w14:textId="0CB02DB4" w:rsidR="00C5662B" w:rsidRDefault="00C5662B">
      <w:pPr>
        <w:spacing w:after="160" w:line="259" w:lineRule="auto"/>
        <w:jc w:val="left"/>
        <w:rPr>
          <w:rFonts w:eastAsiaTheme="majorEastAsia" w:cstheme="majorBidi"/>
          <w:iCs/>
        </w:rPr>
      </w:pPr>
    </w:p>
    <w:p w14:paraId="457780A7" w14:textId="60F44C9A" w:rsidR="00C668B4" w:rsidRDefault="00C668B4" w:rsidP="00C2206F">
      <w:pPr>
        <w:pStyle w:val="Heading5"/>
        <w:ind w:left="0"/>
      </w:pPr>
      <w:bookmarkStart w:id="71" w:name="_Toc95421234"/>
      <w:r>
        <w:t>Tabel 4.4 Pengujian Halaman Dosen Lintas Prodi</w:t>
      </w:r>
      <w:bookmarkEnd w:id="71"/>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C668B4" w14:paraId="57526449" w14:textId="77777777" w:rsidTr="008A2030">
        <w:tc>
          <w:tcPr>
            <w:tcW w:w="563" w:type="dxa"/>
            <w:vAlign w:val="center"/>
          </w:tcPr>
          <w:p w14:paraId="04ABCAA5" w14:textId="77777777" w:rsidR="00C668B4" w:rsidRDefault="00C668B4" w:rsidP="0006667E">
            <w:pPr>
              <w:jc w:val="left"/>
            </w:pPr>
            <w:r>
              <w:t>No</w:t>
            </w:r>
          </w:p>
        </w:tc>
        <w:tc>
          <w:tcPr>
            <w:tcW w:w="1705" w:type="dxa"/>
            <w:vAlign w:val="center"/>
          </w:tcPr>
          <w:p w14:paraId="4D89C4B4" w14:textId="77777777" w:rsidR="00C668B4" w:rsidRDefault="00C668B4" w:rsidP="0006667E">
            <w:pPr>
              <w:jc w:val="left"/>
            </w:pPr>
            <w:r>
              <w:t>Fungsionalitas Sistem Yang Akan Di Uji</w:t>
            </w:r>
          </w:p>
        </w:tc>
        <w:tc>
          <w:tcPr>
            <w:tcW w:w="1985" w:type="dxa"/>
            <w:vAlign w:val="center"/>
          </w:tcPr>
          <w:p w14:paraId="394C000A" w14:textId="77777777" w:rsidR="00C668B4" w:rsidRDefault="00C668B4" w:rsidP="0006667E">
            <w:pPr>
              <w:jc w:val="left"/>
            </w:pPr>
            <w:r>
              <w:t>Skenario Uji</w:t>
            </w:r>
          </w:p>
        </w:tc>
        <w:tc>
          <w:tcPr>
            <w:tcW w:w="2497" w:type="dxa"/>
            <w:vAlign w:val="center"/>
          </w:tcPr>
          <w:p w14:paraId="33AA4086" w14:textId="77777777" w:rsidR="00C668B4" w:rsidRDefault="00C668B4" w:rsidP="0006667E">
            <w:pPr>
              <w:jc w:val="left"/>
            </w:pPr>
            <w:r>
              <w:t>Hasil yang Diharapkan</w:t>
            </w:r>
          </w:p>
        </w:tc>
        <w:tc>
          <w:tcPr>
            <w:tcW w:w="1270" w:type="dxa"/>
            <w:vAlign w:val="center"/>
          </w:tcPr>
          <w:p w14:paraId="257A13B2" w14:textId="77777777" w:rsidR="00C668B4" w:rsidRDefault="00C668B4" w:rsidP="0006667E">
            <w:pPr>
              <w:jc w:val="left"/>
            </w:pPr>
            <w:r>
              <w:t>Hasil Pengujian</w:t>
            </w:r>
          </w:p>
        </w:tc>
      </w:tr>
      <w:tr w:rsidR="00C668B4" w14:paraId="272BA0BD" w14:textId="77777777" w:rsidTr="008A2030">
        <w:tc>
          <w:tcPr>
            <w:tcW w:w="563" w:type="dxa"/>
            <w:vMerge w:val="restart"/>
          </w:tcPr>
          <w:p w14:paraId="0EDE2F72" w14:textId="77777777" w:rsidR="00C668B4" w:rsidRDefault="00C668B4" w:rsidP="0006667E">
            <w:pPr>
              <w:jc w:val="left"/>
            </w:pPr>
            <w:r>
              <w:t>1</w:t>
            </w:r>
          </w:p>
        </w:tc>
        <w:tc>
          <w:tcPr>
            <w:tcW w:w="1705" w:type="dxa"/>
            <w:vMerge w:val="restart"/>
          </w:tcPr>
          <w:p w14:paraId="7CCEE39B" w14:textId="739A1925" w:rsidR="00C668B4" w:rsidRDefault="00C668B4" w:rsidP="0006667E">
            <w:pPr>
              <w:jc w:val="left"/>
            </w:pPr>
            <w:r>
              <w:t>Lihat Dosen lintas prodi</w:t>
            </w:r>
          </w:p>
        </w:tc>
        <w:tc>
          <w:tcPr>
            <w:tcW w:w="1985" w:type="dxa"/>
          </w:tcPr>
          <w:p w14:paraId="27FE9E2E" w14:textId="3FA3492B" w:rsidR="00C668B4" w:rsidRDefault="00C668B4" w:rsidP="0006667E">
            <w:pPr>
              <w:jc w:val="left"/>
            </w:pPr>
            <w:r>
              <w:t xml:space="preserve">Melihat data </w:t>
            </w:r>
            <w:r w:rsidR="00C5662B">
              <w:t>Dosen lintas prodi</w:t>
            </w:r>
            <w:r>
              <w:t xml:space="preserve"> </w:t>
            </w:r>
            <w:r w:rsidR="00F403E7">
              <w:t>berhasil</w:t>
            </w:r>
          </w:p>
        </w:tc>
        <w:tc>
          <w:tcPr>
            <w:tcW w:w="2497" w:type="dxa"/>
          </w:tcPr>
          <w:p w14:paraId="6E0721B3" w14:textId="6FE338B4" w:rsidR="00C668B4" w:rsidRDefault="00C668B4" w:rsidP="0006667E">
            <w:pPr>
              <w:jc w:val="left"/>
            </w:pPr>
            <w:r>
              <w:t>Menampilkan halaman</w:t>
            </w:r>
            <w:r w:rsidR="00087CD6">
              <w:t xml:space="preserve"> </w:t>
            </w:r>
            <w:r w:rsidR="00C5662B">
              <w:t>Dosen lintas prodi</w:t>
            </w:r>
          </w:p>
        </w:tc>
        <w:tc>
          <w:tcPr>
            <w:tcW w:w="1270" w:type="dxa"/>
          </w:tcPr>
          <w:p w14:paraId="22A4CBD0" w14:textId="77777777" w:rsidR="00C668B4" w:rsidRDefault="00C668B4" w:rsidP="0006667E">
            <w:pPr>
              <w:jc w:val="left"/>
            </w:pPr>
            <w:r>
              <w:t>Sesuai</w:t>
            </w:r>
          </w:p>
        </w:tc>
      </w:tr>
      <w:tr w:rsidR="00C668B4" w14:paraId="519A9CC8" w14:textId="77777777" w:rsidTr="008A2030">
        <w:tc>
          <w:tcPr>
            <w:tcW w:w="563" w:type="dxa"/>
            <w:vMerge/>
          </w:tcPr>
          <w:p w14:paraId="4FC232A6" w14:textId="77777777" w:rsidR="00C668B4" w:rsidRDefault="00C668B4" w:rsidP="0006667E">
            <w:pPr>
              <w:jc w:val="left"/>
            </w:pPr>
          </w:p>
        </w:tc>
        <w:tc>
          <w:tcPr>
            <w:tcW w:w="1705" w:type="dxa"/>
            <w:vMerge/>
          </w:tcPr>
          <w:p w14:paraId="681DE8CA" w14:textId="77777777" w:rsidR="00C668B4" w:rsidRDefault="00C668B4" w:rsidP="0006667E">
            <w:pPr>
              <w:jc w:val="left"/>
            </w:pPr>
          </w:p>
        </w:tc>
        <w:tc>
          <w:tcPr>
            <w:tcW w:w="1985" w:type="dxa"/>
          </w:tcPr>
          <w:p w14:paraId="5E786918" w14:textId="54C464E9" w:rsidR="00C668B4" w:rsidRDefault="00545A28" w:rsidP="0006667E">
            <w:pPr>
              <w:jc w:val="left"/>
            </w:pPr>
            <w:r>
              <w:t>Gagal m</w:t>
            </w:r>
            <w:r w:rsidR="00C668B4">
              <w:t xml:space="preserve">elihat data </w:t>
            </w:r>
            <w:r w:rsidR="00C5662B">
              <w:t>Dosen lintas prodi</w:t>
            </w:r>
          </w:p>
        </w:tc>
        <w:tc>
          <w:tcPr>
            <w:tcW w:w="2497" w:type="dxa"/>
          </w:tcPr>
          <w:p w14:paraId="4C64A425" w14:textId="1BC2A7B0" w:rsidR="00C668B4" w:rsidRDefault="00DC0574" w:rsidP="0006667E">
            <w:pPr>
              <w:jc w:val="left"/>
            </w:pPr>
            <w:r>
              <w:t xml:space="preserve">Menampilkan pesan </w:t>
            </w: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 xml:space="preserve">nable to connect to your </w:t>
            </w:r>
            <w:r w:rsidRPr="005A7A6E">
              <w:rPr>
                <w:i/>
                <w:iCs/>
                <w:shd w:val="clear" w:color="auto" w:fill="FFFFFF"/>
              </w:rPr>
              <w:t>database</w:t>
            </w:r>
          </w:p>
        </w:tc>
        <w:tc>
          <w:tcPr>
            <w:tcW w:w="1270" w:type="dxa"/>
          </w:tcPr>
          <w:p w14:paraId="4BFA04E5" w14:textId="77777777" w:rsidR="00C668B4" w:rsidRDefault="00C668B4" w:rsidP="0006667E">
            <w:pPr>
              <w:jc w:val="left"/>
            </w:pPr>
            <w:r>
              <w:t>Sesuai</w:t>
            </w:r>
          </w:p>
        </w:tc>
      </w:tr>
      <w:tr w:rsidR="00C668B4" w14:paraId="34695F2D" w14:textId="77777777" w:rsidTr="008A2030">
        <w:tc>
          <w:tcPr>
            <w:tcW w:w="563" w:type="dxa"/>
            <w:vMerge w:val="restart"/>
          </w:tcPr>
          <w:p w14:paraId="337D8B75" w14:textId="77777777" w:rsidR="00C668B4" w:rsidRDefault="00C668B4" w:rsidP="0006667E">
            <w:pPr>
              <w:jc w:val="left"/>
            </w:pPr>
            <w:r>
              <w:t>2</w:t>
            </w:r>
          </w:p>
        </w:tc>
        <w:tc>
          <w:tcPr>
            <w:tcW w:w="1705" w:type="dxa"/>
            <w:vMerge w:val="restart"/>
          </w:tcPr>
          <w:p w14:paraId="725BE96F" w14:textId="432A0ADC" w:rsidR="00C668B4" w:rsidRDefault="00545A28" w:rsidP="0006667E">
            <w:pPr>
              <w:jc w:val="left"/>
            </w:pPr>
            <w:r>
              <w:t>Menunjuk</w:t>
            </w:r>
            <w:r w:rsidR="00C668B4">
              <w:t xml:space="preserve"> </w:t>
            </w:r>
            <w:r w:rsidR="00C5662B">
              <w:t>Dosen li</w:t>
            </w:r>
            <w:r w:rsidR="008A2030">
              <w:t>n</w:t>
            </w:r>
            <w:r w:rsidR="00C5662B">
              <w:t>tas prodi</w:t>
            </w:r>
          </w:p>
        </w:tc>
        <w:tc>
          <w:tcPr>
            <w:tcW w:w="1985" w:type="dxa"/>
          </w:tcPr>
          <w:p w14:paraId="4B1730AC" w14:textId="2D432884" w:rsidR="00C668B4" w:rsidRDefault="00C668B4" w:rsidP="0006667E">
            <w:pPr>
              <w:jc w:val="left"/>
            </w:pPr>
            <w:r>
              <w:t>Me</w:t>
            </w:r>
            <w:r w:rsidR="00B62D4D">
              <w:t xml:space="preserve">nunjuk </w:t>
            </w:r>
            <w:r w:rsidR="00C5662B">
              <w:t xml:space="preserve">Dosen lintas prodi </w:t>
            </w:r>
            <w:r>
              <w:t xml:space="preserve">yang akan </w:t>
            </w:r>
            <w:r w:rsidR="00C5662B">
              <w:t xml:space="preserve">mengampu mata kuliah pada prodi lain </w:t>
            </w:r>
            <w:r w:rsidR="00F403E7">
              <w:t>berhasil</w:t>
            </w:r>
          </w:p>
        </w:tc>
        <w:tc>
          <w:tcPr>
            <w:tcW w:w="2497" w:type="dxa"/>
          </w:tcPr>
          <w:p w14:paraId="53B31F4F" w14:textId="5F4D0C09" w:rsidR="00C668B4" w:rsidRPr="006460E8" w:rsidRDefault="00C5662B" w:rsidP="0006667E">
            <w:pPr>
              <w:jc w:val="left"/>
            </w:pPr>
            <w:r>
              <w:t>Dosen Terpilih akan mengampu mata kuliah pada prodi lain</w:t>
            </w:r>
          </w:p>
        </w:tc>
        <w:tc>
          <w:tcPr>
            <w:tcW w:w="1270" w:type="dxa"/>
          </w:tcPr>
          <w:p w14:paraId="19C4F7F6" w14:textId="77777777" w:rsidR="00C668B4" w:rsidRDefault="00C668B4" w:rsidP="0006667E">
            <w:pPr>
              <w:jc w:val="left"/>
            </w:pPr>
            <w:r>
              <w:t>Sesuai</w:t>
            </w:r>
          </w:p>
        </w:tc>
      </w:tr>
      <w:tr w:rsidR="00C5662B" w14:paraId="69DC9830" w14:textId="77777777" w:rsidTr="008A2030">
        <w:tc>
          <w:tcPr>
            <w:tcW w:w="563" w:type="dxa"/>
            <w:vMerge/>
          </w:tcPr>
          <w:p w14:paraId="49750DC6" w14:textId="77777777" w:rsidR="00C5662B" w:rsidRDefault="00C5662B" w:rsidP="00C5662B">
            <w:pPr>
              <w:jc w:val="left"/>
            </w:pPr>
          </w:p>
        </w:tc>
        <w:tc>
          <w:tcPr>
            <w:tcW w:w="1705" w:type="dxa"/>
            <w:vMerge/>
          </w:tcPr>
          <w:p w14:paraId="2A9E4943" w14:textId="77777777" w:rsidR="00C5662B" w:rsidRDefault="00C5662B" w:rsidP="00C5662B">
            <w:pPr>
              <w:jc w:val="left"/>
            </w:pPr>
          </w:p>
        </w:tc>
        <w:tc>
          <w:tcPr>
            <w:tcW w:w="1985" w:type="dxa"/>
          </w:tcPr>
          <w:p w14:paraId="156D4B23" w14:textId="629F684B" w:rsidR="00C5662B" w:rsidRDefault="00B62D4D" w:rsidP="00C5662B">
            <w:pPr>
              <w:jc w:val="left"/>
            </w:pPr>
            <w:r>
              <w:t>Gagal m</w:t>
            </w:r>
            <w:r w:rsidR="00C5662B">
              <w:t>e</w:t>
            </w:r>
            <w:r>
              <w:t>nunjuk</w:t>
            </w:r>
            <w:r w:rsidR="00C5662B">
              <w:t xml:space="preserve"> Dosen lintas prodi </w:t>
            </w:r>
          </w:p>
        </w:tc>
        <w:tc>
          <w:tcPr>
            <w:tcW w:w="2497" w:type="dxa"/>
          </w:tcPr>
          <w:p w14:paraId="1CE82F3F" w14:textId="5E0AA418" w:rsidR="00C5662B" w:rsidRPr="006460E8" w:rsidRDefault="00EB5028" w:rsidP="00C5662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26939D7" w14:textId="2BDE559B" w:rsidR="00C5662B" w:rsidRDefault="00C5662B" w:rsidP="00C5662B">
            <w:pPr>
              <w:jc w:val="left"/>
            </w:pPr>
            <w:r>
              <w:t>Sesuai</w:t>
            </w:r>
          </w:p>
        </w:tc>
      </w:tr>
    </w:tbl>
    <w:p w14:paraId="0FDD248A" w14:textId="4BD2505C" w:rsidR="00C668B4" w:rsidRDefault="00C668B4" w:rsidP="00C668B4"/>
    <w:p w14:paraId="5750C131" w14:textId="2481BFD2" w:rsidR="00087CD6" w:rsidRDefault="00087CD6" w:rsidP="00C2206F">
      <w:pPr>
        <w:pStyle w:val="Heading5"/>
        <w:ind w:left="0"/>
      </w:pPr>
      <w:bookmarkStart w:id="72" w:name="_Toc95421235"/>
      <w:r>
        <w:t>Tabel 4.5 Pengujian Halaman Dosen Luar Biasa</w:t>
      </w:r>
      <w:bookmarkEnd w:id="72"/>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87CD6" w14:paraId="1B8CDC6E" w14:textId="77777777" w:rsidTr="0006667E">
        <w:tc>
          <w:tcPr>
            <w:tcW w:w="563" w:type="dxa"/>
            <w:vAlign w:val="center"/>
          </w:tcPr>
          <w:p w14:paraId="3CD3DA19" w14:textId="77777777" w:rsidR="00087CD6" w:rsidRDefault="00087CD6" w:rsidP="0006667E">
            <w:pPr>
              <w:jc w:val="left"/>
            </w:pPr>
            <w:r>
              <w:t>No</w:t>
            </w:r>
          </w:p>
        </w:tc>
        <w:tc>
          <w:tcPr>
            <w:tcW w:w="1705" w:type="dxa"/>
            <w:vAlign w:val="center"/>
          </w:tcPr>
          <w:p w14:paraId="2662BDBC" w14:textId="77777777" w:rsidR="00087CD6" w:rsidRDefault="00087CD6" w:rsidP="0006667E">
            <w:pPr>
              <w:jc w:val="left"/>
            </w:pPr>
            <w:r>
              <w:t>Fungsionalitas Sistem Yang Akan Di Uji</w:t>
            </w:r>
          </w:p>
        </w:tc>
        <w:tc>
          <w:tcPr>
            <w:tcW w:w="1985" w:type="dxa"/>
            <w:vAlign w:val="center"/>
          </w:tcPr>
          <w:p w14:paraId="3515A82B" w14:textId="77777777" w:rsidR="00087CD6" w:rsidRDefault="00087CD6" w:rsidP="0006667E">
            <w:pPr>
              <w:jc w:val="left"/>
            </w:pPr>
            <w:r>
              <w:t>Skenario Uji</w:t>
            </w:r>
          </w:p>
        </w:tc>
        <w:tc>
          <w:tcPr>
            <w:tcW w:w="2497" w:type="dxa"/>
            <w:vAlign w:val="center"/>
          </w:tcPr>
          <w:p w14:paraId="1AE14F6B" w14:textId="77777777" w:rsidR="00087CD6" w:rsidRDefault="00087CD6" w:rsidP="0006667E">
            <w:pPr>
              <w:jc w:val="left"/>
            </w:pPr>
            <w:r>
              <w:t>Hasil yang Diharapkan</w:t>
            </w:r>
          </w:p>
        </w:tc>
        <w:tc>
          <w:tcPr>
            <w:tcW w:w="1270" w:type="dxa"/>
            <w:vAlign w:val="center"/>
          </w:tcPr>
          <w:p w14:paraId="50B06E86" w14:textId="77777777" w:rsidR="00087CD6" w:rsidRDefault="00087CD6" w:rsidP="0006667E">
            <w:pPr>
              <w:jc w:val="left"/>
            </w:pPr>
            <w:r>
              <w:t>Hasil Pengujian</w:t>
            </w:r>
          </w:p>
        </w:tc>
      </w:tr>
      <w:tr w:rsidR="00087CD6" w14:paraId="1E99588E" w14:textId="77777777" w:rsidTr="0006667E">
        <w:tc>
          <w:tcPr>
            <w:tcW w:w="563" w:type="dxa"/>
            <w:vMerge w:val="restart"/>
          </w:tcPr>
          <w:p w14:paraId="05F121F6" w14:textId="77777777" w:rsidR="00087CD6" w:rsidRDefault="00087CD6" w:rsidP="0006667E">
            <w:pPr>
              <w:jc w:val="left"/>
            </w:pPr>
            <w:r>
              <w:t>1</w:t>
            </w:r>
          </w:p>
        </w:tc>
        <w:tc>
          <w:tcPr>
            <w:tcW w:w="1705" w:type="dxa"/>
            <w:vMerge w:val="restart"/>
          </w:tcPr>
          <w:p w14:paraId="0EB07E1C" w14:textId="67C9D949" w:rsidR="00087CD6" w:rsidRDefault="00087CD6" w:rsidP="0006667E">
            <w:pPr>
              <w:jc w:val="left"/>
            </w:pPr>
            <w:r>
              <w:t>Lihat Dosen luar biasa</w:t>
            </w:r>
          </w:p>
        </w:tc>
        <w:tc>
          <w:tcPr>
            <w:tcW w:w="1985" w:type="dxa"/>
          </w:tcPr>
          <w:p w14:paraId="23E2C44D" w14:textId="66EC5563" w:rsidR="00087CD6" w:rsidRDefault="00087CD6" w:rsidP="0006667E">
            <w:pPr>
              <w:jc w:val="left"/>
            </w:pPr>
            <w:r>
              <w:t xml:space="preserve">Melihat data Dosen luar biasa </w:t>
            </w:r>
            <w:r w:rsidR="00F403E7">
              <w:t>berhasil</w:t>
            </w:r>
          </w:p>
        </w:tc>
        <w:tc>
          <w:tcPr>
            <w:tcW w:w="2497" w:type="dxa"/>
          </w:tcPr>
          <w:p w14:paraId="4D91866E" w14:textId="624D7B81" w:rsidR="00087CD6" w:rsidRDefault="00087CD6" w:rsidP="0006667E">
            <w:pPr>
              <w:jc w:val="left"/>
            </w:pPr>
            <w:r>
              <w:t>Menampilkan halaman Dosen luar biasa</w:t>
            </w:r>
          </w:p>
        </w:tc>
        <w:tc>
          <w:tcPr>
            <w:tcW w:w="1270" w:type="dxa"/>
          </w:tcPr>
          <w:p w14:paraId="62DEF63C" w14:textId="77777777" w:rsidR="00087CD6" w:rsidRDefault="00087CD6" w:rsidP="0006667E">
            <w:pPr>
              <w:jc w:val="left"/>
            </w:pPr>
            <w:r>
              <w:t>Sesuai</w:t>
            </w:r>
          </w:p>
        </w:tc>
      </w:tr>
      <w:tr w:rsidR="00087CD6" w14:paraId="75248D15" w14:textId="77777777" w:rsidTr="0006667E">
        <w:tc>
          <w:tcPr>
            <w:tcW w:w="563" w:type="dxa"/>
            <w:vMerge/>
          </w:tcPr>
          <w:p w14:paraId="7BE7039E" w14:textId="77777777" w:rsidR="00087CD6" w:rsidRDefault="00087CD6" w:rsidP="0006667E">
            <w:pPr>
              <w:jc w:val="left"/>
            </w:pPr>
          </w:p>
        </w:tc>
        <w:tc>
          <w:tcPr>
            <w:tcW w:w="1705" w:type="dxa"/>
            <w:vMerge/>
          </w:tcPr>
          <w:p w14:paraId="6882C1E7" w14:textId="77777777" w:rsidR="00087CD6" w:rsidRDefault="00087CD6" w:rsidP="0006667E">
            <w:pPr>
              <w:jc w:val="left"/>
            </w:pPr>
          </w:p>
        </w:tc>
        <w:tc>
          <w:tcPr>
            <w:tcW w:w="1985" w:type="dxa"/>
          </w:tcPr>
          <w:p w14:paraId="7B559E58" w14:textId="1735C5AF" w:rsidR="00087CD6" w:rsidRDefault="00B62D4D" w:rsidP="0006667E">
            <w:pPr>
              <w:jc w:val="left"/>
            </w:pPr>
            <w:r>
              <w:t>Gagal meli</w:t>
            </w:r>
            <w:r w:rsidR="00087CD6">
              <w:t xml:space="preserve">hat data </w:t>
            </w:r>
            <w:r w:rsidR="00331206">
              <w:t>Dosen luar biasa</w:t>
            </w:r>
          </w:p>
        </w:tc>
        <w:tc>
          <w:tcPr>
            <w:tcW w:w="2497" w:type="dxa"/>
          </w:tcPr>
          <w:p w14:paraId="1EA89799" w14:textId="6B274EE5" w:rsidR="00087CD6"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4CC8559" w14:textId="77777777" w:rsidR="00087CD6" w:rsidRDefault="00087CD6" w:rsidP="0006667E">
            <w:pPr>
              <w:jc w:val="left"/>
            </w:pPr>
            <w:r>
              <w:t>Sesuai</w:t>
            </w:r>
          </w:p>
        </w:tc>
      </w:tr>
      <w:tr w:rsidR="00331206" w14:paraId="69B79578" w14:textId="77777777" w:rsidTr="0006667E">
        <w:tc>
          <w:tcPr>
            <w:tcW w:w="563" w:type="dxa"/>
            <w:vMerge w:val="restart"/>
          </w:tcPr>
          <w:p w14:paraId="16455219" w14:textId="63DF6B25" w:rsidR="00331206" w:rsidRDefault="00331206" w:rsidP="00331206">
            <w:pPr>
              <w:jc w:val="left"/>
            </w:pPr>
            <w:r>
              <w:t>2</w:t>
            </w:r>
          </w:p>
        </w:tc>
        <w:tc>
          <w:tcPr>
            <w:tcW w:w="1705" w:type="dxa"/>
            <w:vMerge w:val="restart"/>
          </w:tcPr>
          <w:p w14:paraId="7C6B391C" w14:textId="60A9C99C" w:rsidR="00331206" w:rsidRDefault="00331206" w:rsidP="00331206">
            <w:pPr>
              <w:jc w:val="left"/>
            </w:pPr>
            <w:r>
              <w:t>Tambah Dosen luar biasa</w:t>
            </w:r>
          </w:p>
        </w:tc>
        <w:tc>
          <w:tcPr>
            <w:tcW w:w="1985" w:type="dxa"/>
          </w:tcPr>
          <w:p w14:paraId="387AD192" w14:textId="4852A02D" w:rsidR="00331206" w:rsidRDefault="00331206" w:rsidP="00331206">
            <w:pPr>
              <w:jc w:val="left"/>
            </w:pPr>
            <w:r>
              <w:t xml:space="preserve">Menambahkan Dosen luar biasa </w:t>
            </w:r>
            <w:r w:rsidR="00F403E7">
              <w:t>berhasil</w:t>
            </w:r>
          </w:p>
        </w:tc>
        <w:tc>
          <w:tcPr>
            <w:tcW w:w="2497" w:type="dxa"/>
          </w:tcPr>
          <w:p w14:paraId="5AC6A52E" w14:textId="2C0981C3" w:rsidR="00331206" w:rsidRPr="006460E8" w:rsidRDefault="00331206" w:rsidP="00331206">
            <w:pPr>
              <w:jc w:val="left"/>
            </w:pPr>
            <w:r>
              <w:t xml:space="preserve">Data yang ditambahkan akan disimpan ke </w:t>
            </w:r>
            <w:r w:rsidR="005A7A6E" w:rsidRPr="005A7A6E">
              <w:rPr>
                <w:i/>
                <w:iCs/>
              </w:rPr>
              <w:t>database</w:t>
            </w:r>
            <w:r>
              <w:rPr>
                <w:i/>
                <w:iCs/>
              </w:rPr>
              <w:t xml:space="preserve"> </w:t>
            </w:r>
            <w:r>
              <w:t>kemudian akan ditampilkan pada halaman Dosen luar biasa</w:t>
            </w:r>
          </w:p>
        </w:tc>
        <w:tc>
          <w:tcPr>
            <w:tcW w:w="1270" w:type="dxa"/>
          </w:tcPr>
          <w:p w14:paraId="11BBB912" w14:textId="429D8B9F" w:rsidR="00331206" w:rsidRDefault="00331206" w:rsidP="00331206">
            <w:pPr>
              <w:jc w:val="left"/>
            </w:pPr>
            <w:r>
              <w:t>Sesuai</w:t>
            </w:r>
          </w:p>
        </w:tc>
      </w:tr>
      <w:tr w:rsidR="00331206" w14:paraId="51C8E035" w14:textId="77777777" w:rsidTr="0006667E">
        <w:tc>
          <w:tcPr>
            <w:tcW w:w="563" w:type="dxa"/>
            <w:vMerge/>
          </w:tcPr>
          <w:p w14:paraId="42EE03B2" w14:textId="77777777" w:rsidR="00331206" w:rsidRDefault="00331206" w:rsidP="00331206">
            <w:pPr>
              <w:jc w:val="left"/>
            </w:pPr>
          </w:p>
        </w:tc>
        <w:tc>
          <w:tcPr>
            <w:tcW w:w="1705" w:type="dxa"/>
            <w:vMerge/>
          </w:tcPr>
          <w:p w14:paraId="40109B1B" w14:textId="77777777" w:rsidR="00331206" w:rsidRDefault="00331206" w:rsidP="00331206">
            <w:pPr>
              <w:jc w:val="left"/>
            </w:pPr>
          </w:p>
        </w:tc>
        <w:tc>
          <w:tcPr>
            <w:tcW w:w="1985" w:type="dxa"/>
          </w:tcPr>
          <w:p w14:paraId="581B33AC" w14:textId="0B1141A8" w:rsidR="00331206" w:rsidRDefault="00B62D4D" w:rsidP="00331206">
            <w:pPr>
              <w:jc w:val="left"/>
            </w:pPr>
            <w:r>
              <w:t>Gagal m</w:t>
            </w:r>
            <w:r w:rsidR="00331206">
              <w:t>enambahkan Dosen luar biasa</w:t>
            </w:r>
          </w:p>
        </w:tc>
        <w:tc>
          <w:tcPr>
            <w:tcW w:w="2497" w:type="dxa"/>
          </w:tcPr>
          <w:p w14:paraId="269A37A9" w14:textId="2D352709" w:rsidR="00331206" w:rsidRPr="006460E8"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55610A3" w14:textId="64814B7B" w:rsidR="00331206" w:rsidRDefault="00331206" w:rsidP="00331206">
            <w:pPr>
              <w:jc w:val="left"/>
            </w:pPr>
            <w:r>
              <w:t>Sesuai</w:t>
            </w:r>
          </w:p>
        </w:tc>
      </w:tr>
      <w:tr w:rsidR="00331206" w14:paraId="0C7D2069" w14:textId="77777777" w:rsidTr="0006667E">
        <w:tc>
          <w:tcPr>
            <w:tcW w:w="563" w:type="dxa"/>
            <w:vMerge w:val="restart"/>
          </w:tcPr>
          <w:p w14:paraId="55C4BE40" w14:textId="4F399DDA" w:rsidR="00331206" w:rsidRDefault="00331206" w:rsidP="00331206">
            <w:pPr>
              <w:jc w:val="left"/>
            </w:pPr>
            <w:r>
              <w:t>3</w:t>
            </w:r>
          </w:p>
        </w:tc>
        <w:tc>
          <w:tcPr>
            <w:tcW w:w="1705" w:type="dxa"/>
            <w:vMerge w:val="restart"/>
          </w:tcPr>
          <w:p w14:paraId="77C39116" w14:textId="466CDFA2" w:rsidR="00331206" w:rsidRDefault="00331206" w:rsidP="00331206">
            <w:pPr>
              <w:jc w:val="left"/>
            </w:pPr>
            <w:r>
              <w:t xml:space="preserve">Edit </w:t>
            </w:r>
            <w:r w:rsidR="00D60AC4">
              <w:t>Dosen luar biasa</w:t>
            </w:r>
          </w:p>
        </w:tc>
        <w:tc>
          <w:tcPr>
            <w:tcW w:w="1985" w:type="dxa"/>
          </w:tcPr>
          <w:p w14:paraId="24A1F227" w14:textId="03855252" w:rsidR="00331206" w:rsidRDefault="00331206" w:rsidP="00331206">
            <w:pPr>
              <w:jc w:val="left"/>
            </w:pPr>
            <w:r>
              <w:t xml:space="preserve">Mengedit </w:t>
            </w:r>
            <w:r w:rsidR="00D60AC4">
              <w:t>Dosen luar biasa</w:t>
            </w:r>
            <w:r>
              <w:t xml:space="preserve"> </w:t>
            </w:r>
            <w:r w:rsidR="00F403E7">
              <w:t>berhasil</w:t>
            </w:r>
          </w:p>
        </w:tc>
        <w:tc>
          <w:tcPr>
            <w:tcW w:w="2497" w:type="dxa"/>
          </w:tcPr>
          <w:p w14:paraId="73D39111" w14:textId="1BA088F8" w:rsidR="00331206" w:rsidRDefault="00331206" w:rsidP="0033120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pada halaman </w:t>
            </w:r>
            <w:r w:rsidR="00D60AC4">
              <w:t>Dosen luar biasa</w:t>
            </w:r>
          </w:p>
        </w:tc>
        <w:tc>
          <w:tcPr>
            <w:tcW w:w="1270" w:type="dxa"/>
          </w:tcPr>
          <w:p w14:paraId="16711D48" w14:textId="6ED070ED" w:rsidR="00331206" w:rsidRDefault="00331206" w:rsidP="00331206">
            <w:pPr>
              <w:jc w:val="left"/>
            </w:pPr>
            <w:r>
              <w:t>Sesuai</w:t>
            </w:r>
          </w:p>
        </w:tc>
      </w:tr>
      <w:tr w:rsidR="00331206" w14:paraId="3705B3A6" w14:textId="77777777" w:rsidTr="0006667E">
        <w:tc>
          <w:tcPr>
            <w:tcW w:w="563" w:type="dxa"/>
            <w:vMerge/>
          </w:tcPr>
          <w:p w14:paraId="67788332" w14:textId="77777777" w:rsidR="00331206" w:rsidRDefault="00331206" w:rsidP="00331206">
            <w:pPr>
              <w:jc w:val="left"/>
            </w:pPr>
          </w:p>
        </w:tc>
        <w:tc>
          <w:tcPr>
            <w:tcW w:w="1705" w:type="dxa"/>
            <w:vMerge/>
          </w:tcPr>
          <w:p w14:paraId="154E143F" w14:textId="77777777" w:rsidR="00331206" w:rsidRDefault="00331206" w:rsidP="00331206">
            <w:pPr>
              <w:jc w:val="left"/>
            </w:pPr>
          </w:p>
        </w:tc>
        <w:tc>
          <w:tcPr>
            <w:tcW w:w="1985" w:type="dxa"/>
          </w:tcPr>
          <w:p w14:paraId="6F6B6AC2" w14:textId="35972026" w:rsidR="00331206" w:rsidRDefault="00B62D4D" w:rsidP="00331206">
            <w:pPr>
              <w:jc w:val="left"/>
            </w:pPr>
            <w:r>
              <w:t>Gagal m</w:t>
            </w:r>
            <w:r w:rsidR="00331206">
              <w:t xml:space="preserve">engedit </w:t>
            </w:r>
            <w:r w:rsidR="00D60AC4">
              <w:t>Dosen luar biasa</w:t>
            </w:r>
          </w:p>
        </w:tc>
        <w:tc>
          <w:tcPr>
            <w:tcW w:w="2497" w:type="dxa"/>
          </w:tcPr>
          <w:p w14:paraId="06EB8553" w14:textId="50C1931A" w:rsidR="00331206"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466638C" w14:textId="3A5DA7B9" w:rsidR="00331206" w:rsidRDefault="00331206" w:rsidP="00331206">
            <w:pPr>
              <w:jc w:val="left"/>
            </w:pPr>
            <w:r>
              <w:t>Sesuai</w:t>
            </w:r>
          </w:p>
        </w:tc>
      </w:tr>
    </w:tbl>
    <w:p w14:paraId="20A8991B" w14:textId="7100AFF8" w:rsidR="00087CD6" w:rsidRDefault="00087CD6" w:rsidP="00087CD6"/>
    <w:p w14:paraId="296853AC" w14:textId="24BCF424" w:rsidR="00D60AC4" w:rsidRDefault="00D60AC4" w:rsidP="00C2206F">
      <w:pPr>
        <w:pStyle w:val="Heading5"/>
        <w:ind w:left="0"/>
      </w:pPr>
      <w:bookmarkStart w:id="73" w:name="_Toc95421236"/>
      <w:r>
        <w:t>Tabel 4.6 Pengujian Halaman Verifikator</w:t>
      </w:r>
      <w:bookmarkEnd w:id="73"/>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60AC4" w14:paraId="4433FF5B" w14:textId="77777777" w:rsidTr="0006667E">
        <w:tc>
          <w:tcPr>
            <w:tcW w:w="563" w:type="dxa"/>
            <w:vAlign w:val="center"/>
          </w:tcPr>
          <w:p w14:paraId="57EE1EEE" w14:textId="77777777" w:rsidR="00D60AC4" w:rsidRDefault="00D60AC4" w:rsidP="0006667E">
            <w:pPr>
              <w:jc w:val="left"/>
            </w:pPr>
            <w:r>
              <w:t>No</w:t>
            </w:r>
          </w:p>
        </w:tc>
        <w:tc>
          <w:tcPr>
            <w:tcW w:w="1705" w:type="dxa"/>
            <w:vAlign w:val="center"/>
          </w:tcPr>
          <w:p w14:paraId="65257F94" w14:textId="77777777" w:rsidR="00D60AC4" w:rsidRDefault="00D60AC4" w:rsidP="0006667E">
            <w:pPr>
              <w:jc w:val="left"/>
            </w:pPr>
            <w:r>
              <w:t>Fungsionalitas Sistem Yang Akan Di Uji</w:t>
            </w:r>
          </w:p>
        </w:tc>
        <w:tc>
          <w:tcPr>
            <w:tcW w:w="1985" w:type="dxa"/>
            <w:vAlign w:val="center"/>
          </w:tcPr>
          <w:p w14:paraId="6A9C38EA" w14:textId="77777777" w:rsidR="00D60AC4" w:rsidRDefault="00D60AC4" w:rsidP="0006667E">
            <w:pPr>
              <w:jc w:val="left"/>
            </w:pPr>
            <w:r>
              <w:t>Skenario Uji</w:t>
            </w:r>
          </w:p>
        </w:tc>
        <w:tc>
          <w:tcPr>
            <w:tcW w:w="2497" w:type="dxa"/>
            <w:vAlign w:val="center"/>
          </w:tcPr>
          <w:p w14:paraId="06405548" w14:textId="77777777" w:rsidR="00D60AC4" w:rsidRDefault="00D60AC4" w:rsidP="0006667E">
            <w:pPr>
              <w:jc w:val="left"/>
            </w:pPr>
            <w:r>
              <w:t>Hasil yang Diharapkan</w:t>
            </w:r>
          </w:p>
        </w:tc>
        <w:tc>
          <w:tcPr>
            <w:tcW w:w="1270" w:type="dxa"/>
            <w:vAlign w:val="center"/>
          </w:tcPr>
          <w:p w14:paraId="6D1470B0" w14:textId="77777777" w:rsidR="00D60AC4" w:rsidRDefault="00D60AC4" w:rsidP="0006667E">
            <w:pPr>
              <w:jc w:val="left"/>
            </w:pPr>
            <w:r>
              <w:t>Hasil Pengujian</w:t>
            </w:r>
          </w:p>
        </w:tc>
      </w:tr>
      <w:tr w:rsidR="00D60AC4" w14:paraId="4AF7FC25" w14:textId="77777777" w:rsidTr="0006667E">
        <w:tc>
          <w:tcPr>
            <w:tcW w:w="563" w:type="dxa"/>
            <w:vMerge w:val="restart"/>
          </w:tcPr>
          <w:p w14:paraId="19D823CC" w14:textId="77777777" w:rsidR="00D60AC4" w:rsidRDefault="00D60AC4" w:rsidP="0006667E">
            <w:pPr>
              <w:jc w:val="left"/>
            </w:pPr>
            <w:r>
              <w:t>1</w:t>
            </w:r>
          </w:p>
        </w:tc>
        <w:tc>
          <w:tcPr>
            <w:tcW w:w="1705" w:type="dxa"/>
            <w:vMerge w:val="restart"/>
          </w:tcPr>
          <w:p w14:paraId="13E20581" w14:textId="340AD519" w:rsidR="00D60AC4" w:rsidRDefault="00D60AC4" w:rsidP="0006667E">
            <w:pPr>
              <w:jc w:val="left"/>
            </w:pPr>
            <w:r>
              <w:t>Lihat daftar distribusi beban ajar</w:t>
            </w:r>
          </w:p>
        </w:tc>
        <w:tc>
          <w:tcPr>
            <w:tcW w:w="1985" w:type="dxa"/>
          </w:tcPr>
          <w:p w14:paraId="60F9E8C6" w14:textId="061EA254" w:rsidR="00D60AC4" w:rsidRDefault="00D60AC4" w:rsidP="0006667E">
            <w:pPr>
              <w:jc w:val="left"/>
            </w:pPr>
            <w:r>
              <w:t xml:space="preserve">Melihat data distribusi beban ajar </w:t>
            </w:r>
            <w:r w:rsidR="00F403E7">
              <w:t>berhasil</w:t>
            </w:r>
          </w:p>
        </w:tc>
        <w:tc>
          <w:tcPr>
            <w:tcW w:w="2497" w:type="dxa"/>
          </w:tcPr>
          <w:p w14:paraId="6E63D5A2" w14:textId="0CC5F91B" w:rsidR="00D60AC4" w:rsidRDefault="00D60AC4" w:rsidP="0006667E">
            <w:pPr>
              <w:jc w:val="left"/>
            </w:pPr>
            <w:r>
              <w:t>Menampilkan halaman distribusi beban ajar</w:t>
            </w:r>
          </w:p>
        </w:tc>
        <w:tc>
          <w:tcPr>
            <w:tcW w:w="1270" w:type="dxa"/>
          </w:tcPr>
          <w:p w14:paraId="0707A2AA" w14:textId="77777777" w:rsidR="00D60AC4" w:rsidRDefault="00D60AC4" w:rsidP="0006667E">
            <w:pPr>
              <w:jc w:val="left"/>
            </w:pPr>
            <w:r>
              <w:t>Sesuai</w:t>
            </w:r>
          </w:p>
        </w:tc>
      </w:tr>
      <w:tr w:rsidR="00D60AC4" w14:paraId="6E1C4630" w14:textId="77777777" w:rsidTr="0006667E">
        <w:tc>
          <w:tcPr>
            <w:tcW w:w="563" w:type="dxa"/>
            <w:vMerge/>
          </w:tcPr>
          <w:p w14:paraId="2690ED9C" w14:textId="77777777" w:rsidR="00D60AC4" w:rsidRDefault="00D60AC4" w:rsidP="0006667E">
            <w:pPr>
              <w:jc w:val="left"/>
            </w:pPr>
          </w:p>
        </w:tc>
        <w:tc>
          <w:tcPr>
            <w:tcW w:w="1705" w:type="dxa"/>
            <w:vMerge/>
          </w:tcPr>
          <w:p w14:paraId="20F84F2B" w14:textId="77777777" w:rsidR="00D60AC4" w:rsidRDefault="00D60AC4" w:rsidP="0006667E">
            <w:pPr>
              <w:jc w:val="left"/>
            </w:pPr>
          </w:p>
        </w:tc>
        <w:tc>
          <w:tcPr>
            <w:tcW w:w="1985" w:type="dxa"/>
          </w:tcPr>
          <w:p w14:paraId="7101E1C3" w14:textId="186596C9" w:rsidR="00D60AC4" w:rsidRDefault="00B62D4D" w:rsidP="0006667E">
            <w:pPr>
              <w:jc w:val="left"/>
            </w:pPr>
            <w:r>
              <w:t>Gagal m</w:t>
            </w:r>
            <w:r w:rsidR="00D60AC4">
              <w:t>elihat data distribusi beban ajar</w:t>
            </w:r>
          </w:p>
        </w:tc>
        <w:tc>
          <w:tcPr>
            <w:tcW w:w="2497" w:type="dxa"/>
          </w:tcPr>
          <w:p w14:paraId="703ED811" w14:textId="4F462335" w:rsidR="00D60AC4"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35F40979" w14:textId="77777777" w:rsidR="00D60AC4" w:rsidRDefault="00D60AC4" w:rsidP="0006667E">
            <w:pPr>
              <w:jc w:val="left"/>
            </w:pPr>
            <w:r>
              <w:t>Sesuai</w:t>
            </w:r>
          </w:p>
        </w:tc>
      </w:tr>
      <w:tr w:rsidR="00D60AC4" w14:paraId="22DE89AE" w14:textId="77777777" w:rsidTr="0006667E">
        <w:tc>
          <w:tcPr>
            <w:tcW w:w="563" w:type="dxa"/>
            <w:vMerge w:val="restart"/>
          </w:tcPr>
          <w:p w14:paraId="4DBD9A78" w14:textId="77777777" w:rsidR="00D60AC4" w:rsidRDefault="00D60AC4" w:rsidP="0006667E">
            <w:pPr>
              <w:jc w:val="left"/>
            </w:pPr>
            <w:r>
              <w:t>2</w:t>
            </w:r>
          </w:p>
        </w:tc>
        <w:tc>
          <w:tcPr>
            <w:tcW w:w="1705" w:type="dxa"/>
            <w:vMerge w:val="restart"/>
          </w:tcPr>
          <w:p w14:paraId="7DDBD152" w14:textId="1E0DF1F5" w:rsidR="00D60AC4" w:rsidRDefault="0084085B" w:rsidP="0006667E">
            <w:pPr>
              <w:jc w:val="left"/>
            </w:pPr>
            <w:r>
              <w:t>Verifikasi SK</w:t>
            </w:r>
          </w:p>
        </w:tc>
        <w:tc>
          <w:tcPr>
            <w:tcW w:w="1985" w:type="dxa"/>
          </w:tcPr>
          <w:p w14:paraId="74FA2DEC" w14:textId="39904464" w:rsidR="00D60AC4" w:rsidRDefault="00B62D4D" w:rsidP="0006667E">
            <w:pPr>
              <w:jc w:val="left"/>
            </w:pPr>
            <w:r>
              <w:t>Proses penyetujuan</w:t>
            </w:r>
            <w:r w:rsidR="0084085B">
              <w:t xml:space="preserve"> verifikasi SK</w:t>
            </w:r>
            <w:r w:rsidR="00D60AC4">
              <w:t xml:space="preserve"> </w:t>
            </w:r>
            <w:r w:rsidR="00F403E7">
              <w:t>berhasil</w:t>
            </w:r>
          </w:p>
        </w:tc>
        <w:tc>
          <w:tcPr>
            <w:tcW w:w="2497" w:type="dxa"/>
          </w:tcPr>
          <w:p w14:paraId="3CC0AFBE" w14:textId="7C09E208" w:rsidR="00D60AC4" w:rsidRPr="006460E8" w:rsidRDefault="00D60AC4" w:rsidP="0006667E">
            <w:pPr>
              <w:jc w:val="left"/>
            </w:pPr>
            <w:r>
              <w:t xml:space="preserve">Data </w:t>
            </w:r>
            <w:r w:rsidR="0084085B">
              <w:t>yang diverifikasi akan dikirim ke Validator</w:t>
            </w:r>
          </w:p>
        </w:tc>
        <w:tc>
          <w:tcPr>
            <w:tcW w:w="1270" w:type="dxa"/>
          </w:tcPr>
          <w:p w14:paraId="4722F359" w14:textId="77777777" w:rsidR="00D60AC4" w:rsidRDefault="00D60AC4" w:rsidP="0006667E">
            <w:pPr>
              <w:jc w:val="left"/>
            </w:pPr>
            <w:r>
              <w:t>Sesuai</w:t>
            </w:r>
          </w:p>
        </w:tc>
      </w:tr>
      <w:tr w:rsidR="0084085B" w14:paraId="0F41D1B2" w14:textId="77777777" w:rsidTr="0006667E">
        <w:tc>
          <w:tcPr>
            <w:tcW w:w="563" w:type="dxa"/>
            <w:vMerge/>
          </w:tcPr>
          <w:p w14:paraId="4E54A4B6" w14:textId="77777777" w:rsidR="0084085B" w:rsidRDefault="0084085B" w:rsidP="0084085B">
            <w:pPr>
              <w:jc w:val="left"/>
            </w:pPr>
          </w:p>
        </w:tc>
        <w:tc>
          <w:tcPr>
            <w:tcW w:w="1705" w:type="dxa"/>
            <w:vMerge/>
          </w:tcPr>
          <w:p w14:paraId="203FC56B" w14:textId="77777777" w:rsidR="0084085B" w:rsidRDefault="0084085B" w:rsidP="0084085B">
            <w:pPr>
              <w:jc w:val="left"/>
            </w:pPr>
          </w:p>
        </w:tc>
        <w:tc>
          <w:tcPr>
            <w:tcW w:w="1985" w:type="dxa"/>
          </w:tcPr>
          <w:p w14:paraId="4985518B" w14:textId="56963CEA" w:rsidR="0084085B" w:rsidRDefault="00B62D4D" w:rsidP="0084085B">
            <w:pPr>
              <w:jc w:val="left"/>
            </w:pPr>
            <w:r>
              <w:t>Proses penyetujuan</w:t>
            </w:r>
            <w:r w:rsidR="0084085B">
              <w:t xml:space="preserve"> verifikasi SK</w:t>
            </w:r>
            <w:r>
              <w:t xml:space="preserve"> gagal</w:t>
            </w:r>
          </w:p>
        </w:tc>
        <w:tc>
          <w:tcPr>
            <w:tcW w:w="2497" w:type="dxa"/>
          </w:tcPr>
          <w:p w14:paraId="1A9619C4" w14:textId="0BD396A0" w:rsidR="0084085B" w:rsidRPr="006460E8"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B6726A2" w14:textId="11DC943E" w:rsidR="0084085B" w:rsidRDefault="0084085B" w:rsidP="0084085B">
            <w:pPr>
              <w:jc w:val="left"/>
            </w:pPr>
            <w:r>
              <w:t>Sesuai</w:t>
            </w:r>
          </w:p>
        </w:tc>
      </w:tr>
      <w:tr w:rsidR="00D60AC4" w14:paraId="3F624C29" w14:textId="77777777" w:rsidTr="0006667E">
        <w:tc>
          <w:tcPr>
            <w:tcW w:w="563" w:type="dxa"/>
            <w:vMerge w:val="restart"/>
          </w:tcPr>
          <w:p w14:paraId="6B166005" w14:textId="77777777" w:rsidR="00D60AC4" w:rsidRDefault="00D60AC4" w:rsidP="0006667E">
            <w:pPr>
              <w:jc w:val="left"/>
            </w:pPr>
            <w:r>
              <w:t>3</w:t>
            </w:r>
          </w:p>
        </w:tc>
        <w:tc>
          <w:tcPr>
            <w:tcW w:w="1705" w:type="dxa"/>
            <w:vMerge w:val="restart"/>
          </w:tcPr>
          <w:p w14:paraId="546E8F29" w14:textId="33752087" w:rsidR="00D60AC4" w:rsidRDefault="0084085B" w:rsidP="0006667E">
            <w:pPr>
              <w:jc w:val="left"/>
            </w:pPr>
            <w:r>
              <w:t>Tolak verifikasi</w:t>
            </w:r>
          </w:p>
        </w:tc>
        <w:tc>
          <w:tcPr>
            <w:tcW w:w="1985" w:type="dxa"/>
          </w:tcPr>
          <w:p w14:paraId="3076EEBD" w14:textId="18D1F491" w:rsidR="00D60AC4" w:rsidRDefault="00B62D4D" w:rsidP="0006667E">
            <w:pPr>
              <w:jc w:val="left"/>
            </w:pPr>
            <w:r>
              <w:t>Proses penolakan</w:t>
            </w:r>
            <w:r w:rsidR="0084085B">
              <w:t xml:space="preserve"> verifikasi SK </w:t>
            </w:r>
            <w:r w:rsidR="00F403E7">
              <w:t>berhasil</w:t>
            </w:r>
          </w:p>
        </w:tc>
        <w:tc>
          <w:tcPr>
            <w:tcW w:w="2497" w:type="dxa"/>
          </w:tcPr>
          <w:p w14:paraId="5DB19024" w14:textId="66CE22B0" w:rsidR="00D60AC4" w:rsidRDefault="00D60AC4" w:rsidP="0006667E">
            <w:pPr>
              <w:jc w:val="left"/>
            </w:pPr>
            <w:r>
              <w:t>Data yang di</w:t>
            </w:r>
            <w:r w:rsidR="0084085B">
              <w:t>tolak akan dikembalikan ke Kaprodi</w:t>
            </w:r>
          </w:p>
        </w:tc>
        <w:tc>
          <w:tcPr>
            <w:tcW w:w="1270" w:type="dxa"/>
          </w:tcPr>
          <w:p w14:paraId="7FF399DA" w14:textId="77777777" w:rsidR="00D60AC4" w:rsidRDefault="00D60AC4" w:rsidP="0006667E">
            <w:pPr>
              <w:jc w:val="left"/>
            </w:pPr>
            <w:r>
              <w:t>Sesuai</w:t>
            </w:r>
          </w:p>
        </w:tc>
      </w:tr>
      <w:tr w:rsidR="0084085B" w14:paraId="69760A74" w14:textId="77777777" w:rsidTr="0006667E">
        <w:tc>
          <w:tcPr>
            <w:tcW w:w="563" w:type="dxa"/>
            <w:vMerge/>
          </w:tcPr>
          <w:p w14:paraId="3910A66C" w14:textId="77777777" w:rsidR="0084085B" w:rsidRDefault="0084085B" w:rsidP="0084085B">
            <w:pPr>
              <w:jc w:val="left"/>
            </w:pPr>
          </w:p>
        </w:tc>
        <w:tc>
          <w:tcPr>
            <w:tcW w:w="1705" w:type="dxa"/>
            <w:vMerge/>
          </w:tcPr>
          <w:p w14:paraId="4ECD5BCB" w14:textId="77777777" w:rsidR="0084085B" w:rsidRDefault="0084085B" w:rsidP="0084085B">
            <w:pPr>
              <w:jc w:val="left"/>
            </w:pPr>
          </w:p>
        </w:tc>
        <w:tc>
          <w:tcPr>
            <w:tcW w:w="1985" w:type="dxa"/>
          </w:tcPr>
          <w:p w14:paraId="37475D6D" w14:textId="5750DD83" w:rsidR="0084085B" w:rsidRDefault="00B62D4D" w:rsidP="0084085B">
            <w:pPr>
              <w:jc w:val="left"/>
            </w:pPr>
            <w:r>
              <w:t xml:space="preserve">Proses penolakan </w:t>
            </w:r>
            <w:r w:rsidR="0084085B">
              <w:t xml:space="preserve">verifikasi SK </w:t>
            </w:r>
            <w:r w:rsidR="00F403E7">
              <w:t>gagal</w:t>
            </w:r>
          </w:p>
        </w:tc>
        <w:tc>
          <w:tcPr>
            <w:tcW w:w="2497" w:type="dxa"/>
          </w:tcPr>
          <w:p w14:paraId="47D800E7" w14:textId="5975809B" w:rsidR="0084085B"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4A783BF" w14:textId="40CBFC05" w:rsidR="0084085B" w:rsidRDefault="0084085B" w:rsidP="0084085B">
            <w:pPr>
              <w:jc w:val="left"/>
            </w:pPr>
            <w:r>
              <w:t>Sesuai</w:t>
            </w:r>
          </w:p>
        </w:tc>
      </w:tr>
    </w:tbl>
    <w:p w14:paraId="426BA1CC" w14:textId="77777777" w:rsidR="00D60AC4" w:rsidRPr="00087CD6" w:rsidRDefault="00D60AC4" w:rsidP="00087CD6"/>
    <w:p w14:paraId="25D0BF69" w14:textId="0BB1A8DA" w:rsidR="0084085B" w:rsidRDefault="0084085B" w:rsidP="00C2206F">
      <w:pPr>
        <w:pStyle w:val="Heading5"/>
        <w:ind w:left="0"/>
      </w:pPr>
      <w:bookmarkStart w:id="74" w:name="_Toc95421237"/>
      <w:r>
        <w:lastRenderedPageBreak/>
        <w:t>Tabel 4.7 Pengujian Halaman Validator</w:t>
      </w:r>
      <w:bookmarkEnd w:id="74"/>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4085B" w14:paraId="115F09E3" w14:textId="77777777" w:rsidTr="0006667E">
        <w:tc>
          <w:tcPr>
            <w:tcW w:w="563" w:type="dxa"/>
            <w:vAlign w:val="center"/>
          </w:tcPr>
          <w:p w14:paraId="7E186A13" w14:textId="77777777" w:rsidR="0084085B" w:rsidRDefault="0084085B" w:rsidP="0006667E">
            <w:pPr>
              <w:jc w:val="left"/>
            </w:pPr>
            <w:r>
              <w:t>No</w:t>
            </w:r>
          </w:p>
        </w:tc>
        <w:tc>
          <w:tcPr>
            <w:tcW w:w="1705" w:type="dxa"/>
            <w:vAlign w:val="center"/>
          </w:tcPr>
          <w:p w14:paraId="09AA4B4C" w14:textId="77777777" w:rsidR="0084085B" w:rsidRDefault="0084085B" w:rsidP="0006667E">
            <w:pPr>
              <w:jc w:val="left"/>
            </w:pPr>
            <w:r>
              <w:t>Fungsionalitas Sistem Yang Akan Di Uji</w:t>
            </w:r>
          </w:p>
        </w:tc>
        <w:tc>
          <w:tcPr>
            <w:tcW w:w="1985" w:type="dxa"/>
            <w:vAlign w:val="center"/>
          </w:tcPr>
          <w:p w14:paraId="651767C4" w14:textId="77777777" w:rsidR="0084085B" w:rsidRDefault="0084085B" w:rsidP="0006667E">
            <w:pPr>
              <w:jc w:val="left"/>
            </w:pPr>
            <w:r>
              <w:t>Skenario Uji</w:t>
            </w:r>
          </w:p>
        </w:tc>
        <w:tc>
          <w:tcPr>
            <w:tcW w:w="2497" w:type="dxa"/>
            <w:vAlign w:val="center"/>
          </w:tcPr>
          <w:p w14:paraId="4DF4BD25" w14:textId="77777777" w:rsidR="0084085B" w:rsidRDefault="0084085B" w:rsidP="0006667E">
            <w:pPr>
              <w:jc w:val="left"/>
            </w:pPr>
            <w:r>
              <w:t>Hasil yang Diharapkan</w:t>
            </w:r>
          </w:p>
        </w:tc>
        <w:tc>
          <w:tcPr>
            <w:tcW w:w="1270" w:type="dxa"/>
            <w:vAlign w:val="center"/>
          </w:tcPr>
          <w:p w14:paraId="41090058" w14:textId="77777777" w:rsidR="0084085B" w:rsidRDefault="0084085B" w:rsidP="0006667E">
            <w:pPr>
              <w:jc w:val="left"/>
            </w:pPr>
            <w:r>
              <w:t>Hasil Pengujian</w:t>
            </w:r>
          </w:p>
        </w:tc>
      </w:tr>
      <w:tr w:rsidR="0084085B" w14:paraId="0BF95782" w14:textId="77777777" w:rsidTr="0006667E">
        <w:tc>
          <w:tcPr>
            <w:tcW w:w="563" w:type="dxa"/>
            <w:vMerge w:val="restart"/>
          </w:tcPr>
          <w:p w14:paraId="060AFBBF" w14:textId="77777777" w:rsidR="0084085B" w:rsidRDefault="0084085B" w:rsidP="0006667E">
            <w:pPr>
              <w:jc w:val="left"/>
            </w:pPr>
            <w:r>
              <w:t>1</w:t>
            </w:r>
          </w:p>
        </w:tc>
        <w:tc>
          <w:tcPr>
            <w:tcW w:w="1705" w:type="dxa"/>
            <w:vMerge w:val="restart"/>
          </w:tcPr>
          <w:p w14:paraId="6E687D4A" w14:textId="77777777" w:rsidR="0084085B" w:rsidRDefault="0084085B" w:rsidP="0006667E">
            <w:pPr>
              <w:jc w:val="left"/>
            </w:pPr>
            <w:r>
              <w:t>Lihat daftar distribusi beban ajar</w:t>
            </w:r>
          </w:p>
        </w:tc>
        <w:tc>
          <w:tcPr>
            <w:tcW w:w="1985" w:type="dxa"/>
          </w:tcPr>
          <w:p w14:paraId="399B74D9" w14:textId="0769FB9D" w:rsidR="0084085B" w:rsidRDefault="0084085B" w:rsidP="0006667E">
            <w:pPr>
              <w:jc w:val="left"/>
            </w:pPr>
            <w:r>
              <w:t xml:space="preserve">Melihat data distribusi beban ajar </w:t>
            </w:r>
            <w:r w:rsidR="00F403E7">
              <w:t>berhasil</w:t>
            </w:r>
          </w:p>
        </w:tc>
        <w:tc>
          <w:tcPr>
            <w:tcW w:w="2497" w:type="dxa"/>
          </w:tcPr>
          <w:p w14:paraId="1BDE7124" w14:textId="77777777" w:rsidR="0084085B" w:rsidRDefault="0084085B" w:rsidP="0006667E">
            <w:pPr>
              <w:jc w:val="left"/>
            </w:pPr>
            <w:r>
              <w:t>Menampilkan halaman distribusi beban ajar</w:t>
            </w:r>
          </w:p>
        </w:tc>
        <w:tc>
          <w:tcPr>
            <w:tcW w:w="1270" w:type="dxa"/>
          </w:tcPr>
          <w:p w14:paraId="3FA7306B" w14:textId="77777777" w:rsidR="0084085B" w:rsidRDefault="0084085B" w:rsidP="0006667E">
            <w:pPr>
              <w:jc w:val="left"/>
            </w:pPr>
            <w:r>
              <w:t>Sesuai</w:t>
            </w:r>
          </w:p>
        </w:tc>
      </w:tr>
      <w:tr w:rsidR="0084085B" w14:paraId="336A561C" w14:textId="77777777" w:rsidTr="0006667E">
        <w:tc>
          <w:tcPr>
            <w:tcW w:w="563" w:type="dxa"/>
            <w:vMerge/>
          </w:tcPr>
          <w:p w14:paraId="779ED982" w14:textId="77777777" w:rsidR="0084085B" w:rsidRDefault="0084085B" w:rsidP="0006667E">
            <w:pPr>
              <w:jc w:val="left"/>
            </w:pPr>
          </w:p>
        </w:tc>
        <w:tc>
          <w:tcPr>
            <w:tcW w:w="1705" w:type="dxa"/>
            <w:vMerge/>
          </w:tcPr>
          <w:p w14:paraId="240B54C7" w14:textId="77777777" w:rsidR="0084085B" w:rsidRDefault="0084085B" w:rsidP="0006667E">
            <w:pPr>
              <w:jc w:val="left"/>
            </w:pPr>
          </w:p>
        </w:tc>
        <w:tc>
          <w:tcPr>
            <w:tcW w:w="1985" w:type="dxa"/>
          </w:tcPr>
          <w:p w14:paraId="61C01634" w14:textId="4D6428C0" w:rsidR="0084085B" w:rsidRDefault="00B62D4D" w:rsidP="0006667E">
            <w:pPr>
              <w:jc w:val="left"/>
            </w:pPr>
            <w:r>
              <w:t>Gagal melihat</w:t>
            </w:r>
            <w:r w:rsidR="0084085B">
              <w:t xml:space="preserve"> data distribusi beban ajar</w:t>
            </w:r>
          </w:p>
        </w:tc>
        <w:tc>
          <w:tcPr>
            <w:tcW w:w="2497" w:type="dxa"/>
          </w:tcPr>
          <w:p w14:paraId="2120C6C6" w14:textId="0113E2B6" w:rsidR="0084085B"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1765367" w14:textId="77777777" w:rsidR="0084085B" w:rsidRDefault="0084085B" w:rsidP="0006667E">
            <w:pPr>
              <w:jc w:val="left"/>
            </w:pPr>
            <w:r>
              <w:t>Sesuai</w:t>
            </w:r>
          </w:p>
        </w:tc>
      </w:tr>
      <w:tr w:rsidR="0084085B" w14:paraId="6A486AC3" w14:textId="77777777" w:rsidTr="0006667E">
        <w:tc>
          <w:tcPr>
            <w:tcW w:w="563" w:type="dxa"/>
            <w:vMerge w:val="restart"/>
          </w:tcPr>
          <w:p w14:paraId="117632CA" w14:textId="77777777" w:rsidR="0084085B" w:rsidRDefault="0084085B" w:rsidP="0006667E">
            <w:pPr>
              <w:jc w:val="left"/>
            </w:pPr>
            <w:r>
              <w:t>2</w:t>
            </w:r>
          </w:p>
        </w:tc>
        <w:tc>
          <w:tcPr>
            <w:tcW w:w="1705" w:type="dxa"/>
            <w:vMerge w:val="restart"/>
          </w:tcPr>
          <w:p w14:paraId="7E871A5A" w14:textId="28B1D07F" w:rsidR="0084085B" w:rsidRDefault="0084085B" w:rsidP="0006667E">
            <w:pPr>
              <w:jc w:val="left"/>
            </w:pPr>
            <w:r>
              <w:t>V</w:t>
            </w:r>
            <w:r w:rsidR="00097389">
              <w:t>alidasi</w:t>
            </w:r>
            <w:r>
              <w:t xml:space="preserve"> SK</w:t>
            </w:r>
          </w:p>
        </w:tc>
        <w:tc>
          <w:tcPr>
            <w:tcW w:w="1985" w:type="dxa"/>
          </w:tcPr>
          <w:p w14:paraId="200AE246" w14:textId="27FF7413" w:rsidR="0084085B" w:rsidRDefault="00B62D4D" w:rsidP="0006667E">
            <w:pPr>
              <w:jc w:val="left"/>
            </w:pPr>
            <w:r>
              <w:t xml:space="preserve">Proses penyetujuan </w:t>
            </w:r>
            <w:r w:rsidR="00097389">
              <w:t>validasi</w:t>
            </w:r>
            <w:r w:rsidR="0084085B">
              <w:t xml:space="preserve"> SK </w:t>
            </w:r>
            <w:r w:rsidR="00F403E7">
              <w:t>berhasil</w:t>
            </w:r>
          </w:p>
        </w:tc>
        <w:tc>
          <w:tcPr>
            <w:tcW w:w="2497" w:type="dxa"/>
          </w:tcPr>
          <w:p w14:paraId="5C976521" w14:textId="7E850C53" w:rsidR="0084085B" w:rsidRPr="006460E8" w:rsidRDefault="0084085B" w:rsidP="0006667E">
            <w:pPr>
              <w:jc w:val="left"/>
            </w:pPr>
            <w:r>
              <w:t>Data yang di</w:t>
            </w:r>
            <w:r w:rsidR="00097389">
              <w:t>validasi</w:t>
            </w:r>
            <w:r>
              <w:t xml:space="preserve"> akan </w:t>
            </w:r>
            <w:r w:rsidR="00097389">
              <w:t>mencetak SK untuk Dosen Pengampu</w:t>
            </w:r>
          </w:p>
        </w:tc>
        <w:tc>
          <w:tcPr>
            <w:tcW w:w="1270" w:type="dxa"/>
          </w:tcPr>
          <w:p w14:paraId="370F8AB1" w14:textId="77777777" w:rsidR="0084085B" w:rsidRDefault="0084085B" w:rsidP="0006667E">
            <w:pPr>
              <w:jc w:val="left"/>
            </w:pPr>
            <w:r>
              <w:t>Sesuai</w:t>
            </w:r>
          </w:p>
        </w:tc>
      </w:tr>
      <w:tr w:rsidR="0084085B" w14:paraId="455B1DC6" w14:textId="77777777" w:rsidTr="0006667E">
        <w:tc>
          <w:tcPr>
            <w:tcW w:w="563" w:type="dxa"/>
            <w:vMerge/>
          </w:tcPr>
          <w:p w14:paraId="77349919" w14:textId="77777777" w:rsidR="0084085B" w:rsidRDefault="0084085B" w:rsidP="0006667E">
            <w:pPr>
              <w:jc w:val="left"/>
            </w:pPr>
          </w:p>
        </w:tc>
        <w:tc>
          <w:tcPr>
            <w:tcW w:w="1705" w:type="dxa"/>
            <w:vMerge/>
          </w:tcPr>
          <w:p w14:paraId="37E24141" w14:textId="77777777" w:rsidR="0084085B" w:rsidRDefault="0084085B" w:rsidP="0006667E">
            <w:pPr>
              <w:jc w:val="left"/>
            </w:pPr>
          </w:p>
        </w:tc>
        <w:tc>
          <w:tcPr>
            <w:tcW w:w="1985" w:type="dxa"/>
          </w:tcPr>
          <w:p w14:paraId="7DEE271D" w14:textId="0B96CD67" w:rsidR="0084085B" w:rsidRDefault="00B62D4D" w:rsidP="0006667E">
            <w:pPr>
              <w:jc w:val="left"/>
            </w:pPr>
            <w:r>
              <w:t xml:space="preserve">Proses penyetujuan </w:t>
            </w:r>
            <w:r w:rsidR="00097389">
              <w:t>validasi</w:t>
            </w:r>
            <w:r w:rsidR="0084085B">
              <w:t xml:space="preserve"> SK </w:t>
            </w:r>
            <w:r w:rsidR="00F403E7">
              <w:t>gagal</w:t>
            </w:r>
          </w:p>
        </w:tc>
        <w:tc>
          <w:tcPr>
            <w:tcW w:w="2497" w:type="dxa"/>
          </w:tcPr>
          <w:p w14:paraId="345F6ED5" w14:textId="0C0FC027" w:rsidR="0084085B" w:rsidRPr="006460E8"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C2BBF6A" w14:textId="77777777" w:rsidR="0084085B" w:rsidRDefault="0084085B" w:rsidP="0006667E">
            <w:pPr>
              <w:jc w:val="left"/>
            </w:pPr>
            <w:r>
              <w:t>Sesuai</w:t>
            </w:r>
          </w:p>
        </w:tc>
      </w:tr>
      <w:tr w:rsidR="0084085B" w14:paraId="17BAA4B2" w14:textId="77777777" w:rsidTr="0006667E">
        <w:tc>
          <w:tcPr>
            <w:tcW w:w="563" w:type="dxa"/>
            <w:vMerge w:val="restart"/>
          </w:tcPr>
          <w:p w14:paraId="53920DB8" w14:textId="77777777" w:rsidR="0084085B" w:rsidRDefault="0084085B" w:rsidP="0006667E">
            <w:pPr>
              <w:jc w:val="left"/>
            </w:pPr>
            <w:r>
              <w:t>3</w:t>
            </w:r>
          </w:p>
        </w:tc>
        <w:tc>
          <w:tcPr>
            <w:tcW w:w="1705" w:type="dxa"/>
            <w:vMerge w:val="restart"/>
          </w:tcPr>
          <w:p w14:paraId="25252F0D" w14:textId="5C75FA4D" w:rsidR="0084085B" w:rsidRDefault="0084085B" w:rsidP="0006667E">
            <w:pPr>
              <w:jc w:val="left"/>
            </w:pPr>
            <w:r>
              <w:t>Tolak v</w:t>
            </w:r>
            <w:r w:rsidR="00097389">
              <w:t>alidasi</w:t>
            </w:r>
          </w:p>
        </w:tc>
        <w:tc>
          <w:tcPr>
            <w:tcW w:w="1985" w:type="dxa"/>
          </w:tcPr>
          <w:p w14:paraId="1E8ACC15" w14:textId="5C69AFAF" w:rsidR="0084085B" w:rsidRDefault="00B62D4D" w:rsidP="0006667E">
            <w:pPr>
              <w:jc w:val="left"/>
            </w:pPr>
            <w:r>
              <w:t>Proses penolakan</w:t>
            </w:r>
            <w:r w:rsidR="0084085B">
              <w:t xml:space="preserve"> </w:t>
            </w:r>
            <w:r w:rsidR="00097389">
              <w:t>validasi</w:t>
            </w:r>
            <w:r w:rsidR="0084085B">
              <w:t xml:space="preserve"> SK </w:t>
            </w:r>
            <w:r w:rsidR="00F403E7">
              <w:t>berhasil</w:t>
            </w:r>
          </w:p>
        </w:tc>
        <w:tc>
          <w:tcPr>
            <w:tcW w:w="2497" w:type="dxa"/>
          </w:tcPr>
          <w:p w14:paraId="4DC40A9C" w14:textId="77777777" w:rsidR="0084085B" w:rsidRDefault="0084085B" w:rsidP="0006667E">
            <w:pPr>
              <w:jc w:val="left"/>
            </w:pPr>
            <w:r>
              <w:t>Data yang ditolak akan dikembalikan ke Kaprodi</w:t>
            </w:r>
          </w:p>
        </w:tc>
        <w:tc>
          <w:tcPr>
            <w:tcW w:w="1270" w:type="dxa"/>
          </w:tcPr>
          <w:p w14:paraId="74D7D95C" w14:textId="77777777" w:rsidR="0084085B" w:rsidRDefault="0084085B" w:rsidP="0006667E">
            <w:pPr>
              <w:jc w:val="left"/>
            </w:pPr>
            <w:r>
              <w:t>Sesuai</w:t>
            </w:r>
          </w:p>
        </w:tc>
      </w:tr>
      <w:tr w:rsidR="0084085B" w14:paraId="7F37F2C9" w14:textId="77777777" w:rsidTr="0006667E">
        <w:tc>
          <w:tcPr>
            <w:tcW w:w="563" w:type="dxa"/>
            <w:vMerge/>
          </w:tcPr>
          <w:p w14:paraId="6E4D0752" w14:textId="77777777" w:rsidR="0084085B" w:rsidRDefault="0084085B" w:rsidP="0006667E">
            <w:pPr>
              <w:jc w:val="left"/>
            </w:pPr>
          </w:p>
        </w:tc>
        <w:tc>
          <w:tcPr>
            <w:tcW w:w="1705" w:type="dxa"/>
            <w:vMerge/>
          </w:tcPr>
          <w:p w14:paraId="1C1EB9A5" w14:textId="77777777" w:rsidR="0084085B" w:rsidRDefault="0084085B" w:rsidP="0006667E">
            <w:pPr>
              <w:jc w:val="left"/>
            </w:pPr>
          </w:p>
        </w:tc>
        <w:tc>
          <w:tcPr>
            <w:tcW w:w="1985" w:type="dxa"/>
          </w:tcPr>
          <w:p w14:paraId="61C4B54C" w14:textId="17836494" w:rsidR="0084085B" w:rsidRDefault="00B62D4D" w:rsidP="0006667E">
            <w:pPr>
              <w:jc w:val="left"/>
            </w:pPr>
            <w:r>
              <w:t>Proses</w:t>
            </w:r>
            <w:r w:rsidR="0084085B">
              <w:t xml:space="preserve"> </w:t>
            </w:r>
            <w:r>
              <w:t xml:space="preserve">penolakan </w:t>
            </w:r>
            <w:r w:rsidR="00097389">
              <w:t>validasi</w:t>
            </w:r>
            <w:r w:rsidR="0084085B">
              <w:t xml:space="preserve"> SK </w:t>
            </w:r>
            <w:r w:rsidR="00F403E7">
              <w:t>gagal</w:t>
            </w:r>
          </w:p>
        </w:tc>
        <w:tc>
          <w:tcPr>
            <w:tcW w:w="2497" w:type="dxa"/>
          </w:tcPr>
          <w:p w14:paraId="526C13F4" w14:textId="534B5EF9" w:rsidR="0084085B" w:rsidRDefault="00EB5028" w:rsidP="0006667E">
            <w:pPr>
              <w:jc w:val="left"/>
            </w:pPr>
            <w:r>
              <w:t xml:space="preserve">Menampilkan pesan </w:t>
            </w:r>
            <w:r w:rsidR="00FF26E8" w:rsidRPr="00973A78">
              <w:rPr>
                <w:i/>
                <w:iCs/>
              </w:rPr>
              <w:t xml:space="preserve">No connection could be </w:t>
            </w:r>
            <w:r w:rsidR="00FF26E8" w:rsidRPr="00973A78">
              <w:rPr>
                <w:i/>
                <w:iCs/>
              </w:rPr>
              <w:lastRenderedPageBreak/>
              <w:t>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7464E56" w14:textId="77777777" w:rsidR="0084085B" w:rsidRDefault="0084085B" w:rsidP="0006667E">
            <w:pPr>
              <w:jc w:val="left"/>
            </w:pPr>
            <w:r>
              <w:lastRenderedPageBreak/>
              <w:t>Sesuai</w:t>
            </w:r>
          </w:p>
        </w:tc>
      </w:tr>
    </w:tbl>
    <w:p w14:paraId="5E61A71F" w14:textId="0D560952" w:rsidR="00087CD6" w:rsidRDefault="00087CD6" w:rsidP="00C668B4"/>
    <w:p w14:paraId="5BF6A75E" w14:textId="73223730" w:rsidR="00097389" w:rsidRDefault="00097389" w:rsidP="00725B24">
      <w:pPr>
        <w:pStyle w:val="Heading5"/>
        <w:ind w:left="0"/>
      </w:pPr>
      <w:bookmarkStart w:id="75" w:name="_Toc95421238"/>
      <w:r>
        <w:t>Tabel 4.9 Pengujian Halaman SK Dosen</w:t>
      </w:r>
      <w:bookmarkEnd w:id="75"/>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97389" w14:paraId="21A8D219" w14:textId="77777777" w:rsidTr="0006667E">
        <w:tc>
          <w:tcPr>
            <w:tcW w:w="563" w:type="dxa"/>
            <w:vAlign w:val="center"/>
          </w:tcPr>
          <w:p w14:paraId="290C8159" w14:textId="77777777" w:rsidR="00097389" w:rsidRDefault="00097389" w:rsidP="0006667E">
            <w:pPr>
              <w:jc w:val="left"/>
            </w:pPr>
            <w:r>
              <w:t>No</w:t>
            </w:r>
          </w:p>
        </w:tc>
        <w:tc>
          <w:tcPr>
            <w:tcW w:w="1705" w:type="dxa"/>
            <w:vAlign w:val="center"/>
          </w:tcPr>
          <w:p w14:paraId="5FCAEB27" w14:textId="77777777" w:rsidR="00097389" w:rsidRDefault="00097389" w:rsidP="0006667E">
            <w:pPr>
              <w:jc w:val="left"/>
            </w:pPr>
            <w:r>
              <w:t>Fungsionalitas Sistem Yang Akan Di Uji</w:t>
            </w:r>
          </w:p>
        </w:tc>
        <w:tc>
          <w:tcPr>
            <w:tcW w:w="1985" w:type="dxa"/>
            <w:vAlign w:val="center"/>
          </w:tcPr>
          <w:p w14:paraId="06AC1D60" w14:textId="77777777" w:rsidR="00097389" w:rsidRDefault="00097389" w:rsidP="0006667E">
            <w:pPr>
              <w:jc w:val="left"/>
            </w:pPr>
            <w:r>
              <w:t>Skenario Uji</w:t>
            </w:r>
          </w:p>
        </w:tc>
        <w:tc>
          <w:tcPr>
            <w:tcW w:w="2497" w:type="dxa"/>
            <w:vAlign w:val="center"/>
          </w:tcPr>
          <w:p w14:paraId="13EF9610" w14:textId="77777777" w:rsidR="00097389" w:rsidRDefault="00097389" w:rsidP="0006667E">
            <w:pPr>
              <w:jc w:val="left"/>
            </w:pPr>
            <w:r>
              <w:t>Hasil yang Diharapkan</w:t>
            </w:r>
          </w:p>
        </w:tc>
        <w:tc>
          <w:tcPr>
            <w:tcW w:w="1270" w:type="dxa"/>
            <w:vAlign w:val="center"/>
          </w:tcPr>
          <w:p w14:paraId="695CA167" w14:textId="77777777" w:rsidR="00097389" w:rsidRDefault="00097389" w:rsidP="0006667E">
            <w:pPr>
              <w:jc w:val="left"/>
            </w:pPr>
            <w:r>
              <w:t>Hasil Pengujian</w:t>
            </w:r>
          </w:p>
        </w:tc>
      </w:tr>
      <w:tr w:rsidR="00097389" w14:paraId="257C9D19" w14:textId="77777777" w:rsidTr="0006667E">
        <w:tc>
          <w:tcPr>
            <w:tcW w:w="563" w:type="dxa"/>
            <w:vMerge w:val="restart"/>
          </w:tcPr>
          <w:p w14:paraId="6490CF37" w14:textId="77777777" w:rsidR="00097389" w:rsidRDefault="00097389" w:rsidP="0006667E">
            <w:pPr>
              <w:jc w:val="left"/>
            </w:pPr>
            <w:r>
              <w:t>1</w:t>
            </w:r>
          </w:p>
        </w:tc>
        <w:tc>
          <w:tcPr>
            <w:tcW w:w="1705" w:type="dxa"/>
            <w:vMerge w:val="restart"/>
          </w:tcPr>
          <w:p w14:paraId="226A4B6C" w14:textId="76110816" w:rsidR="00097389" w:rsidRDefault="00097389" w:rsidP="0006667E">
            <w:pPr>
              <w:jc w:val="left"/>
            </w:pPr>
            <w:r>
              <w:t>Lihat daftar mata kuliah yang diampu</w:t>
            </w:r>
          </w:p>
        </w:tc>
        <w:tc>
          <w:tcPr>
            <w:tcW w:w="1985" w:type="dxa"/>
          </w:tcPr>
          <w:p w14:paraId="62DC2AED" w14:textId="604DBF90" w:rsidR="00097389" w:rsidRDefault="00097389" w:rsidP="0006667E">
            <w:pPr>
              <w:jc w:val="left"/>
            </w:pPr>
            <w:r>
              <w:t xml:space="preserve">Melihat daftar mata kuliah yang diampu </w:t>
            </w:r>
            <w:r w:rsidR="00F403E7">
              <w:t>berhasil</w:t>
            </w:r>
          </w:p>
        </w:tc>
        <w:tc>
          <w:tcPr>
            <w:tcW w:w="2497" w:type="dxa"/>
          </w:tcPr>
          <w:p w14:paraId="3367A4E2" w14:textId="3FD25A5C" w:rsidR="00097389" w:rsidRDefault="00097389" w:rsidP="0006667E">
            <w:pPr>
              <w:jc w:val="left"/>
            </w:pPr>
            <w:r>
              <w:t>Menampilkan halaman daftar mata kuliah yang diampu</w:t>
            </w:r>
          </w:p>
        </w:tc>
        <w:tc>
          <w:tcPr>
            <w:tcW w:w="1270" w:type="dxa"/>
          </w:tcPr>
          <w:p w14:paraId="2A2D4353" w14:textId="77777777" w:rsidR="00097389" w:rsidRDefault="00097389" w:rsidP="0006667E">
            <w:pPr>
              <w:jc w:val="left"/>
            </w:pPr>
            <w:r>
              <w:t>Sesuai</w:t>
            </w:r>
          </w:p>
        </w:tc>
      </w:tr>
      <w:tr w:rsidR="00097389" w14:paraId="238C192C" w14:textId="77777777" w:rsidTr="0006667E">
        <w:tc>
          <w:tcPr>
            <w:tcW w:w="563" w:type="dxa"/>
            <w:vMerge/>
          </w:tcPr>
          <w:p w14:paraId="38A388AC" w14:textId="77777777" w:rsidR="00097389" w:rsidRDefault="00097389" w:rsidP="0006667E">
            <w:pPr>
              <w:jc w:val="left"/>
            </w:pPr>
          </w:p>
        </w:tc>
        <w:tc>
          <w:tcPr>
            <w:tcW w:w="1705" w:type="dxa"/>
            <w:vMerge/>
          </w:tcPr>
          <w:p w14:paraId="74BEF7FC" w14:textId="77777777" w:rsidR="00097389" w:rsidRDefault="00097389" w:rsidP="0006667E">
            <w:pPr>
              <w:jc w:val="left"/>
            </w:pPr>
          </w:p>
        </w:tc>
        <w:tc>
          <w:tcPr>
            <w:tcW w:w="1985" w:type="dxa"/>
          </w:tcPr>
          <w:p w14:paraId="5D3C8604" w14:textId="32E0FF16" w:rsidR="00097389" w:rsidRDefault="00FF26E8" w:rsidP="0006667E">
            <w:pPr>
              <w:jc w:val="left"/>
            </w:pPr>
            <w:r>
              <w:t>Gagal m</w:t>
            </w:r>
            <w:r w:rsidR="00097389">
              <w:t>elihat daftar mata kuliah yang diampu</w:t>
            </w:r>
          </w:p>
        </w:tc>
        <w:tc>
          <w:tcPr>
            <w:tcW w:w="2497" w:type="dxa"/>
          </w:tcPr>
          <w:p w14:paraId="75EE30E0" w14:textId="0D876940" w:rsidR="00097389"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DD5F105" w14:textId="77777777" w:rsidR="00097389" w:rsidRDefault="00097389" w:rsidP="0006667E">
            <w:pPr>
              <w:jc w:val="left"/>
            </w:pPr>
            <w:r>
              <w:t>Sesuai</w:t>
            </w:r>
          </w:p>
        </w:tc>
      </w:tr>
    </w:tbl>
    <w:p w14:paraId="38B03BE6" w14:textId="77777777" w:rsidR="00097389" w:rsidRPr="00C668B4" w:rsidRDefault="00097389" w:rsidP="00C668B4"/>
    <w:p w14:paraId="2547DA81" w14:textId="1F932D0B" w:rsidR="004D0178" w:rsidRDefault="00EE00CC" w:rsidP="002D00EC">
      <w:pPr>
        <w:pStyle w:val="Heading2"/>
        <w:numPr>
          <w:ilvl w:val="0"/>
          <w:numId w:val="16"/>
        </w:numPr>
        <w:ind w:left="284"/>
      </w:pPr>
      <w:bookmarkStart w:id="76" w:name="_Toc95421166"/>
      <w:r>
        <w:t>Pembahasan</w:t>
      </w:r>
      <w:r w:rsidR="00F3278A">
        <w:t xml:space="preserve"> Kode Program</w:t>
      </w:r>
      <w:bookmarkEnd w:id="76"/>
    </w:p>
    <w:p w14:paraId="5CCB939F" w14:textId="559F4958" w:rsidR="00EF7225" w:rsidRDefault="005E2DF5" w:rsidP="002D00EC">
      <w:pPr>
        <w:pStyle w:val="ListParagraph"/>
        <w:numPr>
          <w:ilvl w:val="0"/>
          <w:numId w:val="18"/>
        </w:numPr>
      </w:pPr>
      <w:r>
        <w:t>Kode Program Pengelolaan Kurikulum</w:t>
      </w:r>
    </w:p>
    <w:p w14:paraId="058F9977" w14:textId="2D4A18CC" w:rsidR="005E2DF5" w:rsidRDefault="006A5513" w:rsidP="002D00EC">
      <w:pPr>
        <w:pStyle w:val="ListParagraph"/>
        <w:numPr>
          <w:ilvl w:val="0"/>
          <w:numId w:val="19"/>
        </w:numPr>
      </w:pPr>
      <w:r w:rsidRPr="00846F3F">
        <w:rPr>
          <w:i/>
          <w:iCs/>
        </w:rPr>
        <w:t>Model</w:t>
      </w:r>
      <w:r w:rsidR="005E2DF5">
        <w:t xml:space="preserve"> Pengelolaan Kurikulum</w:t>
      </w:r>
    </w:p>
    <w:p w14:paraId="5ACD9374" w14:textId="791ED960" w:rsidR="005E2DF5" w:rsidRDefault="00A470D4" w:rsidP="00282EC7">
      <w:pPr>
        <w:spacing w:line="240" w:lineRule="auto"/>
        <w:ind w:left="360" w:firstLine="360"/>
      </w:pPr>
      <w:r w:rsidRPr="00A470D4">
        <w:rPr>
          <w:noProof/>
        </w:rPr>
        <w:drawing>
          <wp:inline distT="0" distB="0" distL="0" distR="0" wp14:anchorId="2F863FDF" wp14:editId="1FC830A8">
            <wp:extent cx="4140000" cy="1145395"/>
            <wp:effectExtent l="19050" t="19050" r="1333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1145395"/>
                    </a:xfrm>
                    <a:prstGeom prst="rect">
                      <a:avLst/>
                    </a:prstGeom>
                    <a:ln>
                      <a:solidFill>
                        <a:schemeClr val="tx1"/>
                      </a:solidFill>
                    </a:ln>
                  </pic:spPr>
                </pic:pic>
              </a:graphicData>
            </a:graphic>
          </wp:inline>
        </w:drawing>
      </w:r>
    </w:p>
    <w:p w14:paraId="6ABF1D05" w14:textId="6729810F" w:rsidR="005E2DF5" w:rsidRDefault="005E2DF5" w:rsidP="005E2DF5">
      <w:pPr>
        <w:pStyle w:val="Heading4"/>
        <w:ind w:left="284"/>
      </w:pPr>
      <w:bookmarkStart w:id="77" w:name="_Toc95421210"/>
      <w:r>
        <w:t xml:space="preserve">Gambar 4.10 </w:t>
      </w:r>
      <w:r w:rsidR="006A5513">
        <w:rPr>
          <w:i/>
          <w:iCs w:val="0"/>
        </w:rPr>
        <w:t>Model</w:t>
      </w:r>
      <w:r>
        <w:rPr>
          <w:i/>
          <w:iCs w:val="0"/>
        </w:rPr>
        <w:t xml:space="preserve"> </w:t>
      </w:r>
      <w:r>
        <w:t>Pengelolaan Kurikulum</w:t>
      </w:r>
      <w:bookmarkEnd w:id="77"/>
    </w:p>
    <w:p w14:paraId="3E4905CC" w14:textId="77777777" w:rsidR="000B0DDA" w:rsidRPr="000B0DDA" w:rsidRDefault="000B0DDA" w:rsidP="000B0DDA"/>
    <w:p w14:paraId="4466A2FF" w14:textId="74CD2D37" w:rsidR="006010E4" w:rsidRPr="00D57D20" w:rsidRDefault="006010E4" w:rsidP="00D57D20">
      <w:pPr>
        <w:ind w:left="720" w:firstLine="360"/>
      </w:pPr>
      <w:r>
        <w:lastRenderedPageBreak/>
        <w:t>Gambar 4.10 merupakan</w:t>
      </w:r>
      <w:r w:rsidRPr="00D100E1">
        <w:rPr>
          <w:i/>
          <w:iCs/>
        </w:rPr>
        <w:t xml:space="preserve"> model</w:t>
      </w:r>
      <w:r>
        <w:t xml:space="preserve"> untuk pengelolaan kurikulum</w:t>
      </w:r>
      <w:r w:rsidR="00282EC7">
        <w:t xml:space="preserve"> dan</w:t>
      </w:r>
      <w:r>
        <w:t xml:space="preserve"> terletak pada direktori </w:t>
      </w:r>
      <w:r w:rsidRPr="006010E4">
        <w:rPr>
          <w:i/>
          <w:iCs/>
        </w:rPr>
        <w:t>models</w:t>
      </w:r>
      <w:r w:rsidR="00F80FE0">
        <w:rPr>
          <w:i/>
          <w:iCs/>
        </w:rPr>
        <w:t xml:space="preserve"> </w:t>
      </w:r>
      <w:r w:rsidR="00F80FE0">
        <w:t xml:space="preserve">dengan nama file </w:t>
      </w:r>
      <w:r w:rsidRPr="006010E4">
        <w:rPr>
          <w:i/>
          <w:iCs/>
        </w:rPr>
        <w:t>Distribusi_model.</w:t>
      </w:r>
      <w:r w:rsidR="00FF159F" w:rsidRPr="00FF159F">
        <w:rPr>
          <w:i/>
          <w:iCs/>
        </w:rPr>
        <w:t>php</w:t>
      </w:r>
      <w:r>
        <w:rPr>
          <w:i/>
          <w:iCs/>
        </w:rPr>
        <w:t xml:space="preserve">. </w:t>
      </w:r>
      <w:r w:rsidR="00D57D20" w:rsidRPr="00D100E1">
        <w:rPr>
          <w:i/>
          <w:iCs/>
        </w:rPr>
        <w:t>Model</w:t>
      </w:r>
      <w:r w:rsidR="00D57D20">
        <w:t xml:space="preserve"> ini berfungsi untuk menampilkan data kurikulum </w:t>
      </w:r>
      <w:r w:rsidR="00D100E1">
        <w:t>pada</w:t>
      </w:r>
      <w:r w:rsidR="00D57D20">
        <w:t xml:space="preserve"> tabel r_kurikulum</w:t>
      </w:r>
      <w:r w:rsidR="00D100E1">
        <w:t xml:space="preserve"> dengan p</w:t>
      </w:r>
      <w:r w:rsidR="00D57D20">
        <w:t xml:space="preserve">erintah </w:t>
      </w:r>
      <w:r w:rsidR="00F34758">
        <w:t>yang</w:t>
      </w:r>
      <w:r w:rsidR="00D57D20">
        <w:t xml:space="preserve"> terdapat pada baris nomor 14 hingga 1</w:t>
      </w:r>
      <w:r w:rsidR="00A470D4">
        <w:t>6</w:t>
      </w:r>
      <w:r w:rsidR="00D57D20">
        <w:t>.</w:t>
      </w:r>
    </w:p>
    <w:p w14:paraId="0414F2AD" w14:textId="1EDD7A38" w:rsidR="005E2DF5" w:rsidRDefault="006A5513" w:rsidP="002D00EC">
      <w:pPr>
        <w:pStyle w:val="ListParagraph"/>
        <w:numPr>
          <w:ilvl w:val="0"/>
          <w:numId w:val="19"/>
        </w:numPr>
      </w:pPr>
      <w:r w:rsidRPr="00846F3F">
        <w:rPr>
          <w:i/>
          <w:iCs/>
        </w:rPr>
        <w:t>View</w:t>
      </w:r>
      <w:r>
        <w:t xml:space="preserve"> </w:t>
      </w:r>
      <w:r w:rsidR="005E2DF5">
        <w:t>Pengelolaan Kurikulum</w:t>
      </w:r>
    </w:p>
    <w:p w14:paraId="6F72E3AB" w14:textId="695D304A" w:rsidR="008349A3" w:rsidRDefault="006010E4" w:rsidP="00E17BE2">
      <w:pPr>
        <w:spacing w:line="240" w:lineRule="auto"/>
        <w:ind w:left="720"/>
      </w:pPr>
      <w:r w:rsidRPr="006010E4">
        <w:rPr>
          <w:noProof/>
        </w:rPr>
        <w:drawing>
          <wp:inline distT="0" distB="0" distL="0" distR="0" wp14:anchorId="166F1AD2" wp14:editId="58A4F800">
            <wp:extent cx="4140000" cy="4046966"/>
            <wp:effectExtent l="19050" t="19050" r="1333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1875"/>
                    <a:stretch/>
                  </pic:blipFill>
                  <pic:spPr bwMode="auto">
                    <a:xfrm>
                      <a:off x="0" y="0"/>
                      <a:ext cx="4140000" cy="4046966"/>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12E6F0" w14:textId="2D290B9C" w:rsidR="00E17BE2" w:rsidRPr="00E17BE2" w:rsidRDefault="005E2DF5" w:rsidP="00793537">
      <w:pPr>
        <w:pStyle w:val="Heading4"/>
        <w:ind w:left="284"/>
      </w:pPr>
      <w:bookmarkStart w:id="78" w:name="_Toc95421211"/>
      <w:r>
        <w:t>Gambar 4.1</w:t>
      </w:r>
      <w:r w:rsidR="00846F3F">
        <w:t>1</w:t>
      </w:r>
      <w:r>
        <w:t xml:space="preserve"> </w:t>
      </w:r>
      <w:r w:rsidR="006A5513">
        <w:rPr>
          <w:i/>
          <w:iCs w:val="0"/>
        </w:rPr>
        <w:t>View</w:t>
      </w:r>
      <w:r>
        <w:rPr>
          <w:i/>
          <w:iCs w:val="0"/>
        </w:rPr>
        <w:t xml:space="preserve"> </w:t>
      </w:r>
      <w:r>
        <w:t>Pengelolaan Kurikulum</w:t>
      </w:r>
      <w:bookmarkEnd w:id="78"/>
    </w:p>
    <w:p w14:paraId="4A9DDD8B" w14:textId="180177E6" w:rsidR="00793537" w:rsidRDefault="00D57D20" w:rsidP="00DC0574">
      <w:pPr>
        <w:ind w:left="720" w:firstLine="360"/>
        <w:rPr>
          <w:i/>
          <w:iCs/>
        </w:rPr>
      </w:pPr>
      <w:r>
        <w:t>Gambar 4.11 merupakan kode program</w:t>
      </w:r>
      <w:r w:rsidR="00D100E1">
        <w:t xml:space="preserve"> </w:t>
      </w:r>
      <w:r w:rsidR="00D100E1" w:rsidRPr="00D100E1">
        <w:rPr>
          <w:i/>
          <w:iCs/>
        </w:rPr>
        <w:t>view</w:t>
      </w:r>
      <w:r>
        <w:t xml:space="preserve"> pengelolaan kurikulum</w:t>
      </w:r>
      <w:r w:rsidR="00D100E1">
        <w:t xml:space="preserve">. </w:t>
      </w:r>
      <w:r w:rsidR="00D100E1" w:rsidRPr="00D100E1">
        <w:rPr>
          <w:i/>
          <w:iCs/>
        </w:rPr>
        <w:t>View</w:t>
      </w:r>
      <w:r w:rsidR="00D100E1">
        <w:rPr>
          <w:i/>
          <w:iCs/>
        </w:rPr>
        <w:t xml:space="preserve"> </w:t>
      </w:r>
      <w:r w:rsidR="00D100E1">
        <w:t xml:space="preserve">berfungsi untuk menampilkan antar muka </w:t>
      </w:r>
      <w:r w:rsidR="00D100E1" w:rsidRPr="00D100E1">
        <w:rPr>
          <w:i/>
          <w:iCs/>
        </w:rPr>
        <w:t>(interface)</w:t>
      </w:r>
      <w:r w:rsidR="00E01E6D">
        <w:t xml:space="preserve"> dan </w:t>
      </w:r>
      <w:r w:rsidR="00E01E6D" w:rsidRPr="00E01E6D">
        <w:rPr>
          <w:i/>
          <w:iCs/>
        </w:rPr>
        <w:t>view</w:t>
      </w:r>
      <w:r w:rsidR="00E01E6D">
        <w:rPr>
          <w:i/>
          <w:iCs/>
        </w:rPr>
        <w:t xml:space="preserve"> </w:t>
      </w:r>
      <w:r w:rsidR="00E01E6D">
        <w:t xml:space="preserve">terletak pada direktori </w:t>
      </w:r>
      <w:r w:rsidR="00E01E6D">
        <w:rPr>
          <w:i/>
          <w:iCs/>
        </w:rPr>
        <w:t>views/content</w:t>
      </w:r>
      <w:r w:rsidR="00F80FE0">
        <w:rPr>
          <w:i/>
          <w:iCs/>
        </w:rPr>
        <w:t xml:space="preserve"> </w:t>
      </w:r>
      <w:r w:rsidR="00F80FE0">
        <w:t xml:space="preserve">dengan nama file </w:t>
      </w:r>
      <w:r w:rsidR="00F80FE0">
        <w:rPr>
          <w:i/>
          <w:iCs/>
        </w:rPr>
        <w:t>kurikulum.</w:t>
      </w:r>
      <w:r w:rsidR="00FF159F" w:rsidRPr="00FF159F">
        <w:rPr>
          <w:i/>
          <w:iCs/>
        </w:rPr>
        <w:t>php</w:t>
      </w:r>
      <w:r w:rsidR="00D100E1">
        <w:rPr>
          <w:i/>
          <w:iCs/>
        </w:rPr>
        <w:t xml:space="preserve">. </w:t>
      </w:r>
      <w:r w:rsidR="00D100E1">
        <w:t xml:space="preserve">Pada gambar 4.11 menampilkan kode program untuk tabel, baris </w:t>
      </w:r>
      <w:r w:rsidR="00336FEF">
        <w:t xml:space="preserve">22 hingga 37 menampilkan data yang diambil dari tabel r_kurikulum pada </w:t>
      </w:r>
      <w:r w:rsidR="005A7A6E" w:rsidRPr="005A7A6E">
        <w:rPr>
          <w:i/>
          <w:iCs/>
        </w:rPr>
        <w:t>database</w:t>
      </w:r>
      <w:r w:rsidR="00336FEF">
        <w:rPr>
          <w:i/>
          <w:iCs/>
        </w:rPr>
        <w:t>.</w:t>
      </w:r>
      <w:r w:rsidR="00F80FE0">
        <w:rPr>
          <w:i/>
          <w:iCs/>
        </w:rPr>
        <w:t xml:space="preserve"> </w:t>
      </w:r>
      <w:r w:rsidR="00F80FE0">
        <w:t>Baris 33 adalah tombol untuk menampilkan halaman mata kuliah, baris 34 adalah tombol untuk melakukan edit kurikulum dan baris 35 adalah tombol untuk melakukan hapus kurikulum.</w:t>
      </w:r>
      <w:r w:rsidR="00793537">
        <w:rPr>
          <w:i/>
          <w:iCs/>
        </w:rPr>
        <w:br w:type="page"/>
      </w:r>
    </w:p>
    <w:p w14:paraId="749A70F6" w14:textId="1AAF1AA5" w:rsidR="002A24EA" w:rsidRDefault="00846F3F" w:rsidP="002D00EC">
      <w:pPr>
        <w:pStyle w:val="ListParagraph"/>
        <w:numPr>
          <w:ilvl w:val="0"/>
          <w:numId w:val="19"/>
        </w:numPr>
      </w:pPr>
      <w:r>
        <w:rPr>
          <w:i/>
          <w:iCs/>
        </w:rPr>
        <w:lastRenderedPageBreak/>
        <w:t>Controller</w:t>
      </w:r>
      <w:r w:rsidR="002A24EA">
        <w:t xml:space="preserve"> Pengelolaan Kurikulum</w:t>
      </w:r>
    </w:p>
    <w:p w14:paraId="27FB581B" w14:textId="700B7E4E" w:rsidR="002A24EA" w:rsidRDefault="0015143B" w:rsidP="00246D17">
      <w:pPr>
        <w:spacing w:line="240" w:lineRule="auto"/>
        <w:ind w:left="720"/>
      </w:pPr>
      <w:r w:rsidRPr="0015143B">
        <w:rPr>
          <w:noProof/>
        </w:rPr>
        <w:drawing>
          <wp:inline distT="0" distB="0" distL="0" distR="0" wp14:anchorId="03F96B9A" wp14:editId="44D994C7">
            <wp:extent cx="4140000" cy="3060000"/>
            <wp:effectExtent l="19050" t="19050" r="13335" b="2667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40000" cy="3060000"/>
                    </a:xfrm>
                    <a:prstGeom prst="rect">
                      <a:avLst/>
                    </a:prstGeom>
                    <a:ln>
                      <a:solidFill>
                        <a:schemeClr val="tx1"/>
                      </a:solidFill>
                    </a:ln>
                  </pic:spPr>
                </pic:pic>
              </a:graphicData>
            </a:graphic>
          </wp:inline>
        </w:drawing>
      </w:r>
    </w:p>
    <w:p w14:paraId="57B37472" w14:textId="0CD33426" w:rsidR="001B306C" w:rsidRDefault="001B306C" w:rsidP="001B306C">
      <w:pPr>
        <w:pStyle w:val="Heading4"/>
        <w:ind w:left="284"/>
      </w:pPr>
      <w:bookmarkStart w:id="79" w:name="_Toc95421212"/>
      <w:r>
        <w:t>Gambar 4.1</w:t>
      </w:r>
      <w:r w:rsidR="00846F3F">
        <w:t>2</w:t>
      </w:r>
      <w:r>
        <w:t xml:space="preserve"> </w:t>
      </w:r>
      <w:r w:rsidR="00846F3F">
        <w:rPr>
          <w:i/>
          <w:iCs w:val="0"/>
        </w:rPr>
        <w:t>Controller</w:t>
      </w:r>
      <w:r>
        <w:rPr>
          <w:i/>
          <w:iCs w:val="0"/>
        </w:rPr>
        <w:t xml:space="preserve"> </w:t>
      </w:r>
      <w:r>
        <w:t>Pengelolaan Kurikulum</w:t>
      </w:r>
      <w:bookmarkEnd w:id="79"/>
    </w:p>
    <w:p w14:paraId="6CB1F0A1" w14:textId="2FC38EBC" w:rsidR="00F80FE0" w:rsidRDefault="00336FEF" w:rsidP="00E17BE2">
      <w:pPr>
        <w:ind w:left="720" w:firstLine="414"/>
      </w:pPr>
      <w:r>
        <w:t xml:space="preserve">Pada gambar 4.12 merupakan </w:t>
      </w:r>
      <w:r>
        <w:rPr>
          <w:i/>
          <w:iCs/>
        </w:rPr>
        <w:t xml:space="preserve">controller </w:t>
      </w:r>
      <w:r>
        <w:t>pengelolaan kurikulum</w:t>
      </w:r>
      <w:r w:rsidR="00F80FE0">
        <w:t xml:space="preserve"> dan </w:t>
      </w:r>
      <w:r w:rsidR="00F80FE0">
        <w:rPr>
          <w:i/>
          <w:iCs/>
        </w:rPr>
        <w:t xml:space="preserve">controller </w:t>
      </w:r>
      <w:r w:rsidR="00F80FE0">
        <w:t xml:space="preserve">ini terletak pada direktori </w:t>
      </w:r>
      <w:r w:rsidR="00F80FE0">
        <w:rPr>
          <w:i/>
          <w:iCs/>
        </w:rPr>
        <w:t xml:space="preserve">controller </w:t>
      </w:r>
      <w:r w:rsidR="00F80FE0">
        <w:t xml:space="preserve">dengan nama file </w:t>
      </w:r>
      <w:r w:rsidR="00F80FE0" w:rsidRPr="00F80FE0">
        <w:rPr>
          <w:i/>
          <w:iCs/>
        </w:rPr>
        <w:t>Distribus</w:t>
      </w:r>
      <w:r w:rsidR="00F80FE0">
        <w:rPr>
          <w:i/>
          <w:iCs/>
        </w:rPr>
        <w:t>i</w:t>
      </w:r>
      <w:r w:rsidR="00F80FE0" w:rsidRPr="00F80FE0">
        <w:rPr>
          <w:i/>
          <w:iCs/>
        </w:rPr>
        <w:t>.</w:t>
      </w:r>
      <w:r w:rsidR="00FF159F" w:rsidRPr="00FF159F">
        <w:rPr>
          <w:i/>
          <w:iCs/>
        </w:rPr>
        <w:t>php</w:t>
      </w:r>
      <w:r w:rsidR="00F80FE0">
        <w:t xml:space="preserve">. </w:t>
      </w:r>
      <w:r>
        <w:rPr>
          <w:i/>
          <w:iCs/>
        </w:rPr>
        <w:t xml:space="preserve">Controller </w:t>
      </w:r>
      <w:r>
        <w:t xml:space="preserve">ini berfungsi untuk melakukan pemanggilan </w:t>
      </w:r>
      <w:r>
        <w:rPr>
          <w:i/>
          <w:iCs/>
        </w:rPr>
        <w:t xml:space="preserve">model </w:t>
      </w:r>
      <w:r>
        <w:t xml:space="preserve">dan </w:t>
      </w:r>
      <w:r>
        <w:rPr>
          <w:i/>
          <w:iCs/>
        </w:rPr>
        <w:t xml:space="preserve">view. </w:t>
      </w:r>
      <w:r>
        <w:t xml:space="preserve">Baris 475 dan 476 adalah fungsi untuk melakukan pemanggilan </w:t>
      </w:r>
      <w:r w:rsidRPr="00E01E6D">
        <w:rPr>
          <w:i/>
          <w:iCs/>
        </w:rPr>
        <w:t xml:space="preserve">model </w:t>
      </w:r>
      <w:r w:rsidR="00E01E6D">
        <w:t xml:space="preserve">dengan </w:t>
      </w:r>
      <w:r w:rsidR="00E01E6D" w:rsidRPr="00E01E6D">
        <w:rPr>
          <w:i/>
          <w:iCs/>
        </w:rPr>
        <w:t>method</w:t>
      </w:r>
      <w:r w:rsidR="00E01E6D">
        <w:rPr>
          <w:i/>
          <w:iCs/>
        </w:rPr>
        <w:t xml:space="preserve"> </w:t>
      </w:r>
      <w:r w:rsidR="00E01E6D" w:rsidRPr="00E01E6D">
        <w:t>getAllKurikulum</w:t>
      </w:r>
      <w:r w:rsidR="00E01E6D">
        <w:t xml:space="preserve">. Pada baris 47 berfungsi untuk judul pada halaman yang akan ditampilkan. Kemudian pada baris 479 berfungsi untuk mengambil </w:t>
      </w:r>
      <w:r w:rsidR="00E01E6D" w:rsidRPr="00E01E6D">
        <w:rPr>
          <w:i/>
          <w:iCs/>
        </w:rPr>
        <w:t>file view</w:t>
      </w:r>
      <w:r w:rsidR="00E01E6D">
        <w:t xml:space="preserve"> yang akan ditampilkan dan baris 486 berfungsi untuk menampilkan </w:t>
      </w:r>
      <w:r w:rsidR="00E01E6D" w:rsidRPr="00E01E6D">
        <w:rPr>
          <w:i/>
          <w:iCs/>
        </w:rPr>
        <w:t>view</w:t>
      </w:r>
      <w:r w:rsidR="00F80FE0">
        <w:rPr>
          <w:i/>
          <w:iCs/>
        </w:rPr>
        <w:t xml:space="preserve"> </w:t>
      </w:r>
      <w:r w:rsidR="00F80FE0" w:rsidRPr="00F80FE0">
        <w:t>utama</w:t>
      </w:r>
      <w:r w:rsidR="00F80FE0">
        <w:t xml:space="preserve"> yang terletak pada direktori </w:t>
      </w:r>
      <w:r w:rsidR="00F80FE0" w:rsidRPr="00F80FE0">
        <w:rPr>
          <w:i/>
          <w:iCs/>
        </w:rPr>
        <w:t>views/index.</w:t>
      </w:r>
      <w:r w:rsidR="00FF159F" w:rsidRPr="00FF159F">
        <w:rPr>
          <w:i/>
          <w:iCs/>
        </w:rPr>
        <w:t>php</w:t>
      </w:r>
      <w:r w:rsidR="00E01E6D">
        <w:rPr>
          <w:i/>
          <w:iCs/>
        </w:rPr>
        <w:t>.</w:t>
      </w:r>
    </w:p>
    <w:p w14:paraId="4DDDFF2B" w14:textId="4EBE117E" w:rsidR="00846F3F" w:rsidRDefault="00846F3F" w:rsidP="002D00EC">
      <w:pPr>
        <w:pStyle w:val="ListParagraph"/>
        <w:numPr>
          <w:ilvl w:val="0"/>
          <w:numId w:val="18"/>
        </w:numPr>
      </w:pPr>
      <w:r>
        <w:t xml:space="preserve">Kode Program Pengelolaan </w:t>
      </w:r>
      <w:r w:rsidR="00F80FE0">
        <w:t>Mata Kuliah</w:t>
      </w:r>
    </w:p>
    <w:p w14:paraId="5892F8CD" w14:textId="77D14C68" w:rsidR="00846F3F" w:rsidRDefault="00846F3F" w:rsidP="002D00EC">
      <w:pPr>
        <w:pStyle w:val="ListParagraph"/>
        <w:numPr>
          <w:ilvl w:val="0"/>
          <w:numId w:val="20"/>
        </w:numPr>
      </w:pPr>
      <w:r w:rsidRPr="00846F3F">
        <w:rPr>
          <w:i/>
          <w:iCs/>
        </w:rPr>
        <w:t>Model</w:t>
      </w:r>
      <w:r>
        <w:t xml:space="preserve"> Pengelolaan </w:t>
      </w:r>
      <w:r w:rsidR="00F80FE0">
        <w:t>Mata Kuliah</w:t>
      </w:r>
    </w:p>
    <w:p w14:paraId="195FA4B2" w14:textId="25A13711" w:rsidR="00846F3F" w:rsidRDefault="00112E20" w:rsidP="00846F3F">
      <w:pPr>
        <w:spacing w:line="240" w:lineRule="auto"/>
        <w:ind w:left="360" w:firstLine="360"/>
      </w:pPr>
      <w:r w:rsidRPr="00A470D4">
        <w:rPr>
          <w:noProof/>
        </w:rPr>
        <w:drawing>
          <wp:inline distT="0" distB="0" distL="0" distR="0" wp14:anchorId="34CA601E" wp14:editId="590F7113">
            <wp:extent cx="4140000" cy="1145395"/>
            <wp:effectExtent l="19050" t="19050" r="1333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1145395"/>
                    </a:xfrm>
                    <a:prstGeom prst="rect">
                      <a:avLst/>
                    </a:prstGeom>
                    <a:ln>
                      <a:solidFill>
                        <a:schemeClr val="tx1"/>
                      </a:solidFill>
                    </a:ln>
                  </pic:spPr>
                </pic:pic>
              </a:graphicData>
            </a:graphic>
          </wp:inline>
        </w:drawing>
      </w:r>
    </w:p>
    <w:p w14:paraId="053DFA70" w14:textId="6A2D5FA5" w:rsidR="00846F3F" w:rsidRDefault="00846F3F" w:rsidP="00846F3F">
      <w:pPr>
        <w:pStyle w:val="Heading4"/>
        <w:ind w:left="284"/>
      </w:pPr>
      <w:bookmarkStart w:id="80" w:name="_Toc95421213"/>
      <w:r>
        <w:t xml:space="preserve">Gambar 4.13 </w:t>
      </w:r>
      <w:r>
        <w:rPr>
          <w:i/>
          <w:iCs w:val="0"/>
        </w:rPr>
        <w:t xml:space="preserve">Model </w:t>
      </w:r>
      <w:r>
        <w:t xml:space="preserve">Pengelolaan </w:t>
      </w:r>
      <w:r w:rsidR="00F80FE0">
        <w:t>Mata Kuliah</w:t>
      </w:r>
      <w:bookmarkEnd w:id="80"/>
    </w:p>
    <w:p w14:paraId="69BB3679" w14:textId="77777777" w:rsidR="00793537" w:rsidRPr="00793537" w:rsidRDefault="00793537" w:rsidP="00793537"/>
    <w:p w14:paraId="1CAC68A0" w14:textId="5F947B09" w:rsidR="00282EC7" w:rsidRPr="00282EC7" w:rsidRDefault="00282EC7" w:rsidP="00282EC7">
      <w:pPr>
        <w:ind w:left="720" w:firstLine="360"/>
      </w:pPr>
      <w:r>
        <w:lastRenderedPageBreak/>
        <w:t>Gambar 4.10 merupakan</w:t>
      </w:r>
      <w:r w:rsidRPr="00D100E1">
        <w:rPr>
          <w:i/>
          <w:iCs/>
        </w:rPr>
        <w:t xml:space="preserve"> model</w:t>
      </w:r>
      <w:r>
        <w:t xml:space="preserve"> untuk pengelolaan mata kuliah</w:t>
      </w:r>
      <w:r w:rsidRPr="00D100E1">
        <w:rPr>
          <w:i/>
          <w:iCs/>
        </w:rPr>
        <w:t>. Model</w:t>
      </w:r>
      <w:r>
        <w:t xml:space="preserve"> ini terletak pada direktori </w:t>
      </w:r>
      <w:r w:rsidRPr="006010E4">
        <w:rPr>
          <w:i/>
          <w:iCs/>
        </w:rPr>
        <w:t>models</w:t>
      </w:r>
      <w:r>
        <w:rPr>
          <w:i/>
          <w:iCs/>
        </w:rPr>
        <w:t xml:space="preserve"> </w:t>
      </w:r>
      <w:r>
        <w:t xml:space="preserve">dengan nama file </w:t>
      </w:r>
      <w:r w:rsidRPr="006010E4">
        <w:rPr>
          <w:i/>
          <w:iCs/>
        </w:rPr>
        <w:t>Distribusi_model.</w:t>
      </w:r>
      <w:r w:rsidR="00FF159F" w:rsidRPr="00FF159F">
        <w:rPr>
          <w:i/>
          <w:iCs/>
        </w:rPr>
        <w:t>php</w:t>
      </w:r>
      <w:r>
        <w:rPr>
          <w:i/>
          <w:iCs/>
        </w:rPr>
        <w:t xml:space="preserve">. </w:t>
      </w:r>
      <w:r w:rsidRPr="00D100E1">
        <w:rPr>
          <w:i/>
          <w:iCs/>
        </w:rPr>
        <w:t>Model</w:t>
      </w:r>
      <w:r>
        <w:t xml:space="preserve"> ini berfungsi untuk menampilkan data mata kuliah pada tabel r_kurikulum dari </w:t>
      </w:r>
      <w:r w:rsidR="005A7A6E" w:rsidRPr="005A7A6E">
        <w:rPr>
          <w:i/>
          <w:iCs/>
        </w:rPr>
        <w:t>database</w:t>
      </w:r>
      <w:r>
        <w:t xml:space="preserve"> dengan perintah untuk terdapat pada baris nomor 14 hingga 16.</w:t>
      </w:r>
    </w:p>
    <w:p w14:paraId="35BD4FE3" w14:textId="2FCFB777" w:rsidR="00846F3F" w:rsidRDefault="00846F3F" w:rsidP="002D00EC">
      <w:pPr>
        <w:pStyle w:val="ListParagraph"/>
        <w:numPr>
          <w:ilvl w:val="0"/>
          <w:numId w:val="20"/>
        </w:numPr>
      </w:pPr>
      <w:r w:rsidRPr="00846F3F">
        <w:rPr>
          <w:i/>
          <w:iCs/>
        </w:rPr>
        <w:t>View</w:t>
      </w:r>
      <w:r>
        <w:t xml:space="preserve"> Pengelolaan </w:t>
      </w:r>
      <w:r w:rsidR="00F80FE0">
        <w:t>Mata Kuliah</w:t>
      </w:r>
    </w:p>
    <w:p w14:paraId="3AAE8FF5" w14:textId="313ED663" w:rsidR="00846F3F" w:rsidRDefault="00E17BE2" w:rsidP="00846F3F">
      <w:pPr>
        <w:spacing w:line="240" w:lineRule="auto"/>
        <w:ind w:left="720"/>
      </w:pPr>
      <w:r w:rsidRPr="00E17BE2">
        <w:rPr>
          <w:noProof/>
        </w:rPr>
        <w:drawing>
          <wp:inline distT="0" distB="0" distL="0" distR="0" wp14:anchorId="52B36051" wp14:editId="2A39AF2C">
            <wp:extent cx="4140000" cy="3000861"/>
            <wp:effectExtent l="19050" t="19050" r="1333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40000" cy="3000861"/>
                    </a:xfrm>
                    <a:prstGeom prst="rect">
                      <a:avLst/>
                    </a:prstGeom>
                    <a:ln>
                      <a:solidFill>
                        <a:schemeClr val="tx1"/>
                      </a:solidFill>
                    </a:ln>
                  </pic:spPr>
                </pic:pic>
              </a:graphicData>
            </a:graphic>
          </wp:inline>
        </w:drawing>
      </w:r>
    </w:p>
    <w:p w14:paraId="55D57156" w14:textId="05F2A0E1" w:rsidR="00846F3F" w:rsidRDefault="00846F3F" w:rsidP="00846F3F">
      <w:pPr>
        <w:pStyle w:val="Heading4"/>
        <w:ind w:left="284"/>
      </w:pPr>
      <w:bookmarkStart w:id="81" w:name="_Toc95421214"/>
      <w:r>
        <w:t xml:space="preserve">Gambar 4.14 </w:t>
      </w:r>
      <w:r>
        <w:rPr>
          <w:i/>
          <w:iCs w:val="0"/>
        </w:rPr>
        <w:t xml:space="preserve">View </w:t>
      </w:r>
      <w:r>
        <w:t xml:space="preserve">Pengelolaan </w:t>
      </w:r>
      <w:r w:rsidR="00F80FE0">
        <w:t>Mata Kuliah</w:t>
      </w:r>
      <w:bookmarkEnd w:id="81"/>
    </w:p>
    <w:p w14:paraId="48128AEA" w14:textId="7CC44018" w:rsidR="00526E37" w:rsidRPr="00526E37" w:rsidRDefault="00526E37" w:rsidP="00526E37">
      <w:pPr>
        <w:ind w:left="720" w:firstLine="360"/>
      </w:pPr>
      <w:r>
        <w:t xml:space="preserve">Pada gambar 4.14 merupakan </w:t>
      </w:r>
      <w:r>
        <w:rPr>
          <w:i/>
          <w:iCs/>
        </w:rPr>
        <w:t xml:space="preserve">view </w:t>
      </w:r>
      <w:r>
        <w:t xml:space="preserve">pengelolaan mata kuliah dan terletak pada direktori </w:t>
      </w:r>
      <w:r w:rsidRPr="00526E37">
        <w:rPr>
          <w:i/>
          <w:iCs/>
        </w:rPr>
        <w:t>views/content</w:t>
      </w:r>
      <w:r>
        <w:rPr>
          <w:i/>
          <w:iCs/>
        </w:rPr>
        <w:t xml:space="preserve"> </w:t>
      </w:r>
      <w:r>
        <w:t xml:space="preserve">dengan nama file </w:t>
      </w:r>
      <w:r w:rsidRPr="00526E37">
        <w:rPr>
          <w:i/>
          <w:iCs/>
        </w:rPr>
        <w:t>matakuliah.</w:t>
      </w:r>
      <w:r w:rsidR="00FF159F" w:rsidRPr="00FF159F">
        <w:rPr>
          <w:i/>
          <w:iCs/>
        </w:rPr>
        <w:t>php</w:t>
      </w:r>
      <w:r>
        <w:rPr>
          <w:i/>
          <w:iCs/>
        </w:rPr>
        <w:t xml:space="preserve">. </w:t>
      </w:r>
      <w:r>
        <w:t xml:space="preserve">Pada </w:t>
      </w:r>
      <w:r w:rsidRPr="00526E37">
        <w:rPr>
          <w:i/>
          <w:iCs/>
        </w:rPr>
        <w:t>view</w:t>
      </w:r>
      <w:r>
        <w:rPr>
          <w:i/>
          <w:iCs/>
        </w:rPr>
        <w:t xml:space="preserve"> </w:t>
      </w:r>
      <w:r>
        <w:t>pengelolaan mata kuliah akan ditampilkan daftar mata kuliah berdasarkan filter kurikulum dan semester yang dibuat pada baris 11 hingga 39.</w:t>
      </w:r>
    </w:p>
    <w:p w14:paraId="16CC431D" w14:textId="77777777" w:rsidR="00793537" w:rsidRDefault="00793537">
      <w:pPr>
        <w:spacing w:after="160" w:line="259" w:lineRule="auto"/>
        <w:jc w:val="left"/>
        <w:rPr>
          <w:i/>
          <w:iCs/>
        </w:rPr>
      </w:pPr>
      <w:r>
        <w:rPr>
          <w:i/>
          <w:iCs/>
        </w:rPr>
        <w:br w:type="page"/>
      </w:r>
    </w:p>
    <w:p w14:paraId="7869C715" w14:textId="09337997" w:rsidR="00846F3F" w:rsidRDefault="00846F3F" w:rsidP="002D00EC">
      <w:pPr>
        <w:pStyle w:val="ListParagraph"/>
        <w:numPr>
          <w:ilvl w:val="0"/>
          <w:numId w:val="20"/>
        </w:numPr>
      </w:pPr>
      <w:r>
        <w:rPr>
          <w:i/>
          <w:iCs/>
        </w:rPr>
        <w:lastRenderedPageBreak/>
        <w:t>Controller</w:t>
      </w:r>
      <w:r>
        <w:t xml:space="preserve"> Pengelolaan </w:t>
      </w:r>
      <w:r w:rsidR="00F80FE0">
        <w:t>Mata Kuliah</w:t>
      </w:r>
    </w:p>
    <w:p w14:paraId="0D075E7A" w14:textId="11E61245" w:rsidR="00846F3F" w:rsidRDefault="004D4197" w:rsidP="00846F3F">
      <w:pPr>
        <w:spacing w:line="240" w:lineRule="auto"/>
        <w:ind w:left="720"/>
      </w:pPr>
      <w:r w:rsidRPr="004D4197">
        <w:rPr>
          <w:noProof/>
        </w:rPr>
        <w:drawing>
          <wp:inline distT="0" distB="0" distL="0" distR="0" wp14:anchorId="425794EB" wp14:editId="60C08D78">
            <wp:extent cx="4140000" cy="2392452"/>
            <wp:effectExtent l="19050" t="19050" r="13335" b="273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40000" cy="2392452"/>
                    </a:xfrm>
                    <a:prstGeom prst="rect">
                      <a:avLst/>
                    </a:prstGeom>
                    <a:ln>
                      <a:solidFill>
                        <a:schemeClr val="tx1"/>
                      </a:solidFill>
                    </a:ln>
                  </pic:spPr>
                </pic:pic>
              </a:graphicData>
            </a:graphic>
          </wp:inline>
        </w:drawing>
      </w:r>
    </w:p>
    <w:p w14:paraId="6EC02CE2" w14:textId="77CF00A0" w:rsidR="00846F3F" w:rsidRDefault="00846F3F" w:rsidP="00F80FE0">
      <w:pPr>
        <w:pStyle w:val="Heading4"/>
        <w:ind w:left="284"/>
      </w:pPr>
      <w:bookmarkStart w:id="82" w:name="_Toc95421215"/>
      <w:r>
        <w:t xml:space="preserve">Gambar 4.15 </w:t>
      </w:r>
      <w:r>
        <w:rPr>
          <w:i/>
          <w:iCs w:val="0"/>
        </w:rPr>
        <w:t xml:space="preserve">Controller </w:t>
      </w:r>
      <w:r>
        <w:t xml:space="preserve">Pengelolaan </w:t>
      </w:r>
      <w:r w:rsidR="00F80FE0">
        <w:t>Mata Kuliah</w:t>
      </w:r>
      <w:bookmarkEnd w:id="82"/>
    </w:p>
    <w:p w14:paraId="5B57E280" w14:textId="01BB94DD" w:rsidR="004D4197" w:rsidRPr="004D4197" w:rsidRDefault="004D4197" w:rsidP="004D4197">
      <w:pPr>
        <w:ind w:left="720" w:firstLine="273"/>
      </w:pPr>
      <w:r>
        <w:t xml:space="preserve">Pada gambar 4.15 merupakan controller pengelolaan mata kuliah dan terletak pada direktori </w:t>
      </w:r>
      <w:r>
        <w:rPr>
          <w:i/>
          <w:iCs/>
        </w:rPr>
        <w:t xml:space="preserve">controller </w:t>
      </w:r>
      <w:r>
        <w:t xml:space="preserve">dengan nama file </w:t>
      </w:r>
      <w:r w:rsidRPr="004D4197">
        <w:rPr>
          <w:i/>
          <w:iCs/>
        </w:rPr>
        <w:t>Distribusi.</w:t>
      </w:r>
      <w:r w:rsidR="00FF159F" w:rsidRPr="00FF159F">
        <w:rPr>
          <w:i/>
          <w:iCs/>
        </w:rPr>
        <w:t>php</w:t>
      </w:r>
      <w:r w:rsidRPr="004D4197">
        <w:rPr>
          <w:i/>
          <w:iCs/>
        </w:rPr>
        <w:t>.</w:t>
      </w:r>
      <w:r>
        <w:rPr>
          <w:i/>
          <w:iCs/>
        </w:rPr>
        <w:t xml:space="preserve"> </w:t>
      </w:r>
      <w:r>
        <w:t xml:space="preserve">pada baris 535 dan 536 adalah pemanggilan </w:t>
      </w:r>
      <w:r w:rsidRPr="004D4197">
        <w:rPr>
          <w:i/>
          <w:iCs/>
        </w:rPr>
        <w:t>Model</w:t>
      </w:r>
      <w:r>
        <w:rPr>
          <w:i/>
          <w:iCs/>
        </w:rPr>
        <w:t xml:space="preserve">, </w:t>
      </w:r>
      <w:r>
        <w:t xml:space="preserve">baris 541 berfungsi untuk menampilkan judul dan </w:t>
      </w:r>
      <w:r w:rsidR="00794958">
        <w:t xml:space="preserve">baris 542 berfungsi untuk menampilkan </w:t>
      </w:r>
      <w:r w:rsidR="00794958" w:rsidRPr="00794958">
        <w:rPr>
          <w:i/>
          <w:iCs/>
        </w:rPr>
        <w:t>view</w:t>
      </w:r>
      <w:r w:rsidR="00794958">
        <w:rPr>
          <w:i/>
          <w:iCs/>
        </w:rPr>
        <w:t>.</w:t>
      </w:r>
    </w:p>
    <w:p w14:paraId="5D86CDA4" w14:textId="16323122" w:rsidR="00846F3F" w:rsidRDefault="00846F3F" w:rsidP="002D00EC">
      <w:pPr>
        <w:pStyle w:val="ListParagraph"/>
        <w:numPr>
          <w:ilvl w:val="0"/>
          <w:numId w:val="18"/>
        </w:numPr>
      </w:pPr>
      <w:r>
        <w:t xml:space="preserve">Kode Program </w:t>
      </w:r>
      <w:r w:rsidR="00794958">
        <w:t>Pengisian Distribusi Beban Ajar</w:t>
      </w:r>
    </w:p>
    <w:p w14:paraId="178BEA04" w14:textId="28A9F33B" w:rsidR="00846F3F" w:rsidRDefault="00846F3F" w:rsidP="002D00EC">
      <w:pPr>
        <w:pStyle w:val="ListParagraph"/>
        <w:numPr>
          <w:ilvl w:val="0"/>
          <w:numId w:val="21"/>
        </w:numPr>
      </w:pPr>
      <w:r w:rsidRPr="00846F3F">
        <w:rPr>
          <w:i/>
          <w:iCs/>
        </w:rPr>
        <w:t>Model</w:t>
      </w:r>
      <w:r>
        <w:t xml:space="preserve"> </w:t>
      </w:r>
      <w:r w:rsidR="005570C8">
        <w:t>Pengisian Distribusi Beban Ajar</w:t>
      </w:r>
    </w:p>
    <w:p w14:paraId="6D9D6255" w14:textId="0DCF3BDF" w:rsidR="00846F3F" w:rsidRDefault="005570C8" w:rsidP="00846F3F">
      <w:pPr>
        <w:spacing w:line="240" w:lineRule="auto"/>
        <w:ind w:left="360" w:firstLine="360"/>
      </w:pPr>
      <w:r w:rsidRPr="005570C8">
        <w:rPr>
          <w:noProof/>
        </w:rPr>
        <w:drawing>
          <wp:inline distT="0" distB="0" distL="0" distR="0" wp14:anchorId="6238888A" wp14:editId="5791CE9A">
            <wp:extent cx="3780000" cy="1517288"/>
            <wp:effectExtent l="19050" t="19050" r="11430" b="260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20847"/>
                    <a:stretch/>
                  </pic:blipFill>
                  <pic:spPr bwMode="auto">
                    <a:xfrm>
                      <a:off x="0" y="0"/>
                      <a:ext cx="3780000" cy="1517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D250A3" w14:textId="6142B155" w:rsidR="00846F3F" w:rsidRDefault="00846F3F" w:rsidP="005570C8">
      <w:pPr>
        <w:pStyle w:val="Heading4"/>
        <w:ind w:left="284"/>
      </w:pPr>
      <w:bookmarkStart w:id="83" w:name="_Toc95421216"/>
      <w:r>
        <w:t xml:space="preserve">Gambar 4.16 </w:t>
      </w:r>
      <w:r>
        <w:rPr>
          <w:i/>
          <w:iCs w:val="0"/>
        </w:rPr>
        <w:t xml:space="preserve">Model </w:t>
      </w:r>
      <w:r w:rsidR="005570C8">
        <w:t>Pengisian Distribusi Beban Ajar</w:t>
      </w:r>
      <w:bookmarkEnd w:id="83"/>
    </w:p>
    <w:p w14:paraId="5699FCD1" w14:textId="0AA85F4E" w:rsidR="00EC2855" w:rsidRPr="00EC2855" w:rsidRDefault="00EC2855" w:rsidP="005F1677">
      <w:pPr>
        <w:ind w:left="720" w:firstLine="360"/>
      </w:pPr>
      <w:r>
        <w:t xml:space="preserve">Pada gambar 4.16 merupakan </w:t>
      </w:r>
      <w:r>
        <w:rPr>
          <w:i/>
          <w:iCs/>
        </w:rPr>
        <w:t xml:space="preserve">model </w:t>
      </w:r>
      <w:r>
        <w:t xml:space="preserve">pengisian distribusi beban ajar yang terletak pada direktori </w:t>
      </w:r>
      <w:r w:rsidRPr="00EC2855">
        <w:rPr>
          <w:i/>
          <w:iCs/>
        </w:rPr>
        <w:t>models</w:t>
      </w:r>
      <w:r>
        <w:rPr>
          <w:i/>
          <w:iCs/>
        </w:rPr>
        <w:t xml:space="preserve"> </w:t>
      </w:r>
      <w:r>
        <w:t xml:space="preserve">dengan nama file </w:t>
      </w:r>
      <w:r w:rsidRPr="00EC2855">
        <w:rPr>
          <w:i/>
          <w:iCs/>
        </w:rPr>
        <w:t>Distribusi_model.</w:t>
      </w:r>
      <w:r w:rsidR="00FF159F" w:rsidRPr="00FF159F">
        <w:rPr>
          <w:i/>
          <w:iCs/>
        </w:rPr>
        <w:t>php</w:t>
      </w:r>
      <w:r>
        <w:rPr>
          <w:i/>
          <w:iCs/>
        </w:rPr>
        <w:t xml:space="preserve">. </w:t>
      </w:r>
      <w:r w:rsidRPr="00EC2855">
        <w:t>Pengisian</w:t>
      </w:r>
      <w:r>
        <w:t xml:space="preserve"> distribusi beban ajar terdapat 2 </w:t>
      </w:r>
      <w:r w:rsidRPr="00EC2855">
        <w:rPr>
          <w:i/>
          <w:iCs/>
        </w:rPr>
        <w:t>method</w:t>
      </w:r>
      <w:r>
        <w:t xml:space="preserve"> yaitu getMatkulDistri yang berfungsi untuk me</w:t>
      </w:r>
      <w:r w:rsidR="005F1677">
        <w:t xml:space="preserve">ngambil data mata kuliah dari tabel r_matakuliah </w:t>
      </w:r>
      <w:r>
        <w:t>dan getKelasType</w:t>
      </w:r>
      <w:r w:rsidR="005F1677">
        <w:t xml:space="preserve"> merupakan pemanggilan tabel m_mahasiswa dengan pengelompokan kelas_id.</w:t>
      </w:r>
    </w:p>
    <w:p w14:paraId="2CF48CB0" w14:textId="77777777" w:rsidR="00793537" w:rsidRDefault="00793537">
      <w:pPr>
        <w:spacing w:after="160" w:line="259" w:lineRule="auto"/>
        <w:jc w:val="left"/>
        <w:rPr>
          <w:i/>
          <w:iCs/>
        </w:rPr>
      </w:pPr>
      <w:r>
        <w:rPr>
          <w:i/>
          <w:iCs/>
        </w:rPr>
        <w:br w:type="page"/>
      </w:r>
    </w:p>
    <w:p w14:paraId="246C5D80" w14:textId="35377E49" w:rsidR="00846F3F" w:rsidRDefault="00846F3F" w:rsidP="002D00EC">
      <w:pPr>
        <w:pStyle w:val="ListParagraph"/>
        <w:numPr>
          <w:ilvl w:val="0"/>
          <w:numId w:val="21"/>
        </w:numPr>
      </w:pPr>
      <w:r w:rsidRPr="00846F3F">
        <w:rPr>
          <w:i/>
          <w:iCs/>
        </w:rPr>
        <w:lastRenderedPageBreak/>
        <w:t>View</w:t>
      </w:r>
      <w:r>
        <w:t xml:space="preserve"> </w:t>
      </w:r>
      <w:r w:rsidR="005570C8">
        <w:t>Pengisian Distribusi Beban Ajar</w:t>
      </w:r>
    </w:p>
    <w:p w14:paraId="6C4BBAA2" w14:textId="0A347DF1" w:rsidR="00846F3F" w:rsidRDefault="00EC2855" w:rsidP="00846F3F">
      <w:pPr>
        <w:spacing w:line="240" w:lineRule="auto"/>
        <w:ind w:left="720"/>
      </w:pPr>
      <w:r w:rsidRPr="00EC2855">
        <w:rPr>
          <w:noProof/>
        </w:rPr>
        <w:drawing>
          <wp:inline distT="0" distB="0" distL="0" distR="0" wp14:anchorId="1AD02AE5" wp14:editId="2C4AA147">
            <wp:extent cx="4140000" cy="2942471"/>
            <wp:effectExtent l="19050" t="19050" r="13335"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40000" cy="2942471"/>
                    </a:xfrm>
                    <a:prstGeom prst="rect">
                      <a:avLst/>
                    </a:prstGeom>
                    <a:ln>
                      <a:solidFill>
                        <a:schemeClr val="tx1"/>
                      </a:solidFill>
                    </a:ln>
                  </pic:spPr>
                </pic:pic>
              </a:graphicData>
            </a:graphic>
          </wp:inline>
        </w:drawing>
      </w:r>
    </w:p>
    <w:p w14:paraId="3043CF77" w14:textId="4619DB9D" w:rsidR="00846F3F" w:rsidRDefault="00846F3F" w:rsidP="005570C8">
      <w:pPr>
        <w:pStyle w:val="Heading4"/>
        <w:ind w:left="284"/>
      </w:pPr>
      <w:bookmarkStart w:id="84" w:name="_Toc95421217"/>
      <w:r>
        <w:t xml:space="preserve">Gambar 4.17 </w:t>
      </w:r>
      <w:r>
        <w:rPr>
          <w:i/>
          <w:iCs w:val="0"/>
        </w:rPr>
        <w:t xml:space="preserve">View </w:t>
      </w:r>
      <w:r w:rsidR="005570C8">
        <w:t>Pengisian Distribusi Beban Ajar</w:t>
      </w:r>
      <w:bookmarkEnd w:id="84"/>
    </w:p>
    <w:p w14:paraId="690AE010" w14:textId="1F3209AF" w:rsidR="00EC2855" w:rsidRPr="005F1677" w:rsidRDefault="005F1677" w:rsidP="005F1677">
      <w:pPr>
        <w:ind w:left="720" w:firstLine="360"/>
      </w:pPr>
      <w:r>
        <w:t xml:space="preserve">Pada gambar 4.17 merupakan </w:t>
      </w:r>
      <w:r w:rsidRPr="005F1677">
        <w:rPr>
          <w:i/>
          <w:iCs/>
        </w:rPr>
        <w:t>view</w:t>
      </w:r>
      <w:r>
        <w:rPr>
          <w:i/>
          <w:iCs/>
        </w:rPr>
        <w:t xml:space="preserve"> </w:t>
      </w:r>
      <w:r>
        <w:t xml:space="preserve">pengisian distribusi beban ajar yang terletak pada direktori </w:t>
      </w:r>
      <w:r w:rsidRPr="005F1677">
        <w:rPr>
          <w:i/>
          <w:iCs/>
        </w:rPr>
        <w:t>views/content</w:t>
      </w:r>
      <w:r>
        <w:rPr>
          <w:i/>
          <w:iCs/>
        </w:rPr>
        <w:t xml:space="preserve"> </w:t>
      </w:r>
      <w:r>
        <w:t>dengan nama file tambahdistribusi.</w:t>
      </w:r>
      <w:r w:rsidR="00FF159F" w:rsidRPr="00FF159F">
        <w:rPr>
          <w:i/>
          <w:iCs/>
        </w:rPr>
        <w:t>php</w:t>
      </w:r>
      <w:r>
        <w:t xml:space="preserve">. </w:t>
      </w:r>
      <w:r w:rsidRPr="005F1677">
        <w:rPr>
          <w:i/>
          <w:iCs/>
        </w:rPr>
        <w:t>View</w:t>
      </w:r>
      <w:r>
        <w:t xml:space="preserve"> ini berfungsi untuk menampilkan pilihan semester dan kurikulum yang kemudian akan menampilkan tabel rombongan belajar sesuai semester.</w:t>
      </w:r>
    </w:p>
    <w:p w14:paraId="347AD063" w14:textId="35E91226" w:rsidR="00846F3F" w:rsidRDefault="00846F3F" w:rsidP="002D00EC">
      <w:pPr>
        <w:pStyle w:val="ListParagraph"/>
        <w:numPr>
          <w:ilvl w:val="0"/>
          <w:numId w:val="21"/>
        </w:numPr>
      </w:pPr>
      <w:r>
        <w:rPr>
          <w:i/>
          <w:iCs/>
        </w:rPr>
        <w:t>Controller</w:t>
      </w:r>
      <w:r>
        <w:t xml:space="preserve"> </w:t>
      </w:r>
      <w:r w:rsidR="005570C8">
        <w:t>Pengisian Distribusi Beban Ajar</w:t>
      </w:r>
    </w:p>
    <w:p w14:paraId="66993CBB" w14:textId="58E6080A" w:rsidR="00846F3F" w:rsidRDefault="00043152" w:rsidP="00846F3F">
      <w:pPr>
        <w:spacing w:line="240" w:lineRule="auto"/>
        <w:ind w:left="720"/>
      </w:pPr>
      <w:r w:rsidRPr="00043152">
        <w:rPr>
          <w:noProof/>
        </w:rPr>
        <w:drawing>
          <wp:inline distT="0" distB="0" distL="0" distR="0" wp14:anchorId="0BCF54CF" wp14:editId="2BF52F44">
            <wp:extent cx="4140000" cy="2345009"/>
            <wp:effectExtent l="19050" t="19050" r="13335"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40000" cy="2345009"/>
                    </a:xfrm>
                    <a:prstGeom prst="rect">
                      <a:avLst/>
                    </a:prstGeom>
                    <a:ln>
                      <a:solidFill>
                        <a:schemeClr val="tx1"/>
                      </a:solidFill>
                    </a:ln>
                  </pic:spPr>
                </pic:pic>
              </a:graphicData>
            </a:graphic>
          </wp:inline>
        </w:drawing>
      </w:r>
    </w:p>
    <w:p w14:paraId="1FBBB8D0" w14:textId="04EFD693" w:rsidR="00846F3F" w:rsidRDefault="00846F3F" w:rsidP="005570C8">
      <w:pPr>
        <w:pStyle w:val="Heading4"/>
        <w:ind w:left="284"/>
      </w:pPr>
      <w:bookmarkStart w:id="85" w:name="_Toc95421218"/>
      <w:r>
        <w:t xml:space="preserve">Gambar 4.18 </w:t>
      </w:r>
      <w:r>
        <w:rPr>
          <w:i/>
          <w:iCs w:val="0"/>
        </w:rPr>
        <w:t xml:space="preserve">Controller </w:t>
      </w:r>
      <w:r w:rsidR="005570C8">
        <w:t>Pengisian Distribusi Beban Ajar</w:t>
      </w:r>
      <w:bookmarkEnd w:id="85"/>
    </w:p>
    <w:p w14:paraId="000782D9" w14:textId="6959BFD6" w:rsidR="005F1677" w:rsidRPr="001B638C" w:rsidRDefault="005F1677" w:rsidP="001B638C">
      <w:pPr>
        <w:ind w:left="720" w:firstLine="273"/>
      </w:pPr>
      <w:r>
        <w:t xml:space="preserve">Pada gambar 4.18 merupakan controller pengisian distribusi beban ajar yang terletak pada </w:t>
      </w:r>
      <w:r w:rsidR="001B638C">
        <w:t xml:space="preserve">direktori </w:t>
      </w:r>
      <w:r w:rsidR="001B638C" w:rsidRPr="001B638C">
        <w:rPr>
          <w:i/>
          <w:iCs/>
        </w:rPr>
        <w:t>controller</w:t>
      </w:r>
      <w:r w:rsidR="001B638C">
        <w:rPr>
          <w:i/>
          <w:iCs/>
        </w:rPr>
        <w:t xml:space="preserve"> </w:t>
      </w:r>
      <w:r w:rsidR="001B638C">
        <w:t xml:space="preserve">dengan nama file </w:t>
      </w:r>
      <w:r w:rsidR="001B638C" w:rsidRPr="001B638C">
        <w:rPr>
          <w:i/>
          <w:iCs/>
        </w:rPr>
        <w:t>Distribusi.</w:t>
      </w:r>
      <w:r w:rsidR="00FF159F" w:rsidRPr="00FF159F">
        <w:rPr>
          <w:i/>
          <w:iCs/>
        </w:rPr>
        <w:t>php</w:t>
      </w:r>
      <w:r w:rsidR="001B638C">
        <w:rPr>
          <w:i/>
          <w:iCs/>
        </w:rPr>
        <w:t xml:space="preserve">. </w:t>
      </w:r>
      <w:r w:rsidR="001B638C">
        <w:lastRenderedPageBreak/>
        <w:t xml:space="preserve">Gambar 4.18 adalah </w:t>
      </w:r>
      <w:r w:rsidR="001B638C" w:rsidRPr="001B638C">
        <w:rPr>
          <w:i/>
          <w:iCs/>
        </w:rPr>
        <w:t>method</w:t>
      </w:r>
      <w:r w:rsidR="001B638C">
        <w:t xml:space="preserve"> yang digunakan untuk memproses halaman pengisian distribusi beban ajar. </w:t>
      </w:r>
    </w:p>
    <w:p w14:paraId="7FADC618" w14:textId="3526ADD7" w:rsidR="00846F3F" w:rsidRDefault="00846F3F" w:rsidP="002D00EC">
      <w:pPr>
        <w:pStyle w:val="ListParagraph"/>
        <w:numPr>
          <w:ilvl w:val="0"/>
          <w:numId w:val="18"/>
        </w:numPr>
      </w:pPr>
      <w:r>
        <w:t xml:space="preserve">Kode Program </w:t>
      </w:r>
      <w:r w:rsidR="001B638C">
        <w:t>Penentuan Distribusi Beban Ajar Lintas Prodi</w:t>
      </w:r>
    </w:p>
    <w:p w14:paraId="4895924F" w14:textId="223AAB00" w:rsidR="00846F3F" w:rsidRDefault="00846F3F" w:rsidP="002D00EC">
      <w:pPr>
        <w:pStyle w:val="ListParagraph"/>
        <w:numPr>
          <w:ilvl w:val="0"/>
          <w:numId w:val="22"/>
        </w:numPr>
      </w:pPr>
      <w:r w:rsidRPr="00846F3F">
        <w:rPr>
          <w:i/>
          <w:iCs/>
        </w:rPr>
        <w:t>Model</w:t>
      </w:r>
      <w:r>
        <w:t xml:space="preserve"> </w:t>
      </w:r>
      <w:r w:rsidR="001B638C">
        <w:t>Penentuan Distribusi Beban Ajar Lintas Prodi</w:t>
      </w:r>
    </w:p>
    <w:p w14:paraId="2D1AC9D3" w14:textId="462C7305" w:rsidR="00846F3F" w:rsidRDefault="00DC34EF" w:rsidP="00846F3F">
      <w:pPr>
        <w:spacing w:line="240" w:lineRule="auto"/>
        <w:ind w:left="360" w:firstLine="360"/>
      </w:pPr>
      <w:r w:rsidRPr="00DC34EF">
        <w:rPr>
          <w:noProof/>
        </w:rPr>
        <w:drawing>
          <wp:inline distT="0" distB="0" distL="0" distR="0" wp14:anchorId="32456D78" wp14:editId="29900F83">
            <wp:extent cx="4140000" cy="2268000"/>
            <wp:effectExtent l="19050" t="19050" r="13335" b="1841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40000" cy="2268000"/>
                    </a:xfrm>
                    <a:prstGeom prst="rect">
                      <a:avLst/>
                    </a:prstGeom>
                    <a:ln>
                      <a:solidFill>
                        <a:schemeClr val="tx1"/>
                      </a:solidFill>
                    </a:ln>
                  </pic:spPr>
                </pic:pic>
              </a:graphicData>
            </a:graphic>
          </wp:inline>
        </w:drawing>
      </w:r>
    </w:p>
    <w:p w14:paraId="77BD776B" w14:textId="4BE58C26" w:rsidR="00846F3F" w:rsidRDefault="00846F3F" w:rsidP="001B638C">
      <w:pPr>
        <w:pStyle w:val="Heading4"/>
        <w:ind w:left="284"/>
      </w:pPr>
      <w:bookmarkStart w:id="86" w:name="_Toc95421219"/>
      <w:r>
        <w:t xml:space="preserve">Gambar 4.19 </w:t>
      </w:r>
      <w:r>
        <w:rPr>
          <w:i/>
          <w:iCs w:val="0"/>
        </w:rPr>
        <w:t xml:space="preserve">Model </w:t>
      </w:r>
      <w:r w:rsidR="001B638C">
        <w:t>Penentuan Distribusi Beban Ajar Lintas Prodi</w:t>
      </w:r>
      <w:bookmarkEnd w:id="86"/>
    </w:p>
    <w:p w14:paraId="403E610D" w14:textId="21A226DA" w:rsidR="0021282E" w:rsidRPr="00964CA5" w:rsidRDefault="0021282E" w:rsidP="00964CA5">
      <w:pPr>
        <w:ind w:left="720" w:firstLine="360"/>
      </w:pPr>
      <w:r>
        <w:t xml:space="preserve">Pada gambar 4.19 merupakan </w:t>
      </w:r>
      <w:r>
        <w:rPr>
          <w:i/>
          <w:iCs/>
        </w:rPr>
        <w:t xml:space="preserve">model </w:t>
      </w:r>
      <w:r>
        <w:t xml:space="preserve">penentuan distribusi beban ajar lintas prodi yang terletak pada direktori </w:t>
      </w:r>
      <w:r>
        <w:rPr>
          <w:i/>
          <w:iCs/>
        </w:rPr>
        <w:t xml:space="preserve">models </w:t>
      </w:r>
      <w:r>
        <w:t xml:space="preserve">dengan nama file </w:t>
      </w:r>
      <w:r w:rsidRPr="0021282E">
        <w:rPr>
          <w:i/>
          <w:iCs/>
        </w:rPr>
        <w:t>Distribusi_model.</w:t>
      </w:r>
      <w:r w:rsidR="00FF159F" w:rsidRPr="00FF159F">
        <w:rPr>
          <w:i/>
          <w:iCs/>
        </w:rPr>
        <w:t>php</w:t>
      </w:r>
      <w:r>
        <w:rPr>
          <w:i/>
          <w:iCs/>
        </w:rPr>
        <w:t xml:space="preserve">. </w:t>
      </w:r>
      <w:r w:rsidR="00964CA5">
        <w:t xml:space="preserve">Pada baris 78 hingga 86 merupakan pemanggilan data dari tabel prodi_lintas_id dan pada baris 88 hingga 96 merupakan pemanggilan data dari tabel r_distribusi_lp dengan penggabungan dari beberapa tabel. </w:t>
      </w:r>
    </w:p>
    <w:p w14:paraId="3A9B46EC" w14:textId="0786D3D3" w:rsidR="00846F3F" w:rsidRDefault="00846F3F" w:rsidP="002D00EC">
      <w:pPr>
        <w:pStyle w:val="ListParagraph"/>
        <w:numPr>
          <w:ilvl w:val="0"/>
          <w:numId w:val="22"/>
        </w:numPr>
      </w:pPr>
      <w:r w:rsidRPr="00846F3F">
        <w:rPr>
          <w:i/>
          <w:iCs/>
        </w:rPr>
        <w:t>View</w:t>
      </w:r>
      <w:r>
        <w:t xml:space="preserve"> </w:t>
      </w:r>
      <w:r w:rsidR="001B638C">
        <w:t>Penentuan Distribusi Beban Ajar Lintas Prodi</w:t>
      </w:r>
    </w:p>
    <w:p w14:paraId="71FC99BB" w14:textId="33825B72" w:rsidR="00846F3F" w:rsidRDefault="0021282E" w:rsidP="00846F3F">
      <w:pPr>
        <w:spacing w:line="240" w:lineRule="auto"/>
        <w:ind w:left="720"/>
      </w:pPr>
      <w:r w:rsidRPr="0021282E">
        <w:rPr>
          <w:noProof/>
        </w:rPr>
        <w:drawing>
          <wp:inline distT="0" distB="0" distL="0" distR="0" wp14:anchorId="2AFAF32A" wp14:editId="372809AB">
            <wp:extent cx="4140000" cy="2232000"/>
            <wp:effectExtent l="19050" t="19050" r="13335" b="1651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0000" cy="2232000"/>
                    </a:xfrm>
                    <a:prstGeom prst="rect">
                      <a:avLst/>
                    </a:prstGeom>
                    <a:ln>
                      <a:solidFill>
                        <a:schemeClr val="tx1"/>
                      </a:solidFill>
                    </a:ln>
                  </pic:spPr>
                </pic:pic>
              </a:graphicData>
            </a:graphic>
          </wp:inline>
        </w:drawing>
      </w:r>
    </w:p>
    <w:p w14:paraId="02A29E83" w14:textId="653F2E58" w:rsidR="00846F3F" w:rsidRDefault="00846F3F" w:rsidP="001B638C">
      <w:pPr>
        <w:pStyle w:val="Heading4"/>
        <w:ind w:left="284"/>
      </w:pPr>
      <w:bookmarkStart w:id="87" w:name="_Toc95421220"/>
      <w:r>
        <w:t xml:space="preserve">Gambar 4.20 </w:t>
      </w:r>
      <w:r>
        <w:rPr>
          <w:i/>
          <w:iCs w:val="0"/>
        </w:rPr>
        <w:t xml:space="preserve">View </w:t>
      </w:r>
      <w:r w:rsidR="001B638C">
        <w:t>Penentuan Distribusi Beban Ajar Lintas Prodi</w:t>
      </w:r>
      <w:bookmarkEnd w:id="87"/>
    </w:p>
    <w:p w14:paraId="43E1C31B" w14:textId="77777777" w:rsidR="00793537" w:rsidRPr="00793537" w:rsidRDefault="00793537" w:rsidP="00793537"/>
    <w:p w14:paraId="019FDDF8" w14:textId="3251ED5C" w:rsidR="00110918" w:rsidRPr="00110918" w:rsidRDefault="00964CA5" w:rsidP="00110918">
      <w:pPr>
        <w:ind w:left="720" w:firstLine="360"/>
      </w:pPr>
      <w:r>
        <w:lastRenderedPageBreak/>
        <w:t xml:space="preserve">Gambar 4.20 merupakan </w:t>
      </w:r>
      <w:r w:rsidRPr="00964CA5">
        <w:rPr>
          <w:i/>
          <w:iCs/>
        </w:rPr>
        <w:t>view</w:t>
      </w:r>
      <w:r>
        <w:rPr>
          <w:i/>
          <w:iCs/>
        </w:rPr>
        <w:t xml:space="preserve"> </w:t>
      </w:r>
      <w:r>
        <w:t>penentuan distribusi beban ajar lintas prodi yang terletak pada direktori</w:t>
      </w:r>
      <w:r w:rsidR="00110918">
        <w:t xml:space="preserve"> </w:t>
      </w:r>
      <w:r w:rsidR="00110918">
        <w:rPr>
          <w:i/>
          <w:iCs/>
        </w:rPr>
        <w:t xml:space="preserve">views/content </w:t>
      </w:r>
      <w:r w:rsidR="00110918">
        <w:t>dengan nama file lintasprodi.</w:t>
      </w:r>
      <w:r w:rsidR="00FF159F" w:rsidRPr="00FF159F">
        <w:rPr>
          <w:i/>
          <w:iCs/>
        </w:rPr>
        <w:t>php</w:t>
      </w:r>
      <w:r w:rsidR="00110918">
        <w:t>. Gambar 4.20 menampilkan kode untuk tabel yang berisikan data permintaan lintas prodi dan terdapat tombol untuk mengirim dosen pengampu untuk lintas prodi.</w:t>
      </w:r>
    </w:p>
    <w:p w14:paraId="33A7B991" w14:textId="27C54F69" w:rsidR="00846F3F" w:rsidRDefault="00846F3F" w:rsidP="002D00EC">
      <w:pPr>
        <w:pStyle w:val="ListParagraph"/>
        <w:numPr>
          <w:ilvl w:val="0"/>
          <w:numId w:val="22"/>
        </w:numPr>
      </w:pPr>
      <w:r>
        <w:rPr>
          <w:i/>
          <w:iCs/>
        </w:rPr>
        <w:t>Controller</w:t>
      </w:r>
      <w:r>
        <w:t xml:space="preserve"> </w:t>
      </w:r>
      <w:r w:rsidR="001B638C">
        <w:t>Penentuan Distribusi Beban Ajar Lintas Prodi</w:t>
      </w:r>
    </w:p>
    <w:p w14:paraId="4486CF70" w14:textId="6CC94CEE" w:rsidR="00846F3F" w:rsidRDefault="00DC34EF" w:rsidP="00846F3F">
      <w:pPr>
        <w:spacing w:line="240" w:lineRule="auto"/>
        <w:ind w:left="720"/>
      </w:pPr>
      <w:r w:rsidRPr="00DC34EF">
        <w:rPr>
          <w:noProof/>
        </w:rPr>
        <w:drawing>
          <wp:inline distT="0" distB="0" distL="0" distR="0" wp14:anchorId="01992E3E" wp14:editId="0FBFE52B">
            <wp:extent cx="4140000" cy="1944000"/>
            <wp:effectExtent l="19050" t="19050" r="13335" b="1841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40000" cy="1944000"/>
                    </a:xfrm>
                    <a:prstGeom prst="rect">
                      <a:avLst/>
                    </a:prstGeom>
                    <a:ln>
                      <a:solidFill>
                        <a:schemeClr val="tx1"/>
                      </a:solidFill>
                    </a:ln>
                  </pic:spPr>
                </pic:pic>
              </a:graphicData>
            </a:graphic>
          </wp:inline>
        </w:drawing>
      </w:r>
    </w:p>
    <w:p w14:paraId="30A6EFD8" w14:textId="20863278" w:rsidR="00110918" w:rsidRPr="00110918" w:rsidRDefault="00846F3F" w:rsidP="00793537">
      <w:pPr>
        <w:pStyle w:val="Heading4"/>
        <w:ind w:left="284"/>
      </w:pPr>
      <w:bookmarkStart w:id="88" w:name="_Toc95421221"/>
      <w:r>
        <w:t xml:space="preserve">Gambar 4.21 </w:t>
      </w:r>
      <w:r>
        <w:rPr>
          <w:i/>
          <w:iCs w:val="0"/>
        </w:rPr>
        <w:t xml:space="preserve">Controller </w:t>
      </w:r>
      <w:r w:rsidR="001B638C">
        <w:t>Penentuan Distribusi Beban Ajar Lintas Prodi</w:t>
      </w:r>
      <w:bookmarkEnd w:id="88"/>
    </w:p>
    <w:p w14:paraId="48C14822" w14:textId="37E377CA" w:rsidR="00110918" w:rsidRPr="00110918" w:rsidRDefault="00110918" w:rsidP="00110918">
      <w:pPr>
        <w:ind w:left="720" w:firstLine="273"/>
      </w:pPr>
      <w:r>
        <w:t>Pada gambar 4.21 merupakan controller penentuan distribusi beban ajar lintas prodi yang terletak pada direktori controller dengan nama file Distribusi.</w:t>
      </w:r>
      <w:r w:rsidR="00FF159F" w:rsidRPr="00FF159F">
        <w:rPr>
          <w:i/>
          <w:iCs/>
        </w:rPr>
        <w:t>php</w:t>
      </w:r>
      <w:r>
        <w:t>. Baris 367 merupakan nama method yang digunakan untuk pengisian distribusi beban ajar lintas prodi.</w:t>
      </w:r>
    </w:p>
    <w:p w14:paraId="1F185F2D" w14:textId="0730D414" w:rsidR="00846F3F" w:rsidRDefault="00846F3F" w:rsidP="002D00EC">
      <w:pPr>
        <w:pStyle w:val="ListParagraph"/>
        <w:numPr>
          <w:ilvl w:val="0"/>
          <w:numId w:val="18"/>
        </w:numPr>
      </w:pPr>
      <w:r>
        <w:t xml:space="preserve">Kode Program </w:t>
      </w:r>
      <w:r w:rsidR="001B638C">
        <w:t>Verifikasi dan Validasi</w:t>
      </w:r>
    </w:p>
    <w:p w14:paraId="050807A3" w14:textId="7E6E37C7" w:rsidR="00846F3F" w:rsidRDefault="00846F3F" w:rsidP="002D00EC">
      <w:pPr>
        <w:pStyle w:val="ListParagraph"/>
        <w:numPr>
          <w:ilvl w:val="0"/>
          <w:numId w:val="23"/>
        </w:numPr>
      </w:pPr>
      <w:r w:rsidRPr="00846F3F">
        <w:rPr>
          <w:i/>
          <w:iCs/>
        </w:rPr>
        <w:t>Model</w:t>
      </w:r>
      <w:r>
        <w:t xml:space="preserve"> </w:t>
      </w:r>
      <w:r w:rsidR="00917030">
        <w:t>Verifikasi dan Validasi</w:t>
      </w:r>
    </w:p>
    <w:p w14:paraId="2019AADE" w14:textId="2E3FFC54" w:rsidR="00846F3F" w:rsidRDefault="00917030" w:rsidP="00846F3F">
      <w:pPr>
        <w:spacing w:line="240" w:lineRule="auto"/>
        <w:ind w:left="360" w:firstLine="360"/>
      </w:pPr>
      <w:r w:rsidRPr="00917030">
        <w:rPr>
          <w:noProof/>
        </w:rPr>
        <w:drawing>
          <wp:inline distT="0" distB="0" distL="0" distR="0" wp14:anchorId="67BFF9F4" wp14:editId="3091F0A7">
            <wp:extent cx="4140000" cy="2268000"/>
            <wp:effectExtent l="19050" t="19050" r="13335" b="1841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40000" cy="2268000"/>
                    </a:xfrm>
                    <a:prstGeom prst="rect">
                      <a:avLst/>
                    </a:prstGeom>
                    <a:ln>
                      <a:solidFill>
                        <a:schemeClr val="tx1"/>
                      </a:solidFill>
                    </a:ln>
                  </pic:spPr>
                </pic:pic>
              </a:graphicData>
            </a:graphic>
          </wp:inline>
        </w:drawing>
      </w:r>
    </w:p>
    <w:p w14:paraId="13BCD866" w14:textId="22A61C44" w:rsidR="00846F3F" w:rsidRDefault="00846F3F" w:rsidP="00917030">
      <w:pPr>
        <w:pStyle w:val="Heading4"/>
        <w:ind w:left="284"/>
      </w:pPr>
      <w:bookmarkStart w:id="89" w:name="_Toc95421222"/>
      <w:r>
        <w:t xml:space="preserve">Gambar 4.22 </w:t>
      </w:r>
      <w:r>
        <w:rPr>
          <w:i/>
          <w:iCs w:val="0"/>
        </w:rPr>
        <w:t xml:space="preserve">Model </w:t>
      </w:r>
      <w:r w:rsidR="00917030">
        <w:t>Verifikasi dan Validasi</w:t>
      </w:r>
      <w:bookmarkEnd w:id="89"/>
    </w:p>
    <w:p w14:paraId="599725AF" w14:textId="77777777" w:rsidR="00793537" w:rsidRPr="00793537" w:rsidRDefault="00793537" w:rsidP="00793537"/>
    <w:p w14:paraId="4FBD6450" w14:textId="7A57082B" w:rsidR="00917030" w:rsidRPr="00917030" w:rsidRDefault="00917030" w:rsidP="00917030">
      <w:pPr>
        <w:ind w:left="720" w:firstLine="360"/>
      </w:pPr>
      <w:r>
        <w:lastRenderedPageBreak/>
        <w:t>Pada gambar 4.22 merupakan model verifikasi dan validasi yang terletak pada direktori model dengan nama file Distribusi_model.</w:t>
      </w:r>
      <w:r w:rsidR="00FF159F" w:rsidRPr="00FF159F">
        <w:rPr>
          <w:i/>
          <w:iCs/>
        </w:rPr>
        <w:t>php</w:t>
      </w:r>
      <w:r>
        <w:t>. Baris 110 hingga 112 merupakan m</w:t>
      </w:r>
      <w:r w:rsidR="003720BE">
        <w:t>ethod</w:t>
      </w:r>
      <w:r>
        <w:t xml:space="preserve"> untuk memanggil tabel r_distribusi_lp dengan penggabungan beberapa tabel. Kemudian pada baris 124 hingga </w:t>
      </w:r>
      <w:r w:rsidR="003720BE">
        <w:t>134 merupakan method untuk memanggil tabel r_disribusi_lb dengan penggabungan dari beberapa tabel.</w:t>
      </w:r>
    </w:p>
    <w:p w14:paraId="4EC67B0C" w14:textId="1F2A621D" w:rsidR="00846F3F" w:rsidRDefault="00846F3F" w:rsidP="002D00EC">
      <w:pPr>
        <w:pStyle w:val="ListParagraph"/>
        <w:numPr>
          <w:ilvl w:val="0"/>
          <w:numId w:val="23"/>
        </w:numPr>
      </w:pPr>
      <w:r w:rsidRPr="00846F3F">
        <w:rPr>
          <w:i/>
          <w:iCs/>
        </w:rPr>
        <w:t>View</w:t>
      </w:r>
      <w:r>
        <w:t xml:space="preserve"> </w:t>
      </w:r>
      <w:r w:rsidR="00917030">
        <w:t>Verifikasi dan Validasi</w:t>
      </w:r>
    </w:p>
    <w:p w14:paraId="2F6B6BD4" w14:textId="271F68B4" w:rsidR="00846F3F" w:rsidRDefault="003720BE" w:rsidP="00846F3F">
      <w:pPr>
        <w:spacing w:line="240" w:lineRule="auto"/>
        <w:ind w:left="720"/>
      </w:pPr>
      <w:r w:rsidRPr="003720BE">
        <w:rPr>
          <w:noProof/>
        </w:rPr>
        <w:drawing>
          <wp:inline distT="0" distB="0" distL="0" distR="0" wp14:anchorId="7B00966E" wp14:editId="738A63FA">
            <wp:extent cx="4140000" cy="3234945"/>
            <wp:effectExtent l="19050" t="19050" r="13335" b="228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140000" cy="3234945"/>
                    </a:xfrm>
                    <a:prstGeom prst="rect">
                      <a:avLst/>
                    </a:prstGeom>
                    <a:ln>
                      <a:solidFill>
                        <a:schemeClr val="tx1"/>
                      </a:solidFill>
                    </a:ln>
                  </pic:spPr>
                </pic:pic>
              </a:graphicData>
            </a:graphic>
          </wp:inline>
        </w:drawing>
      </w:r>
    </w:p>
    <w:p w14:paraId="47147025" w14:textId="581D98F8" w:rsidR="00846F3F" w:rsidRDefault="00846F3F" w:rsidP="00917030">
      <w:pPr>
        <w:pStyle w:val="Heading4"/>
        <w:ind w:left="284"/>
      </w:pPr>
      <w:bookmarkStart w:id="90" w:name="_Toc95421223"/>
      <w:r>
        <w:t xml:space="preserve">Gambar 4.23 </w:t>
      </w:r>
      <w:r>
        <w:rPr>
          <w:i/>
          <w:iCs w:val="0"/>
        </w:rPr>
        <w:t xml:space="preserve">View </w:t>
      </w:r>
      <w:r w:rsidR="00917030">
        <w:t>Verifikasi dan Validasi</w:t>
      </w:r>
      <w:bookmarkEnd w:id="90"/>
    </w:p>
    <w:p w14:paraId="0282417B" w14:textId="1A489086" w:rsidR="003720BE" w:rsidRPr="003720BE" w:rsidRDefault="003720BE" w:rsidP="003720BE">
      <w:pPr>
        <w:ind w:left="720" w:firstLine="360"/>
      </w:pPr>
      <w:r>
        <w:t>Pada gambar 4.23 merupakan view verifikasi dan validasi yang terletak pada direktori views/content dengan nama file t_verifwadir.</w:t>
      </w:r>
      <w:r w:rsidR="00FF159F" w:rsidRPr="00FF159F">
        <w:rPr>
          <w:i/>
          <w:iCs/>
        </w:rPr>
        <w:t>php</w:t>
      </w:r>
      <w:r>
        <w:t>. Gambar 4.23 menampilkan tabel yang berisi data distribusi yang akan dilakukan verifikasi atau validasi.</w:t>
      </w:r>
    </w:p>
    <w:p w14:paraId="51A25FD4" w14:textId="77777777" w:rsidR="00793537" w:rsidRDefault="00793537">
      <w:pPr>
        <w:spacing w:after="160" w:line="259" w:lineRule="auto"/>
        <w:jc w:val="left"/>
        <w:rPr>
          <w:i/>
          <w:iCs/>
        </w:rPr>
      </w:pPr>
      <w:r>
        <w:rPr>
          <w:i/>
          <w:iCs/>
        </w:rPr>
        <w:br w:type="page"/>
      </w:r>
    </w:p>
    <w:p w14:paraId="761F03E5" w14:textId="5B511BBF" w:rsidR="00846F3F" w:rsidRDefault="00846F3F" w:rsidP="002D00EC">
      <w:pPr>
        <w:pStyle w:val="ListParagraph"/>
        <w:numPr>
          <w:ilvl w:val="0"/>
          <w:numId w:val="23"/>
        </w:numPr>
      </w:pPr>
      <w:r>
        <w:rPr>
          <w:i/>
          <w:iCs/>
        </w:rPr>
        <w:lastRenderedPageBreak/>
        <w:t>Controller</w:t>
      </w:r>
      <w:r>
        <w:t xml:space="preserve"> </w:t>
      </w:r>
      <w:r w:rsidR="00917030">
        <w:t>Verifikasi dan Validasi</w:t>
      </w:r>
    </w:p>
    <w:p w14:paraId="1EE55AD6" w14:textId="2C34ECEC" w:rsidR="00846F3F" w:rsidRDefault="00917030" w:rsidP="00846F3F">
      <w:pPr>
        <w:spacing w:line="240" w:lineRule="auto"/>
        <w:ind w:left="720"/>
      </w:pPr>
      <w:r w:rsidRPr="00917030">
        <w:rPr>
          <w:noProof/>
        </w:rPr>
        <w:drawing>
          <wp:inline distT="0" distB="0" distL="0" distR="0" wp14:anchorId="0571E797" wp14:editId="509766D7">
            <wp:extent cx="4140000" cy="2520000"/>
            <wp:effectExtent l="19050" t="19050" r="13335" b="1397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40000" cy="2520000"/>
                    </a:xfrm>
                    <a:prstGeom prst="rect">
                      <a:avLst/>
                    </a:prstGeom>
                    <a:ln>
                      <a:solidFill>
                        <a:schemeClr val="tx1"/>
                      </a:solidFill>
                    </a:ln>
                  </pic:spPr>
                </pic:pic>
              </a:graphicData>
            </a:graphic>
          </wp:inline>
        </w:drawing>
      </w:r>
    </w:p>
    <w:p w14:paraId="5FDA73EB" w14:textId="1088DF83" w:rsidR="00846F3F" w:rsidRDefault="00846F3F" w:rsidP="00917030">
      <w:pPr>
        <w:pStyle w:val="Heading4"/>
        <w:ind w:left="284"/>
      </w:pPr>
      <w:bookmarkStart w:id="91" w:name="_Toc95421224"/>
      <w:r>
        <w:t xml:space="preserve">Gambar 4.24 </w:t>
      </w:r>
      <w:r>
        <w:rPr>
          <w:i/>
          <w:iCs w:val="0"/>
        </w:rPr>
        <w:t xml:space="preserve">Controller </w:t>
      </w:r>
      <w:r w:rsidR="00917030">
        <w:t>Verifikasi dan Validasi</w:t>
      </w:r>
      <w:bookmarkEnd w:id="91"/>
    </w:p>
    <w:p w14:paraId="6DF36912" w14:textId="7B502D0B" w:rsidR="003720BE" w:rsidRDefault="003720BE" w:rsidP="002E69DE">
      <w:pPr>
        <w:ind w:left="720" w:firstLine="414"/>
      </w:pPr>
      <w:r>
        <w:t xml:space="preserve">Gambar 4.24 merupakan controller verifikasi dan validasi yang terletak pada </w:t>
      </w:r>
      <w:r w:rsidR="002E69DE">
        <w:t>direktori controller dengan nama Distribusi.</w:t>
      </w:r>
      <w:r w:rsidR="00FF159F" w:rsidRPr="00FF159F">
        <w:rPr>
          <w:i/>
          <w:iCs/>
        </w:rPr>
        <w:t>php</w:t>
      </w:r>
      <w:r w:rsidR="002E69DE">
        <w:t>. Gambar 4.24 merupakan method yang digunakan untuk proses verifikasi dan validasi.</w:t>
      </w:r>
    </w:p>
    <w:p w14:paraId="756D8480" w14:textId="4D6D1E9B" w:rsidR="00EE00CC" w:rsidRPr="00EE00CC" w:rsidRDefault="00EE00CC" w:rsidP="002D00EC">
      <w:pPr>
        <w:pStyle w:val="Heading2"/>
        <w:numPr>
          <w:ilvl w:val="0"/>
          <w:numId w:val="16"/>
        </w:numPr>
        <w:ind w:left="284" w:hanging="284"/>
      </w:pPr>
      <w:bookmarkStart w:id="92" w:name="_Toc95421167"/>
      <w:r>
        <w:t>Respon Pengguna</w:t>
      </w:r>
      <w:bookmarkEnd w:id="92"/>
    </w:p>
    <w:p w14:paraId="7E651844" w14:textId="5B7E6C08" w:rsidR="00C21991" w:rsidRDefault="00C21991" w:rsidP="002D00EC">
      <w:pPr>
        <w:pStyle w:val="ListParagraph"/>
        <w:numPr>
          <w:ilvl w:val="0"/>
          <w:numId w:val="36"/>
        </w:numPr>
      </w:pPr>
      <w:r>
        <w:t>Profil Responden</w:t>
      </w:r>
    </w:p>
    <w:p w14:paraId="5929C3B6" w14:textId="584580D9" w:rsidR="00AB7480" w:rsidRDefault="00621AC1" w:rsidP="00C21991">
      <w:pPr>
        <w:ind w:left="284" w:firstLine="436"/>
      </w:pPr>
      <w:r>
        <w:t>Respon pengguna diperoleh dari</w:t>
      </w:r>
      <w:r w:rsidR="0034182F">
        <w:t xml:space="preserve"> kuisioner yang telah diisi oleh</w:t>
      </w:r>
      <w:r>
        <w:t xml:space="preserve"> </w:t>
      </w:r>
      <w:r w:rsidRPr="00621AC1">
        <w:rPr>
          <w:i/>
          <w:iCs/>
        </w:rPr>
        <w:t>user</w:t>
      </w:r>
      <w:r>
        <w:rPr>
          <w:i/>
          <w:iCs/>
        </w:rPr>
        <w:t xml:space="preserve"> </w:t>
      </w:r>
      <w:r>
        <w:t>yang terlibat dalam proses distribusi beban ajar</w:t>
      </w:r>
      <w:r w:rsidR="0034182F">
        <w:t>. Tujuan dibuatnya respon pengguna</w:t>
      </w:r>
      <w:r w:rsidR="00C21991">
        <w:t xml:space="preserve"> adalah</w:t>
      </w:r>
      <w:r w:rsidR="0034182F">
        <w:t xml:space="preserve"> untuk mengetahui tingkat kepuasan </w:t>
      </w:r>
      <w:r w:rsidR="0034182F" w:rsidRPr="0034182F">
        <w:rPr>
          <w:i/>
          <w:iCs/>
        </w:rPr>
        <w:t>user</w:t>
      </w:r>
      <w:r w:rsidR="0034182F">
        <w:rPr>
          <w:i/>
          <w:iCs/>
        </w:rPr>
        <w:t xml:space="preserve"> </w:t>
      </w:r>
      <w:r w:rsidR="0034182F">
        <w:t xml:space="preserve">terhadap kualitas sistem distribusi beban ajar yang telah dibuat. </w:t>
      </w:r>
      <w:r w:rsidR="0034182F" w:rsidRPr="0034182F">
        <w:rPr>
          <w:i/>
          <w:iCs/>
        </w:rPr>
        <w:t>User</w:t>
      </w:r>
      <w:r w:rsidR="0034182F">
        <w:rPr>
          <w:i/>
          <w:iCs/>
        </w:rPr>
        <w:t xml:space="preserve"> </w:t>
      </w:r>
      <w:r w:rsidR="0034182F">
        <w:t xml:space="preserve">yang terlibat dalam respon pengguna yaitu </w:t>
      </w:r>
      <w:r w:rsidR="004C5CEC">
        <w:t>Operator Akademik</w:t>
      </w:r>
      <w:r w:rsidR="00C21991">
        <w:t xml:space="preserve"> dengan 1 kuisioner</w:t>
      </w:r>
      <w:r w:rsidR="004C5CEC">
        <w:t>, Kaprodi</w:t>
      </w:r>
      <w:r w:rsidR="00C21991">
        <w:t xml:space="preserve"> dengan 1 kuisioner</w:t>
      </w:r>
      <w:r w:rsidR="004C5CEC">
        <w:t>, Ka. BAAK</w:t>
      </w:r>
      <w:r w:rsidR="00C21991">
        <w:t xml:space="preserve"> dengan 1 kuisioner</w:t>
      </w:r>
      <w:r w:rsidR="004C5CEC">
        <w:t>, Wadir 1</w:t>
      </w:r>
      <w:r w:rsidR="00C21991">
        <w:t xml:space="preserve"> dengan 1 kuisioner</w:t>
      </w:r>
      <w:r w:rsidR="004C5CEC">
        <w:t xml:space="preserve"> dan Direktur</w:t>
      </w:r>
      <w:r w:rsidR="00C21991">
        <w:t xml:space="preserve"> dengan 1 kuisioner</w:t>
      </w:r>
      <w:r w:rsidR="004C5CEC">
        <w:t>.</w:t>
      </w:r>
    </w:p>
    <w:p w14:paraId="4C4DE80F" w14:textId="08BD2549" w:rsidR="00C21991" w:rsidRDefault="00C21991" w:rsidP="002D00EC">
      <w:pPr>
        <w:pStyle w:val="ListParagraph"/>
        <w:numPr>
          <w:ilvl w:val="0"/>
          <w:numId w:val="36"/>
        </w:numPr>
      </w:pPr>
      <w:r>
        <w:t>Kuisioner</w:t>
      </w:r>
    </w:p>
    <w:p w14:paraId="1A24505F" w14:textId="1DE098AD" w:rsidR="004C5CEC" w:rsidRDefault="004C5CEC" w:rsidP="00C21991">
      <w:pPr>
        <w:ind w:left="284" w:firstLine="360"/>
      </w:pPr>
      <w:r>
        <w:t xml:space="preserve">Berikut merupakan hasil dari respon pengguna yang didapat dari </w:t>
      </w:r>
      <w:r w:rsidRPr="004C5CEC">
        <w:rPr>
          <w:i/>
          <w:iCs/>
        </w:rPr>
        <w:t>user</w:t>
      </w:r>
      <w:r>
        <w:rPr>
          <w:i/>
          <w:iCs/>
        </w:rPr>
        <w:t xml:space="preserve"> </w:t>
      </w:r>
      <w:r>
        <w:t>yang telah mengisi kuisioner respon pengguna.</w:t>
      </w:r>
    </w:p>
    <w:p w14:paraId="68EAFB31" w14:textId="0E69966A" w:rsidR="004C5CEC" w:rsidRPr="000D043C" w:rsidRDefault="004C5CEC" w:rsidP="00C21991">
      <w:pPr>
        <w:ind w:firstLine="284"/>
        <w:rPr>
          <w:rFonts w:cs="Times New Roman"/>
          <w:szCs w:val="24"/>
        </w:rPr>
      </w:pPr>
      <w:r w:rsidRPr="000D043C">
        <w:rPr>
          <w:rFonts w:cs="Times New Roman"/>
          <w:szCs w:val="24"/>
        </w:rPr>
        <w:t>Keterangan:</w:t>
      </w:r>
    </w:p>
    <w:p w14:paraId="19B37EE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Sangat tidak setuju</w:t>
      </w:r>
    </w:p>
    <w:p w14:paraId="16189101"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Tidak setuju</w:t>
      </w:r>
    </w:p>
    <w:p w14:paraId="477F9D78"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Netral</w:t>
      </w:r>
    </w:p>
    <w:p w14:paraId="05C8D0B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lastRenderedPageBreak/>
        <w:t>Setuju</w:t>
      </w:r>
    </w:p>
    <w:p w14:paraId="03FC11AB" w14:textId="77777777" w:rsidR="004C5CEC" w:rsidRDefault="004C5CEC" w:rsidP="002D00EC">
      <w:pPr>
        <w:pStyle w:val="ListParagraph"/>
        <w:numPr>
          <w:ilvl w:val="0"/>
          <w:numId w:val="30"/>
        </w:numPr>
        <w:jc w:val="left"/>
        <w:rPr>
          <w:rFonts w:cs="Times New Roman"/>
          <w:szCs w:val="24"/>
        </w:rPr>
      </w:pPr>
      <w:r w:rsidRPr="000D043C">
        <w:rPr>
          <w:rFonts w:cs="Times New Roman"/>
          <w:szCs w:val="24"/>
        </w:rPr>
        <w:t>Sangat setuju</w:t>
      </w:r>
    </w:p>
    <w:p w14:paraId="7D61B05F" w14:textId="3D93E106" w:rsidR="00F108AD" w:rsidRPr="00F108AD" w:rsidRDefault="00F108AD" w:rsidP="00C21991">
      <w:pPr>
        <w:pStyle w:val="Heading5"/>
        <w:ind w:left="284"/>
      </w:pPr>
      <w:bookmarkStart w:id="93" w:name="_Toc95421239"/>
      <w:r>
        <w:t>Tabel 4.10 Kuisioner Respon Pengguna</w:t>
      </w:r>
      <w:bookmarkEnd w:id="93"/>
    </w:p>
    <w:tbl>
      <w:tblPr>
        <w:tblStyle w:val="TableGrid0"/>
        <w:tblW w:w="8080" w:type="dxa"/>
        <w:tblInd w:w="279" w:type="dxa"/>
        <w:tblLayout w:type="fixed"/>
        <w:tblLook w:val="04A0" w:firstRow="1" w:lastRow="0" w:firstColumn="1" w:lastColumn="0" w:noHBand="0" w:noVBand="1"/>
      </w:tblPr>
      <w:tblGrid>
        <w:gridCol w:w="567"/>
        <w:gridCol w:w="4252"/>
        <w:gridCol w:w="426"/>
        <w:gridCol w:w="425"/>
        <w:gridCol w:w="425"/>
        <w:gridCol w:w="425"/>
        <w:gridCol w:w="426"/>
        <w:gridCol w:w="1134"/>
      </w:tblGrid>
      <w:tr w:rsidR="00B45414" w:rsidRPr="000D043C" w14:paraId="6746FEB5" w14:textId="1358D6E4" w:rsidTr="00457524">
        <w:tc>
          <w:tcPr>
            <w:tcW w:w="567" w:type="dxa"/>
            <w:vMerge w:val="restart"/>
            <w:vAlign w:val="center"/>
          </w:tcPr>
          <w:p w14:paraId="0ECFF6AA" w14:textId="77777777" w:rsidR="00B45414" w:rsidRPr="000D043C" w:rsidRDefault="00B45414" w:rsidP="00B927A2">
            <w:pPr>
              <w:jc w:val="center"/>
              <w:rPr>
                <w:rFonts w:cs="Times New Roman"/>
                <w:szCs w:val="24"/>
              </w:rPr>
            </w:pPr>
            <w:r w:rsidRPr="000D043C">
              <w:rPr>
                <w:rFonts w:cs="Times New Roman"/>
                <w:szCs w:val="24"/>
              </w:rPr>
              <w:t>No</w:t>
            </w:r>
          </w:p>
        </w:tc>
        <w:tc>
          <w:tcPr>
            <w:tcW w:w="4252" w:type="dxa"/>
            <w:vMerge w:val="restart"/>
            <w:vAlign w:val="center"/>
          </w:tcPr>
          <w:p w14:paraId="5B369BDE" w14:textId="101CF0E0" w:rsidR="00B45414" w:rsidRPr="000D043C" w:rsidRDefault="00B45414" w:rsidP="00B927A2">
            <w:pPr>
              <w:jc w:val="center"/>
              <w:rPr>
                <w:rFonts w:cs="Times New Roman"/>
                <w:szCs w:val="24"/>
              </w:rPr>
            </w:pPr>
            <w:r w:rsidRPr="000D043C">
              <w:rPr>
                <w:rFonts w:cs="Times New Roman"/>
                <w:szCs w:val="24"/>
              </w:rPr>
              <w:t>Pertanyaan</w:t>
            </w:r>
          </w:p>
        </w:tc>
        <w:tc>
          <w:tcPr>
            <w:tcW w:w="2127" w:type="dxa"/>
            <w:gridSpan w:val="5"/>
            <w:vAlign w:val="center"/>
          </w:tcPr>
          <w:p w14:paraId="590671C2" w14:textId="77777777" w:rsidR="00B45414" w:rsidRPr="000D043C" w:rsidRDefault="00B45414" w:rsidP="00B927A2">
            <w:pPr>
              <w:ind w:right="-108"/>
              <w:jc w:val="center"/>
              <w:rPr>
                <w:rFonts w:cs="Times New Roman"/>
                <w:szCs w:val="24"/>
              </w:rPr>
            </w:pPr>
            <w:r w:rsidRPr="000D043C">
              <w:rPr>
                <w:rFonts w:cs="Times New Roman"/>
                <w:szCs w:val="24"/>
              </w:rPr>
              <w:t>Nilai</w:t>
            </w:r>
            <w:r>
              <w:rPr>
                <w:rFonts w:cs="Times New Roman"/>
                <w:szCs w:val="24"/>
              </w:rPr>
              <w:t xml:space="preserve"> </w:t>
            </w:r>
          </w:p>
        </w:tc>
        <w:tc>
          <w:tcPr>
            <w:tcW w:w="1134" w:type="dxa"/>
            <w:vMerge w:val="restart"/>
          </w:tcPr>
          <w:p w14:paraId="5238958F" w14:textId="2AF98FCB" w:rsidR="00B45414" w:rsidRPr="000D043C" w:rsidRDefault="00B45414" w:rsidP="00B927A2">
            <w:pPr>
              <w:ind w:right="-108"/>
              <w:jc w:val="center"/>
              <w:rPr>
                <w:rFonts w:cs="Times New Roman"/>
                <w:szCs w:val="24"/>
              </w:rPr>
            </w:pPr>
            <w:r>
              <w:rPr>
                <w:rFonts w:cs="Times New Roman"/>
                <w:szCs w:val="24"/>
              </w:rPr>
              <w:t>Total Partisipan</w:t>
            </w:r>
          </w:p>
        </w:tc>
      </w:tr>
      <w:tr w:rsidR="00B45414" w:rsidRPr="000D043C" w14:paraId="1A5669AF" w14:textId="5FCE79A5" w:rsidTr="00457524">
        <w:tc>
          <w:tcPr>
            <w:tcW w:w="567" w:type="dxa"/>
            <w:vMerge/>
          </w:tcPr>
          <w:p w14:paraId="29A660CA" w14:textId="77777777" w:rsidR="00B45414" w:rsidRPr="000D043C" w:rsidRDefault="00B45414" w:rsidP="00B927A2">
            <w:pPr>
              <w:rPr>
                <w:rFonts w:cs="Times New Roman"/>
                <w:szCs w:val="24"/>
              </w:rPr>
            </w:pPr>
          </w:p>
        </w:tc>
        <w:tc>
          <w:tcPr>
            <w:tcW w:w="4252" w:type="dxa"/>
            <w:vMerge/>
            <w:vAlign w:val="center"/>
          </w:tcPr>
          <w:p w14:paraId="6EDBE299" w14:textId="6B72D295" w:rsidR="00B45414" w:rsidRPr="000D043C" w:rsidRDefault="00B45414" w:rsidP="00B927A2">
            <w:pPr>
              <w:jc w:val="center"/>
              <w:rPr>
                <w:rFonts w:cs="Times New Roman"/>
                <w:szCs w:val="24"/>
              </w:rPr>
            </w:pPr>
          </w:p>
        </w:tc>
        <w:tc>
          <w:tcPr>
            <w:tcW w:w="426" w:type="dxa"/>
            <w:vAlign w:val="center"/>
          </w:tcPr>
          <w:p w14:paraId="0490F0C9" w14:textId="77777777" w:rsidR="00B45414" w:rsidRPr="000D043C" w:rsidRDefault="00B45414" w:rsidP="00B45414">
            <w:pPr>
              <w:jc w:val="left"/>
              <w:rPr>
                <w:rFonts w:cs="Times New Roman"/>
                <w:szCs w:val="24"/>
              </w:rPr>
            </w:pPr>
            <w:r>
              <w:rPr>
                <w:rFonts w:cs="Times New Roman"/>
                <w:szCs w:val="24"/>
              </w:rPr>
              <w:t>1</w:t>
            </w:r>
          </w:p>
        </w:tc>
        <w:tc>
          <w:tcPr>
            <w:tcW w:w="425" w:type="dxa"/>
            <w:vAlign w:val="center"/>
          </w:tcPr>
          <w:p w14:paraId="47720365" w14:textId="77777777" w:rsidR="00B45414" w:rsidRPr="000D043C" w:rsidRDefault="00B45414" w:rsidP="00B45414">
            <w:pPr>
              <w:jc w:val="left"/>
              <w:rPr>
                <w:rFonts w:cs="Times New Roman"/>
                <w:szCs w:val="24"/>
              </w:rPr>
            </w:pPr>
            <w:r w:rsidRPr="000D043C">
              <w:rPr>
                <w:rFonts w:cs="Times New Roman"/>
                <w:szCs w:val="24"/>
              </w:rPr>
              <w:t>2</w:t>
            </w:r>
          </w:p>
        </w:tc>
        <w:tc>
          <w:tcPr>
            <w:tcW w:w="425" w:type="dxa"/>
            <w:vAlign w:val="center"/>
          </w:tcPr>
          <w:p w14:paraId="7BF91241" w14:textId="77777777" w:rsidR="00B45414" w:rsidRPr="000D043C" w:rsidRDefault="00B45414" w:rsidP="00B45414">
            <w:pPr>
              <w:jc w:val="left"/>
              <w:rPr>
                <w:rFonts w:cs="Times New Roman"/>
                <w:szCs w:val="24"/>
              </w:rPr>
            </w:pPr>
            <w:r w:rsidRPr="000D043C">
              <w:rPr>
                <w:rFonts w:cs="Times New Roman"/>
                <w:szCs w:val="24"/>
              </w:rPr>
              <w:t>3</w:t>
            </w:r>
          </w:p>
        </w:tc>
        <w:tc>
          <w:tcPr>
            <w:tcW w:w="425" w:type="dxa"/>
            <w:vAlign w:val="center"/>
          </w:tcPr>
          <w:p w14:paraId="1D3E3C47" w14:textId="77777777" w:rsidR="00B45414" w:rsidRPr="000D043C" w:rsidRDefault="00B45414" w:rsidP="00B45414">
            <w:pPr>
              <w:jc w:val="left"/>
              <w:rPr>
                <w:rFonts w:cs="Times New Roman"/>
                <w:szCs w:val="24"/>
              </w:rPr>
            </w:pPr>
            <w:r w:rsidRPr="000D043C">
              <w:rPr>
                <w:rFonts w:cs="Times New Roman"/>
                <w:szCs w:val="24"/>
              </w:rPr>
              <w:t>4</w:t>
            </w:r>
          </w:p>
        </w:tc>
        <w:tc>
          <w:tcPr>
            <w:tcW w:w="426" w:type="dxa"/>
            <w:vAlign w:val="center"/>
          </w:tcPr>
          <w:p w14:paraId="779B4296" w14:textId="77777777" w:rsidR="00B45414" w:rsidRPr="000D043C" w:rsidRDefault="00B45414" w:rsidP="00B45414">
            <w:pPr>
              <w:jc w:val="left"/>
              <w:rPr>
                <w:rFonts w:cs="Times New Roman"/>
                <w:szCs w:val="24"/>
              </w:rPr>
            </w:pPr>
            <w:r w:rsidRPr="000D043C">
              <w:rPr>
                <w:rFonts w:cs="Times New Roman"/>
                <w:szCs w:val="24"/>
              </w:rPr>
              <w:t>5</w:t>
            </w:r>
          </w:p>
        </w:tc>
        <w:tc>
          <w:tcPr>
            <w:tcW w:w="1134" w:type="dxa"/>
            <w:vMerge/>
          </w:tcPr>
          <w:p w14:paraId="0F1DA1F6" w14:textId="77777777" w:rsidR="00B45414" w:rsidRPr="000D043C" w:rsidRDefault="00B45414" w:rsidP="00B927A2">
            <w:pPr>
              <w:jc w:val="center"/>
              <w:rPr>
                <w:rFonts w:cs="Times New Roman"/>
                <w:szCs w:val="24"/>
              </w:rPr>
            </w:pPr>
          </w:p>
        </w:tc>
      </w:tr>
      <w:tr w:rsidR="00B45414" w:rsidRPr="000D043C" w14:paraId="65F54F90" w14:textId="7EDB06DF" w:rsidTr="00457524">
        <w:tc>
          <w:tcPr>
            <w:tcW w:w="567" w:type="dxa"/>
            <w:vAlign w:val="center"/>
          </w:tcPr>
          <w:p w14:paraId="0021155A" w14:textId="77777777" w:rsidR="00B45414" w:rsidRPr="000D043C" w:rsidRDefault="00B45414" w:rsidP="00C21991">
            <w:pPr>
              <w:jc w:val="center"/>
              <w:rPr>
                <w:rFonts w:cs="Times New Roman"/>
                <w:szCs w:val="24"/>
              </w:rPr>
            </w:pPr>
            <w:r>
              <w:rPr>
                <w:rFonts w:cs="Times New Roman"/>
                <w:szCs w:val="24"/>
              </w:rPr>
              <w:t>1.</w:t>
            </w:r>
          </w:p>
        </w:tc>
        <w:tc>
          <w:tcPr>
            <w:tcW w:w="4252" w:type="dxa"/>
            <w:vAlign w:val="center"/>
          </w:tcPr>
          <w:p w14:paraId="103CC8B5" w14:textId="03E5E815" w:rsidR="00B45414" w:rsidRPr="000D043C" w:rsidRDefault="00B45414" w:rsidP="00C21991">
            <w:pPr>
              <w:rPr>
                <w:rFonts w:cs="Times New Roman"/>
                <w:szCs w:val="24"/>
              </w:rPr>
            </w:pPr>
            <w:r>
              <w:rPr>
                <w:rFonts w:cs="Times New Roman"/>
                <w:szCs w:val="24"/>
              </w:rPr>
              <w:t>Apakah sistem memberikan informasi yang mudah dimengerti pengguna</w:t>
            </w:r>
            <w:r w:rsidRPr="009F2641">
              <w:rPr>
                <w:rFonts w:cs="Times New Roman"/>
                <w:i/>
                <w:szCs w:val="24"/>
              </w:rPr>
              <w:t>?</w:t>
            </w:r>
          </w:p>
        </w:tc>
        <w:tc>
          <w:tcPr>
            <w:tcW w:w="426" w:type="dxa"/>
          </w:tcPr>
          <w:p w14:paraId="06EC8546" w14:textId="77777777" w:rsidR="00B45414" w:rsidRPr="000D043C" w:rsidRDefault="00B45414" w:rsidP="00C21991">
            <w:pPr>
              <w:rPr>
                <w:rFonts w:cs="Times New Roman"/>
                <w:szCs w:val="24"/>
              </w:rPr>
            </w:pPr>
          </w:p>
        </w:tc>
        <w:tc>
          <w:tcPr>
            <w:tcW w:w="425" w:type="dxa"/>
          </w:tcPr>
          <w:p w14:paraId="3AC19525" w14:textId="77777777" w:rsidR="00B45414" w:rsidRPr="000D043C" w:rsidRDefault="00B45414" w:rsidP="00C21991">
            <w:pPr>
              <w:rPr>
                <w:rFonts w:cs="Times New Roman"/>
                <w:szCs w:val="24"/>
              </w:rPr>
            </w:pPr>
          </w:p>
        </w:tc>
        <w:tc>
          <w:tcPr>
            <w:tcW w:w="425" w:type="dxa"/>
            <w:vAlign w:val="center"/>
          </w:tcPr>
          <w:p w14:paraId="2F8379C0" w14:textId="12FCA55C" w:rsidR="00B45414" w:rsidRPr="000D043C" w:rsidRDefault="00B45414" w:rsidP="00C21991">
            <w:pPr>
              <w:rPr>
                <w:rFonts w:cs="Times New Roman"/>
                <w:szCs w:val="24"/>
              </w:rPr>
            </w:pPr>
            <w:r>
              <w:rPr>
                <w:rFonts w:cs="Times New Roman"/>
                <w:szCs w:val="24"/>
              </w:rPr>
              <w:t>1</w:t>
            </w:r>
          </w:p>
        </w:tc>
        <w:tc>
          <w:tcPr>
            <w:tcW w:w="425" w:type="dxa"/>
            <w:vAlign w:val="center"/>
          </w:tcPr>
          <w:p w14:paraId="61E2877A" w14:textId="016081FC" w:rsidR="00B45414" w:rsidRPr="000D043C" w:rsidRDefault="00B45414" w:rsidP="00C21991">
            <w:pPr>
              <w:rPr>
                <w:rFonts w:cs="Times New Roman"/>
                <w:szCs w:val="24"/>
              </w:rPr>
            </w:pPr>
            <w:r>
              <w:rPr>
                <w:rFonts w:cs="Times New Roman"/>
                <w:szCs w:val="24"/>
              </w:rPr>
              <w:t>1</w:t>
            </w:r>
          </w:p>
        </w:tc>
        <w:tc>
          <w:tcPr>
            <w:tcW w:w="426" w:type="dxa"/>
            <w:vAlign w:val="center"/>
          </w:tcPr>
          <w:p w14:paraId="4A742D29" w14:textId="6E673F91" w:rsidR="00B45414" w:rsidRPr="000D043C" w:rsidRDefault="00B45414" w:rsidP="00C21991">
            <w:pPr>
              <w:rPr>
                <w:rFonts w:cs="Times New Roman"/>
                <w:szCs w:val="24"/>
              </w:rPr>
            </w:pPr>
            <w:r>
              <w:rPr>
                <w:rFonts w:cs="Times New Roman"/>
                <w:szCs w:val="24"/>
              </w:rPr>
              <w:t>3</w:t>
            </w:r>
          </w:p>
        </w:tc>
        <w:tc>
          <w:tcPr>
            <w:tcW w:w="1134" w:type="dxa"/>
            <w:vAlign w:val="center"/>
          </w:tcPr>
          <w:p w14:paraId="33A3952B" w14:textId="2C8004C9" w:rsidR="00B45414" w:rsidRDefault="00B45414" w:rsidP="00B45414">
            <w:pPr>
              <w:jc w:val="center"/>
              <w:rPr>
                <w:rFonts w:cs="Times New Roman"/>
                <w:szCs w:val="24"/>
              </w:rPr>
            </w:pPr>
            <w:r>
              <w:rPr>
                <w:rFonts w:cs="Times New Roman"/>
                <w:szCs w:val="24"/>
              </w:rPr>
              <w:t>5</w:t>
            </w:r>
          </w:p>
        </w:tc>
      </w:tr>
      <w:tr w:rsidR="00B45414" w:rsidRPr="000D043C" w14:paraId="742BB9C4" w14:textId="259E6BB6" w:rsidTr="00457524">
        <w:tc>
          <w:tcPr>
            <w:tcW w:w="567" w:type="dxa"/>
            <w:vAlign w:val="center"/>
          </w:tcPr>
          <w:p w14:paraId="0EFA4712" w14:textId="77777777" w:rsidR="00B45414" w:rsidRDefault="00B45414" w:rsidP="00C21991">
            <w:pPr>
              <w:jc w:val="center"/>
              <w:rPr>
                <w:rFonts w:cs="Times New Roman"/>
                <w:szCs w:val="24"/>
              </w:rPr>
            </w:pPr>
            <w:r>
              <w:rPr>
                <w:rFonts w:cs="Times New Roman"/>
                <w:szCs w:val="24"/>
              </w:rPr>
              <w:t>2.</w:t>
            </w:r>
          </w:p>
        </w:tc>
        <w:tc>
          <w:tcPr>
            <w:tcW w:w="4252" w:type="dxa"/>
            <w:vAlign w:val="center"/>
          </w:tcPr>
          <w:p w14:paraId="32852567" w14:textId="2F076CA5" w:rsidR="00B45414" w:rsidRDefault="00B45414" w:rsidP="00C21991">
            <w:pPr>
              <w:rPr>
                <w:rFonts w:cs="Times New Roman"/>
                <w:szCs w:val="24"/>
              </w:rPr>
            </w:pPr>
            <w:r>
              <w:rPr>
                <w:rFonts w:cs="Times New Roman"/>
                <w:szCs w:val="24"/>
              </w:rPr>
              <w:t>Apakah sistem telah sesuai dengan kebutuhan pengguna</w:t>
            </w:r>
            <w:r w:rsidRPr="009F2641">
              <w:rPr>
                <w:rFonts w:cs="Times New Roman"/>
                <w:i/>
                <w:szCs w:val="24"/>
              </w:rPr>
              <w:t>?</w:t>
            </w:r>
          </w:p>
        </w:tc>
        <w:tc>
          <w:tcPr>
            <w:tcW w:w="426" w:type="dxa"/>
          </w:tcPr>
          <w:p w14:paraId="38F8AC2C" w14:textId="77777777" w:rsidR="00B45414" w:rsidRDefault="00B45414" w:rsidP="00C21991">
            <w:pPr>
              <w:rPr>
                <w:rFonts w:cs="Times New Roman"/>
                <w:szCs w:val="24"/>
              </w:rPr>
            </w:pPr>
          </w:p>
        </w:tc>
        <w:tc>
          <w:tcPr>
            <w:tcW w:w="425" w:type="dxa"/>
          </w:tcPr>
          <w:p w14:paraId="36F1DFF6" w14:textId="77777777" w:rsidR="00B45414" w:rsidRDefault="00B45414" w:rsidP="00C21991">
            <w:pPr>
              <w:rPr>
                <w:rFonts w:cs="Times New Roman"/>
                <w:szCs w:val="24"/>
              </w:rPr>
            </w:pPr>
          </w:p>
        </w:tc>
        <w:tc>
          <w:tcPr>
            <w:tcW w:w="425" w:type="dxa"/>
            <w:vAlign w:val="center"/>
          </w:tcPr>
          <w:p w14:paraId="7829C13F" w14:textId="77777777" w:rsidR="00B45414" w:rsidRDefault="00B45414" w:rsidP="00C21991">
            <w:pPr>
              <w:rPr>
                <w:rFonts w:cs="Times New Roman"/>
                <w:szCs w:val="24"/>
              </w:rPr>
            </w:pPr>
          </w:p>
        </w:tc>
        <w:tc>
          <w:tcPr>
            <w:tcW w:w="425" w:type="dxa"/>
            <w:vAlign w:val="center"/>
          </w:tcPr>
          <w:p w14:paraId="74E788C4" w14:textId="09FE7F2A" w:rsidR="00B45414" w:rsidRDefault="00B45414" w:rsidP="00C21991">
            <w:pPr>
              <w:rPr>
                <w:rFonts w:cs="Times New Roman"/>
                <w:szCs w:val="24"/>
              </w:rPr>
            </w:pPr>
            <w:r>
              <w:rPr>
                <w:rFonts w:cs="Times New Roman"/>
                <w:szCs w:val="24"/>
              </w:rPr>
              <w:t>4</w:t>
            </w:r>
          </w:p>
        </w:tc>
        <w:tc>
          <w:tcPr>
            <w:tcW w:w="426" w:type="dxa"/>
            <w:vAlign w:val="center"/>
          </w:tcPr>
          <w:p w14:paraId="7176C335" w14:textId="0361130D" w:rsidR="00B45414" w:rsidRDefault="00B45414" w:rsidP="00C21991">
            <w:pPr>
              <w:rPr>
                <w:rFonts w:cs="Times New Roman"/>
                <w:szCs w:val="24"/>
              </w:rPr>
            </w:pPr>
            <w:r>
              <w:rPr>
                <w:rFonts w:cs="Times New Roman"/>
                <w:szCs w:val="24"/>
              </w:rPr>
              <w:t>1</w:t>
            </w:r>
          </w:p>
        </w:tc>
        <w:tc>
          <w:tcPr>
            <w:tcW w:w="1134" w:type="dxa"/>
            <w:vAlign w:val="center"/>
          </w:tcPr>
          <w:p w14:paraId="4996FDD5" w14:textId="46446FDB" w:rsidR="00B45414" w:rsidRDefault="00B45414" w:rsidP="00B45414">
            <w:pPr>
              <w:jc w:val="center"/>
              <w:rPr>
                <w:rFonts w:cs="Times New Roman"/>
                <w:szCs w:val="24"/>
              </w:rPr>
            </w:pPr>
            <w:r>
              <w:rPr>
                <w:rFonts w:cs="Times New Roman"/>
                <w:szCs w:val="24"/>
              </w:rPr>
              <w:t>5</w:t>
            </w:r>
          </w:p>
        </w:tc>
      </w:tr>
      <w:tr w:rsidR="00B45414" w:rsidRPr="000D043C" w14:paraId="6CB45AE9" w14:textId="4094B09E" w:rsidTr="00457524">
        <w:trPr>
          <w:trHeight w:val="822"/>
        </w:trPr>
        <w:tc>
          <w:tcPr>
            <w:tcW w:w="567" w:type="dxa"/>
            <w:vAlign w:val="center"/>
          </w:tcPr>
          <w:p w14:paraId="4C829B99" w14:textId="77777777" w:rsidR="00B45414" w:rsidRDefault="00B45414" w:rsidP="00C21991">
            <w:pPr>
              <w:jc w:val="center"/>
              <w:rPr>
                <w:rFonts w:cs="Times New Roman"/>
                <w:szCs w:val="24"/>
              </w:rPr>
            </w:pPr>
            <w:r>
              <w:rPr>
                <w:rFonts w:cs="Times New Roman"/>
                <w:szCs w:val="24"/>
              </w:rPr>
              <w:t>3.</w:t>
            </w:r>
          </w:p>
        </w:tc>
        <w:tc>
          <w:tcPr>
            <w:tcW w:w="4252" w:type="dxa"/>
            <w:vAlign w:val="center"/>
          </w:tcPr>
          <w:p w14:paraId="49981F1D" w14:textId="044A7ED4" w:rsidR="00B45414" w:rsidRDefault="00B45414" w:rsidP="00C21991">
            <w:pPr>
              <w:rPr>
                <w:rFonts w:cs="Times New Roman"/>
                <w:szCs w:val="24"/>
              </w:rPr>
            </w:pPr>
            <w:r>
              <w:rPr>
                <w:rFonts w:cs="Times New Roman"/>
                <w:szCs w:val="24"/>
              </w:rPr>
              <w:t>Apakah sistem dapat membantu pengguna dalam melakukan proses distribusi beban ajar?</w:t>
            </w:r>
          </w:p>
        </w:tc>
        <w:tc>
          <w:tcPr>
            <w:tcW w:w="426" w:type="dxa"/>
          </w:tcPr>
          <w:p w14:paraId="6BEE6FE7" w14:textId="77777777" w:rsidR="00B45414" w:rsidRDefault="00B45414" w:rsidP="00C21991">
            <w:pPr>
              <w:rPr>
                <w:rFonts w:cs="Times New Roman"/>
                <w:szCs w:val="24"/>
              </w:rPr>
            </w:pPr>
          </w:p>
        </w:tc>
        <w:tc>
          <w:tcPr>
            <w:tcW w:w="425" w:type="dxa"/>
          </w:tcPr>
          <w:p w14:paraId="3547DEFD" w14:textId="77777777" w:rsidR="00B45414" w:rsidRDefault="00B45414" w:rsidP="00C21991">
            <w:pPr>
              <w:rPr>
                <w:rFonts w:cs="Times New Roman"/>
                <w:szCs w:val="24"/>
              </w:rPr>
            </w:pPr>
          </w:p>
        </w:tc>
        <w:tc>
          <w:tcPr>
            <w:tcW w:w="425" w:type="dxa"/>
            <w:vAlign w:val="center"/>
          </w:tcPr>
          <w:p w14:paraId="2142634F" w14:textId="77777777" w:rsidR="00B45414" w:rsidRDefault="00B45414" w:rsidP="00C21991">
            <w:pPr>
              <w:rPr>
                <w:rFonts w:cs="Times New Roman"/>
                <w:szCs w:val="24"/>
              </w:rPr>
            </w:pPr>
          </w:p>
        </w:tc>
        <w:tc>
          <w:tcPr>
            <w:tcW w:w="425" w:type="dxa"/>
            <w:vAlign w:val="center"/>
          </w:tcPr>
          <w:p w14:paraId="0AE8878C" w14:textId="3E249451" w:rsidR="00B45414" w:rsidRDefault="00B45414" w:rsidP="00C21991">
            <w:pPr>
              <w:rPr>
                <w:rFonts w:cs="Times New Roman"/>
                <w:szCs w:val="24"/>
              </w:rPr>
            </w:pPr>
            <w:r>
              <w:rPr>
                <w:rFonts w:cs="Times New Roman"/>
                <w:szCs w:val="24"/>
              </w:rPr>
              <w:t>3</w:t>
            </w:r>
          </w:p>
        </w:tc>
        <w:tc>
          <w:tcPr>
            <w:tcW w:w="426" w:type="dxa"/>
            <w:vAlign w:val="center"/>
          </w:tcPr>
          <w:p w14:paraId="15A4C208" w14:textId="1C5AC2EA" w:rsidR="00B45414" w:rsidRDefault="00B45414" w:rsidP="00C21991">
            <w:pPr>
              <w:rPr>
                <w:rFonts w:cs="Times New Roman"/>
                <w:szCs w:val="24"/>
              </w:rPr>
            </w:pPr>
            <w:r>
              <w:rPr>
                <w:rFonts w:cs="Times New Roman"/>
                <w:szCs w:val="24"/>
              </w:rPr>
              <w:t>2</w:t>
            </w:r>
          </w:p>
        </w:tc>
        <w:tc>
          <w:tcPr>
            <w:tcW w:w="1134" w:type="dxa"/>
            <w:vAlign w:val="center"/>
          </w:tcPr>
          <w:p w14:paraId="234867E1" w14:textId="4A84006C" w:rsidR="00B45414" w:rsidRDefault="00B45414" w:rsidP="00B45414">
            <w:pPr>
              <w:jc w:val="center"/>
              <w:rPr>
                <w:rFonts w:cs="Times New Roman"/>
                <w:szCs w:val="24"/>
              </w:rPr>
            </w:pPr>
            <w:r>
              <w:rPr>
                <w:rFonts w:cs="Times New Roman"/>
                <w:szCs w:val="24"/>
              </w:rPr>
              <w:t>5</w:t>
            </w:r>
          </w:p>
        </w:tc>
      </w:tr>
      <w:tr w:rsidR="00B45414" w:rsidRPr="000D043C" w14:paraId="68C39B3F" w14:textId="2BC5EB58" w:rsidTr="00457524">
        <w:trPr>
          <w:trHeight w:val="727"/>
        </w:trPr>
        <w:tc>
          <w:tcPr>
            <w:tcW w:w="567" w:type="dxa"/>
            <w:vAlign w:val="center"/>
          </w:tcPr>
          <w:p w14:paraId="5E108AB6" w14:textId="77777777" w:rsidR="00B45414" w:rsidRDefault="00B45414" w:rsidP="00C21991">
            <w:pPr>
              <w:jc w:val="center"/>
              <w:rPr>
                <w:rFonts w:cs="Times New Roman"/>
                <w:szCs w:val="24"/>
              </w:rPr>
            </w:pPr>
            <w:r>
              <w:rPr>
                <w:rFonts w:cs="Times New Roman"/>
                <w:szCs w:val="24"/>
              </w:rPr>
              <w:t>4.</w:t>
            </w:r>
          </w:p>
        </w:tc>
        <w:tc>
          <w:tcPr>
            <w:tcW w:w="4252" w:type="dxa"/>
            <w:vAlign w:val="center"/>
          </w:tcPr>
          <w:p w14:paraId="3BA661E0" w14:textId="728365FD" w:rsidR="00B45414" w:rsidRDefault="00B45414" w:rsidP="00C21991">
            <w:pPr>
              <w:rPr>
                <w:rFonts w:cs="Times New Roman"/>
                <w:szCs w:val="24"/>
              </w:rPr>
            </w:pPr>
            <w:r>
              <w:rPr>
                <w:rFonts w:cs="Times New Roman"/>
                <w:szCs w:val="24"/>
              </w:rPr>
              <w:t>Menurut pengguna apakah sistem mudah digunakan?</w:t>
            </w:r>
          </w:p>
        </w:tc>
        <w:tc>
          <w:tcPr>
            <w:tcW w:w="426" w:type="dxa"/>
          </w:tcPr>
          <w:p w14:paraId="7905AE94" w14:textId="77777777" w:rsidR="00B45414" w:rsidRDefault="00B45414" w:rsidP="00C21991">
            <w:pPr>
              <w:rPr>
                <w:rFonts w:cs="Times New Roman"/>
                <w:szCs w:val="24"/>
              </w:rPr>
            </w:pPr>
          </w:p>
        </w:tc>
        <w:tc>
          <w:tcPr>
            <w:tcW w:w="425" w:type="dxa"/>
          </w:tcPr>
          <w:p w14:paraId="6A076CA8" w14:textId="77777777" w:rsidR="00B45414" w:rsidRDefault="00B45414" w:rsidP="00C21991">
            <w:pPr>
              <w:rPr>
                <w:rFonts w:cs="Times New Roman"/>
                <w:szCs w:val="24"/>
              </w:rPr>
            </w:pPr>
          </w:p>
        </w:tc>
        <w:tc>
          <w:tcPr>
            <w:tcW w:w="425" w:type="dxa"/>
            <w:vAlign w:val="center"/>
          </w:tcPr>
          <w:p w14:paraId="39E063D7" w14:textId="77777777" w:rsidR="00B45414" w:rsidRDefault="00B45414" w:rsidP="00C21991">
            <w:pPr>
              <w:rPr>
                <w:rFonts w:cs="Times New Roman"/>
                <w:szCs w:val="24"/>
              </w:rPr>
            </w:pPr>
          </w:p>
        </w:tc>
        <w:tc>
          <w:tcPr>
            <w:tcW w:w="425" w:type="dxa"/>
            <w:vAlign w:val="center"/>
          </w:tcPr>
          <w:p w14:paraId="7062FDC7" w14:textId="60F45C87" w:rsidR="00B45414" w:rsidRDefault="00B45414" w:rsidP="00C21991">
            <w:pPr>
              <w:rPr>
                <w:rFonts w:cs="Times New Roman"/>
                <w:szCs w:val="24"/>
              </w:rPr>
            </w:pPr>
            <w:r>
              <w:rPr>
                <w:rFonts w:cs="Times New Roman"/>
                <w:szCs w:val="24"/>
              </w:rPr>
              <w:t>2</w:t>
            </w:r>
          </w:p>
        </w:tc>
        <w:tc>
          <w:tcPr>
            <w:tcW w:w="426" w:type="dxa"/>
            <w:vAlign w:val="center"/>
          </w:tcPr>
          <w:p w14:paraId="20AEB0DC" w14:textId="198E98DD" w:rsidR="00B45414" w:rsidRDefault="00B45414" w:rsidP="00C21991">
            <w:pPr>
              <w:rPr>
                <w:rFonts w:cs="Times New Roman"/>
                <w:szCs w:val="24"/>
              </w:rPr>
            </w:pPr>
            <w:r>
              <w:rPr>
                <w:rFonts w:cs="Times New Roman"/>
                <w:szCs w:val="24"/>
              </w:rPr>
              <w:t>3</w:t>
            </w:r>
          </w:p>
        </w:tc>
        <w:tc>
          <w:tcPr>
            <w:tcW w:w="1134" w:type="dxa"/>
            <w:vAlign w:val="center"/>
          </w:tcPr>
          <w:p w14:paraId="62E2692E" w14:textId="4510FD3C" w:rsidR="00B45414" w:rsidRDefault="00B45414" w:rsidP="00B45414">
            <w:pPr>
              <w:jc w:val="center"/>
              <w:rPr>
                <w:rFonts w:cs="Times New Roman"/>
                <w:szCs w:val="24"/>
              </w:rPr>
            </w:pPr>
            <w:r>
              <w:rPr>
                <w:rFonts w:cs="Times New Roman"/>
                <w:szCs w:val="24"/>
              </w:rPr>
              <w:t>5</w:t>
            </w:r>
          </w:p>
        </w:tc>
      </w:tr>
      <w:tr w:rsidR="00B45414" w:rsidRPr="000D043C" w14:paraId="0BECA3DA" w14:textId="22E9FE3A" w:rsidTr="00457524">
        <w:tc>
          <w:tcPr>
            <w:tcW w:w="567" w:type="dxa"/>
            <w:vAlign w:val="center"/>
          </w:tcPr>
          <w:p w14:paraId="3327A9FC" w14:textId="77777777" w:rsidR="00B45414" w:rsidRDefault="00B45414" w:rsidP="00C21991">
            <w:pPr>
              <w:jc w:val="center"/>
              <w:rPr>
                <w:rFonts w:cs="Times New Roman"/>
                <w:szCs w:val="24"/>
              </w:rPr>
            </w:pPr>
            <w:r>
              <w:rPr>
                <w:rFonts w:cs="Times New Roman"/>
                <w:szCs w:val="24"/>
              </w:rPr>
              <w:t>5.</w:t>
            </w:r>
          </w:p>
        </w:tc>
        <w:tc>
          <w:tcPr>
            <w:tcW w:w="4252" w:type="dxa"/>
            <w:vAlign w:val="center"/>
          </w:tcPr>
          <w:p w14:paraId="13B10A2E" w14:textId="4DA08064" w:rsidR="00B45414" w:rsidRDefault="00B45414" w:rsidP="00C21991">
            <w:pPr>
              <w:rPr>
                <w:rFonts w:cs="Times New Roman"/>
                <w:szCs w:val="24"/>
              </w:rPr>
            </w:pPr>
            <w:r>
              <w:rPr>
                <w:rFonts w:cs="Times New Roman"/>
                <w:szCs w:val="24"/>
              </w:rPr>
              <w:t>Secara keseluruhan apakah penggunaan sistem memuaskan pengguna?</w:t>
            </w:r>
          </w:p>
        </w:tc>
        <w:tc>
          <w:tcPr>
            <w:tcW w:w="426" w:type="dxa"/>
          </w:tcPr>
          <w:p w14:paraId="09E05431" w14:textId="77777777" w:rsidR="00B45414" w:rsidRDefault="00B45414" w:rsidP="00C21991">
            <w:pPr>
              <w:rPr>
                <w:rFonts w:cs="Times New Roman"/>
                <w:szCs w:val="24"/>
              </w:rPr>
            </w:pPr>
          </w:p>
        </w:tc>
        <w:tc>
          <w:tcPr>
            <w:tcW w:w="425" w:type="dxa"/>
          </w:tcPr>
          <w:p w14:paraId="7E0A883B" w14:textId="77777777" w:rsidR="00B45414" w:rsidRDefault="00B45414" w:rsidP="00C21991">
            <w:pPr>
              <w:rPr>
                <w:rFonts w:cs="Times New Roman"/>
                <w:szCs w:val="24"/>
              </w:rPr>
            </w:pPr>
          </w:p>
        </w:tc>
        <w:tc>
          <w:tcPr>
            <w:tcW w:w="425" w:type="dxa"/>
            <w:vAlign w:val="center"/>
          </w:tcPr>
          <w:p w14:paraId="7519349E" w14:textId="77777777" w:rsidR="00B45414" w:rsidRDefault="00B45414" w:rsidP="00C21991">
            <w:pPr>
              <w:rPr>
                <w:rFonts w:cs="Times New Roman"/>
                <w:szCs w:val="24"/>
              </w:rPr>
            </w:pPr>
          </w:p>
        </w:tc>
        <w:tc>
          <w:tcPr>
            <w:tcW w:w="425" w:type="dxa"/>
            <w:vAlign w:val="center"/>
          </w:tcPr>
          <w:p w14:paraId="630494E5" w14:textId="0E8B0664" w:rsidR="00B45414" w:rsidRDefault="00B45414" w:rsidP="00C21991">
            <w:pPr>
              <w:rPr>
                <w:rFonts w:cs="Times New Roman"/>
                <w:szCs w:val="24"/>
              </w:rPr>
            </w:pPr>
            <w:r>
              <w:rPr>
                <w:rFonts w:cs="Times New Roman"/>
                <w:szCs w:val="24"/>
              </w:rPr>
              <w:t>5</w:t>
            </w:r>
          </w:p>
        </w:tc>
        <w:tc>
          <w:tcPr>
            <w:tcW w:w="426" w:type="dxa"/>
            <w:vAlign w:val="center"/>
          </w:tcPr>
          <w:p w14:paraId="41D10D01" w14:textId="77777777" w:rsidR="00B45414" w:rsidRDefault="00B45414" w:rsidP="00C21991">
            <w:pPr>
              <w:rPr>
                <w:rFonts w:cs="Times New Roman"/>
                <w:szCs w:val="24"/>
              </w:rPr>
            </w:pPr>
          </w:p>
        </w:tc>
        <w:tc>
          <w:tcPr>
            <w:tcW w:w="1134" w:type="dxa"/>
            <w:vAlign w:val="center"/>
          </w:tcPr>
          <w:p w14:paraId="05CABBDC" w14:textId="37CFC402" w:rsidR="00B45414" w:rsidRDefault="00B45414" w:rsidP="00B45414">
            <w:pPr>
              <w:jc w:val="center"/>
              <w:rPr>
                <w:rFonts w:cs="Times New Roman"/>
                <w:szCs w:val="24"/>
              </w:rPr>
            </w:pPr>
            <w:r>
              <w:rPr>
                <w:rFonts w:cs="Times New Roman"/>
                <w:szCs w:val="24"/>
              </w:rPr>
              <w:t>5</w:t>
            </w:r>
          </w:p>
        </w:tc>
      </w:tr>
      <w:tr w:rsidR="00B45414" w:rsidRPr="000D043C" w14:paraId="406FEA27" w14:textId="4D9590A8" w:rsidTr="00457524">
        <w:trPr>
          <w:trHeight w:val="831"/>
        </w:trPr>
        <w:tc>
          <w:tcPr>
            <w:tcW w:w="567" w:type="dxa"/>
            <w:vAlign w:val="center"/>
          </w:tcPr>
          <w:p w14:paraId="1056966C" w14:textId="77777777" w:rsidR="00B45414" w:rsidRDefault="00B45414" w:rsidP="00C21991">
            <w:pPr>
              <w:jc w:val="center"/>
              <w:rPr>
                <w:rFonts w:cs="Times New Roman"/>
                <w:szCs w:val="24"/>
              </w:rPr>
            </w:pPr>
            <w:r>
              <w:rPr>
                <w:rFonts w:cs="Times New Roman"/>
                <w:szCs w:val="24"/>
              </w:rPr>
              <w:t>6.</w:t>
            </w:r>
          </w:p>
        </w:tc>
        <w:tc>
          <w:tcPr>
            <w:tcW w:w="4252" w:type="dxa"/>
            <w:vAlign w:val="center"/>
          </w:tcPr>
          <w:p w14:paraId="64D577DC" w14:textId="0A8EFDBB" w:rsidR="00B45414" w:rsidRDefault="00B45414" w:rsidP="00C21991">
            <w:pPr>
              <w:rPr>
                <w:rFonts w:cs="Times New Roman"/>
                <w:szCs w:val="24"/>
              </w:rPr>
            </w:pPr>
            <w:r>
              <w:rPr>
                <w:rFonts w:cs="Times New Roman"/>
                <w:szCs w:val="24"/>
              </w:rPr>
              <w:t>Apakah sistem dapat membantu mempersingkat proses distribusi beban ajar?</w:t>
            </w:r>
          </w:p>
        </w:tc>
        <w:tc>
          <w:tcPr>
            <w:tcW w:w="426" w:type="dxa"/>
          </w:tcPr>
          <w:p w14:paraId="6C642FD3" w14:textId="77777777" w:rsidR="00B45414" w:rsidRDefault="00B45414" w:rsidP="00C21991">
            <w:pPr>
              <w:rPr>
                <w:rFonts w:cs="Times New Roman"/>
                <w:szCs w:val="24"/>
              </w:rPr>
            </w:pPr>
          </w:p>
        </w:tc>
        <w:tc>
          <w:tcPr>
            <w:tcW w:w="425" w:type="dxa"/>
          </w:tcPr>
          <w:p w14:paraId="5A8BA9FC" w14:textId="77777777" w:rsidR="00B45414" w:rsidRDefault="00B45414" w:rsidP="00C21991">
            <w:pPr>
              <w:rPr>
                <w:rFonts w:cs="Times New Roman"/>
                <w:szCs w:val="24"/>
              </w:rPr>
            </w:pPr>
          </w:p>
        </w:tc>
        <w:tc>
          <w:tcPr>
            <w:tcW w:w="425" w:type="dxa"/>
            <w:vAlign w:val="center"/>
          </w:tcPr>
          <w:p w14:paraId="3B051DF6" w14:textId="77777777" w:rsidR="00B45414" w:rsidRDefault="00B45414" w:rsidP="00C21991">
            <w:pPr>
              <w:rPr>
                <w:rFonts w:cs="Times New Roman"/>
                <w:szCs w:val="24"/>
              </w:rPr>
            </w:pPr>
          </w:p>
        </w:tc>
        <w:tc>
          <w:tcPr>
            <w:tcW w:w="425" w:type="dxa"/>
            <w:vAlign w:val="center"/>
          </w:tcPr>
          <w:p w14:paraId="4E5B320B" w14:textId="0680F556" w:rsidR="00B45414" w:rsidRDefault="00B45414" w:rsidP="00C21991">
            <w:pPr>
              <w:rPr>
                <w:rFonts w:cs="Times New Roman"/>
                <w:szCs w:val="24"/>
              </w:rPr>
            </w:pPr>
            <w:r>
              <w:rPr>
                <w:rFonts w:cs="Times New Roman"/>
                <w:szCs w:val="24"/>
              </w:rPr>
              <w:t>5</w:t>
            </w:r>
          </w:p>
        </w:tc>
        <w:tc>
          <w:tcPr>
            <w:tcW w:w="426" w:type="dxa"/>
            <w:vAlign w:val="center"/>
          </w:tcPr>
          <w:p w14:paraId="1B9BBB5F" w14:textId="77777777" w:rsidR="00B45414" w:rsidRDefault="00B45414" w:rsidP="00C21991">
            <w:pPr>
              <w:rPr>
                <w:rFonts w:cs="Times New Roman"/>
                <w:szCs w:val="24"/>
              </w:rPr>
            </w:pPr>
          </w:p>
        </w:tc>
        <w:tc>
          <w:tcPr>
            <w:tcW w:w="1134" w:type="dxa"/>
            <w:vAlign w:val="center"/>
          </w:tcPr>
          <w:p w14:paraId="7DDB5D89" w14:textId="389F5911" w:rsidR="00B45414" w:rsidRDefault="00B45414" w:rsidP="00B45414">
            <w:pPr>
              <w:jc w:val="center"/>
              <w:rPr>
                <w:rFonts w:cs="Times New Roman"/>
                <w:szCs w:val="24"/>
              </w:rPr>
            </w:pPr>
            <w:r>
              <w:rPr>
                <w:rFonts w:cs="Times New Roman"/>
                <w:szCs w:val="24"/>
              </w:rPr>
              <w:t>5</w:t>
            </w:r>
          </w:p>
        </w:tc>
      </w:tr>
      <w:tr w:rsidR="00B45414" w:rsidRPr="000D043C" w14:paraId="2F92397E" w14:textId="63A04F2C" w:rsidTr="00457524">
        <w:trPr>
          <w:trHeight w:val="793"/>
        </w:trPr>
        <w:tc>
          <w:tcPr>
            <w:tcW w:w="567" w:type="dxa"/>
            <w:vAlign w:val="center"/>
          </w:tcPr>
          <w:p w14:paraId="2076AE51" w14:textId="77777777" w:rsidR="00B45414" w:rsidRDefault="00B45414" w:rsidP="00C21991">
            <w:pPr>
              <w:jc w:val="center"/>
              <w:rPr>
                <w:rFonts w:cs="Times New Roman"/>
                <w:szCs w:val="24"/>
              </w:rPr>
            </w:pPr>
            <w:r>
              <w:rPr>
                <w:rFonts w:cs="Times New Roman"/>
                <w:szCs w:val="24"/>
              </w:rPr>
              <w:t>7.</w:t>
            </w:r>
          </w:p>
        </w:tc>
        <w:tc>
          <w:tcPr>
            <w:tcW w:w="4252" w:type="dxa"/>
            <w:vAlign w:val="center"/>
          </w:tcPr>
          <w:p w14:paraId="040A0C3B" w14:textId="24FDAA34" w:rsidR="00B45414" w:rsidRDefault="00B45414" w:rsidP="00C21991">
            <w:pPr>
              <w:rPr>
                <w:rFonts w:cs="Times New Roman"/>
                <w:szCs w:val="24"/>
              </w:rPr>
            </w:pPr>
            <w:r>
              <w:rPr>
                <w:rFonts w:cs="Times New Roman"/>
                <w:szCs w:val="24"/>
              </w:rPr>
              <w:t>Apakah sistem mudah dipahami?</w:t>
            </w:r>
          </w:p>
        </w:tc>
        <w:tc>
          <w:tcPr>
            <w:tcW w:w="426" w:type="dxa"/>
          </w:tcPr>
          <w:p w14:paraId="1083ECC2" w14:textId="77777777" w:rsidR="00B45414" w:rsidRDefault="00B45414" w:rsidP="00C21991">
            <w:pPr>
              <w:rPr>
                <w:rFonts w:cs="Times New Roman"/>
                <w:szCs w:val="24"/>
              </w:rPr>
            </w:pPr>
          </w:p>
        </w:tc>
        <w:tc>
          <w:tcPr>
            <w:tcW w:w="425" w:type="dxa"/>
          </w:tcPr>
          <w:p w14:paraId="301E803B" w14:textId="77777777" w:rsidR="00B45414" w:rsidRDefault="00B45414" w:rsidP="00C21991">
            <w:pPr>
              <w:rPr>
                <w:rFonts w:cs="Times New Roman"/>
                <w:szCs w:val="24"/>
              </w:rPr>
            </w:pPr>
          </w:p>
        </w:tc>
        <w:tc>
          <w:tcPr>
            <w:tcW w:w="425" w:type="dxa"/>
            <w:vAlign w:val="center"/>
          </w:tcPr>
          <w:p w14:paraId="1D2A224A" w14:textId="77777777" w:rsidR="00B45414" w:rsidRDefault="00B45414" w:rsidP="00C21991">
            <w:pPr>
              <w:rPr>
                <w:rFonts w:cs="Times New Roman"/>
                <w:szCs w:val="24"/>
              </w:rPr>
            </w:pPr>
          </w:p>
        </w:tc>
        <w:tc>
          <w:tcPr>
            <w:tcW w:w="425" w:type="dxa"/>
            <w:vAlign w:val="center"/>
          </w:tcPr>
          <w:p w14:paraId="747235F7" w14:textId="1C5090E7" w:rsidR="00B45414" w:rsidRDefault="00B45414" w:rsidP="00C21991">
            <w:pPr>
              <w:rPr>
                <w:rFonts w:cs="Times New Roman"/>
                <w:szCs w:val="24"/>
              </w:rPr>
            </w:pPr>
            <w:r>
              <w:rPr>
                <w:rFonts w:cs="Times New Roman"/>
                <w:szCs w:val="24"/>
              </w:rPr>
              <w:t>2</w:t>
            </w:r>
          </w:p>
        </w:tc>
        <w:tc>
          <w:tcPr>
            <w:tcW w:w="426" w:type="dxa"/>
            <w:vAlign w:val="center"/>
          </w:tcPr>
          <w:p w14:paraId="5C8D30B3" w14:textId="59D3AB48" w:rsidR="00B45414" w:rsidRDefault="00B45414" w:rsidP="00C21991">
            <w:pPr>
              <w:rPr>
                <w:rFonts w:cs="Times New Roman"/>
                <w:szCs w:val="24"/>
              </w:rPr>
            </w:pPr>
            <w:r>
              <w:rPr>
                <w:rFonts w:cs="Times New Roman"/>
                <w:szCs w:val="24"/>
              </w:rPr>
              <w:t>3</w:t>
            </w:r>
          </w:p>
        </w:tc>
        <w:tc>
          <w:tcPr>
            <w:tcW w:w="1134" w:type="dxa"/>
            <w:vAlign w:val="center"/>
          </w:tcPr>
          <w:p w14:paraId="180A354F" w14:textId="5428C0EF" w:rsidR="00B45414" w:rsidRDefault="00B45414" w:rsidP="00B45414">
            <w:pPr>
              <w:jc w:val="center"/>
              <w:rPr>
                <w:rFonts w:cs="Times New Roman"/>
                <w:szCs w:val="24"/>
              </w:rPr>
            </w:pPr>
            <w:r>
              <w:rPr>
                <w:rFonts w:cs="Times New Roman"/>
                <w:szCs w:val="24"/>
              </w:rPr>
              <w:t>5</w:t>
            </w:r>
          </w:p>
        </w:tc>
      </w:tr>
      <w:tr w:rsidR="00B45414" w:rsidRPr="000D043C" w14:paraId="50E5A57B" w14:textId="5AABE7DF" w:rsidTr="00457524">
        <w:trPr>
          <w:trHeight w:val="690"/>
        </w:trPr>
        <w:tc>
          <w:tcPr>
            <w:tcW w:w="567" w:type="dxa"/>
            <w:vAlign w:val="center"/>
          </w:tcPr>
          <w:p w14:paraId="17B450EC" w14:textId="77777777" w:rsidR="00B45414" w:rsidRDefault="00B45414" w:rsidP="00C21991">
            <w:pPr>
              <w:jc w:val="center"/>
              <w:rPr>
                <w:rFonts w:cs="Times New Roman"/>
                <w:szCs w:val="24"/>
              </w:rPr>
            </w:pPr>
            <w:r>
              <w:rPr>
                <w:rFonts w:cs="Times New Roman"/>
                <w:szCs w:val="24"/>
              </w:rPr>
              <w:t>8.</w:t>
            </w:r>
          </w:p>
        </w:tc>
        <w:tc>
          <w:tcPr>
            <w:tcW w:w="4252" w:type="dxa"/>
            <w:vAlign w:val="center"/>
          </w:tcPr>
          <w:p w14:paraId="7B911F69" w14:textId="26292E16" w:rsidR="00B45414" w:rsidRDefault="00B45414" w:rsidP="00C21991">
            <w:pPr>
              <w:rPr>
                <w:rFonts w:cs="Times New Roman"/>
                <w:szCs w:val="24"/>
              </w:rPr>
            </w:pPr>
            <w:r>
              <w:rPr>
                <w:rFonts w:cs="Times New Roman"/>
                <w:szCs w:val="24"/>
              </w:rPr>
              <w:t>Apakah sistem bermanfaat bagi pengguna?</w:t>
            </w:r>
          </w:p>
        </w:tc>
        <w:tc>
          <w:tcPr>
            <w:tcW w:w="426" w:type="dxa"/>
          </w:tcPr>
          <w:p w14:paraId="096EE966" w14:textId="77777777" w:rsidR="00B45414" w:rsidRDefault="00B45414" w:rsidP="00C21991">
            <w:pPr>
              <w:rPr>
                <w:rFonts w:cs="Times New Roman"/>
                <w:szCs w:val="24"/>
              </w:rPr>
            </w:pPr>
          </w:p>
        </w:tc>
        <w:tc>
          <w:tcPr>
            <w:tcW w:w="425" w:type="dxa"/>
          </w:tcPr>
          <w:p w14:paraId="7EFC910B" w14:textId="77777777" w:rsidR="00B45414" w:rsidRDefault="00B45414" w:rsidP="00C21991">
            <w:pPr>
              <w:rPr>
                <w:rFonts w:cs="Times New Roman"/>
                <w:szCs w:val="24"/>
              </w:rPr>
            </w:pPr>
          </w:p>
        </w:tc>
        <w:tc>
          <w:tcPr>
            <w:tcW w:w="425" w:type="dxa"/>
            <w:vAlign w:val="center"/>
          </w:tcPr>
          <w:p w14:paraId="3A554C88" w14:textId="77777777" w:rsidR="00B45414" w:rsidRDefault="00B45414" w:rsidP="00C21991">
            <w:pPr>
              <w:rPr>
                <w:rFonts w:cs="Times New Roman"/>
                <w:szCs w:val="24"/>
              </w:rPr>
            </w:pPr>
          </w:p>
        </w:tc>
        <w:tc>
          <w:tcPr>
            <w:tcW w:w="425" w:type="dxa"/>
            <w:vAlign w:val="center"/>
          </w:tcPr>
          <w:p w14:paraId="7565C8DB" w14:textId="285EE04B" w:rsidR="00B45414" w:rsidRDefault="00B45414" w:rsidP="00C21991">
            <w:pPr>
              <w:rPr>
                <w:rFonts w:cs="Times New Roman"/>
                <w:szCs w:val="24"/>
              </w:rPr>
            </w:pPr>
            <w:r>
              <w:rPr>
                <w:rFonts w:cs="Times New Roman"/>
                <w:szCs w:val="24"/>
              </w:rPr>
              <w:t>2</w:t>
            </w:r>
          </w:p>
        </w:tc>
        <w:tc>
          <w:tcPr>
            <w:tcW w:w="426" w:type="dxa"/>
            <w:vAlign w:val="center"/>
          </w:tcPr>
          <w:p w14:paraId="5CD77663" w14:textId="5ACF6FBE" w:rsidR="00B45414" w:rsidRDefault="00B45414" w:rsidP="00C21991">
            <w:pPr>
              <w:rPr>
                <w:rFonts w:cs="Times New Roman"/>
                <w:szCs w:val="24"/>
              </w:rPr>
            </w:pPr>
            <w:r>
              <w:rPr>
                <w:rFonts w:cs="Times New Roman"/>
                <w:szCs w:val="24"/>
              </w:rPr>
              <w:t>3</w:t>
            </w:r>
          </w:p>
        </w:tc>
        <w:tc>
          <w:tcPr>
            <w:tcW w:w="1134" w:type="dxa"/>
            <w:vAlign w:val="center"/>
          </w:tcPr>
          <w:p w14:paraId="0FEB3D7E" w14:textId="3A7E6FE9" w:rsidR="00B45414" w:rsidRDefault="00B45414" w:rsidP="00B45414">
            <w:pPr>
              <w:jc w:val="center"/>
              <w:rPr>
                <w:rFonts w:cs="Times New Roman"/>
                <w:szCs w:val="24"/>
              </w:rPr>
            </w:pPr>
            <w:r>
              <w:rPr>
                <w:rFonts w:cs="Times New Roman"/>
                <w:szCs w:val="24"/>
              </w:rPr>
              <w:t>5</w:t>
            </w:r>
          </w:p>
        </w:tc>
      </w:tr>
      <w:tr w:rsidR="00B45414" w:rsidRPr="000D043C" w14:paraId="4F586B18" w14:textId="4EA2B854" w:rsidTr="00457524">
        <w:tc>
          <w:tcPr>
            <w:tcW w:w="567" w:type="dxa"/>
            <w:vAlign w:val="center"/>
          </w:tcPr>
          <w:p w14:paraId="150A40A5" w14:textId="77777777" w:rsidR="00B45414" w:rsidRDefault="00B45414" w:rsidP="00C21991">
            <w:pPr>
              <w:jc w:val="center"/>
              <w:rPr>
                <w:rFonts w:cs="Times New Roman"/>
                <w:szCs w:val="24"/>
              </w:rPr>
            </w:pPr>
            <w:r>
              <w:rPr>
                <w:rFonts w:cs="Times New Roman"/>
                <w:szCs w:val="24"/>
              </w:rPr>
              <w:t>9.</w:t>
            </w:r>
          </w:p>
        </w:tc>
        <w:tc>
          <w:tcPr>
            <w:tcW w:w="4252" w:type="dxa"/>
            <w:vAlign w:val="center"/>
          </w:tcPr>
          <w:p w14:paraId="455EAF11" w14:textId="029745CA" w:rsidR="00B45414" w:rsidRDefault="00B45414" w:rsidP="00C21991">
            <w:pPr>
              <w:rPr>
                <w:rFonts w:cs="Times New Roman"/>
                <w:szCs w:val="24"/>
              </w:rPr>
            </w:pPr>
            <w:r>
              <w:rPr>
                <w:rFonts w:cs="Times New Roman"/>
                <w:szCs w:val="24"/>
              </w:rPr>
              <w:t>Apakah pengguna setuju jika proses distribusi beban ajar menggunakan sistem ini?</w:t>
            </w:r>
          </w:p>
        </w:tc>
        <w:tc>
          <w:tcPr>
            <w:tcW w:w="426" w:type="dxa"/>
          </w:tcPr>
          <w:p w14:paraId="5C6EF0B2" w14:textId="77777777" w:rsidR="00B45414" w:rsidRDefault="00B45414" w:rsidP="00C21991">
            <w:pPr>
              <w:rPr>
                <w:rFonts w:cs="Times New Roman"/>
                <w:szCs w:val="24"/>
              </w:rPr>
            </w:pPr>
          </w:p>
        </w:tc>
        <w:tc>
          <w:tcPr>
            <w:tcW w:w="425" w:type="dxa"/>
          </w:tcPr>
          <w:p w14:paraId="2714CE7B" w14:textId="77777777" w:rsidR="00B45414" w:rsidRDefault="00B45414" w:rsidP="00C21991">
            <w:pPr>
              <w:rPr>
                <w:rFonts w:cs="Times New Roman"/>
                <w:szCs w:val="24"/>
              </w:rPr>
            </w:pPr>
          </w:p>
        </w:tc>
        <w:tc>
          <w:tcPr>
            <w:tcW w:w="425" w:type="dxa"/>
            <w:vAlign w:val="center"/>
          </w:tcPr>
          <w:p w14:paraId="64421B26" w14:textId="77777777" w:rsidR="00B45414" w:rsidRDefault="00B45414" w:rsidP="00C21991">
            <w:pPr>
              <w:rPr>
                <w:rFonts w:cs="Times New Roman"/>
                <w:szCs w:val="24"/>
              </w:rPr>
            </w:pPr>
          </w:p>
        </w:tc>
        <w:tc>
          <w:tcPr>
            <w:tcW w:w="425" w:type="dxa"/>
            <w:vAlign w:val="center"/>
          </w:tcPr>
          <w:p w14:paraId="5718722C" w14:textId="62FEA556" w:rsidR="00B45414" w:rsidRDefault="00B45414" w:rsidP="00C21991">
            <w:pPr>
              <w:rPr>
                <w:rFonts w:cs="Times New Roman"/>
                <w:szCs w:val="24"/>
              </w:rPr>
            </w:pPr>
            <w:r>
              <w:rPr>
                <w:rFonts w:cs="Times New Roman"/>
                <w:szCs w:val="24"/>
              </w:rPr>
              <w:t>1</w:t>
            </w:r>
          </w:p>
        </w:tc>
        <w:tc>
          <w:tcPr>
            <w:tcW w:w="426" w:type="dxa"/>
            <w:vAlign w:val="center"/>
          </w:tcPr>
          <w:p w14:paraId="5FE0D501" w14:textId="5E19C1DC" w:rsidR="00B45414" w:rsidRDefault="00B45414" w:rsidP="00C21991">
            <w:pPr>
              <w:rPr>
                <w:rFonts w:cs="Times New Roman"/>
                <w:szCs w:val="24"/>
              </w:rPr>
            </w:pPr>
            <w:r>
              <w:rPr>
                <w:rFonts w:cs="Times New Roman"/>
                <w:szCs w:val="24"/>
              </w:rPr>
              <w:t>4</w:t>
            </w:r>
          </w:p>
        </w:tc>
        <w:tc>
          <w:tcPr>
            <w:tcW w:w="1134" w:type="dxa"/>
            <w:vAlign w:val="center"/>
          </w:tcPr>
          <w:p w14:paraId="53865923" w14:textId="1F980461" w:rsidR="00B45414" w:rsidRDefault="00B45414" w:rsidP="00B45414">
            <w:pPr>
              <w:jc w:val="center"/>
              <w:rPr>
                <w:rFonts w:cs="Times New Roman"/>
                <w:szCs w:val="24"/>
              </w:rPr>
            </w:pPr>
            <w:r>
              <w:rPr>
                <w:rFonts w:cs="Times New Roman"/>
                <w:szCs w:val="24"/>
              </w:rPr>
              <w:t>5</w:t>
            </w:r>
          </w:p>
        </w:tc>
      </w:tr>
    </w:tbl>
    <w:p w14:paraId="2CB78531" w14:textId="77777777" w:rsidR="004C5CEC" w:rsidRPr="004C5CEC" w:rsidRDefault="004C5CEC" w:rsidP="00621AC1">
      <w:pPr>
        <w:ind w:firstLine="284"/>
      </w:pPr>
    </w:p>
    <w:p w14:paraId="5BA7BAB3" w14:textId="78BF39D9" w:rsidR="00CF0241" w:rsidRDefault="00457524" w:rsidP="00350C63">
      <w:pPr>
        <w:ind w:left="284" w:firstLine="436"/>
        <w:rPr>
          <w:rFonts w:eastAsiaTheme="majorEastAsia" w:cstheme="majorBidi"/>
        </w:rPr>
      </w:pPr>
      <w:r>
        <w:t>Pada tabel 4.10 merupakan kuisioner respon pengguna dengan jumlah nilai yang diperoleh dari pengisian user yang diminta untuk mengisi kuisioner. Terdapat total partisipan yang melakukan pengisian kuisioner dengan jumlah 5 orang partisipan.</w:t>
      </w:r>
      <w:r w:rsidR="00CF0241">
        <w:br w:type="page"/>
      </w:r>
    </w:p>
    <w:p w14:paraId="0A1542F7" w14:textId="19CB5473" w:rsidR="00B45414" w:rsidRDefault="00B45414" w:rsidP="002D00EC">
      <w:pPr>
        <w:pStyle w:val="ListParagraph"/>
        <w:numPr>
          <w:ilvl w:val="0"/>
          <w:numId w:val="36"/>
        </w:numPr>
        <w:jc w:val="left"/>
      </w:pPr>
      <w:r>
        <w:lastRenderedPageBreak/>
        <w:t>Saran</w:t>
      </w:r>
    </w:p>
    <w:p w14:paraId="52ADF74E" w14:textId="360C1F30" w:rsidR="0019452E" w:rsidRDefault="0019452E" w:rsidP="00350C63">
      <w:pPr>
        <w:ind w:firstLine="644"/>
        <w:jc w:val="left"/>
      </w:pPr>
      <w:r>
        <w:t>Terdapat juga beberapa saran dari pengguna sebagai berikut.</w:t>
      </w:r>
    </w:p>
    <w:p w14:paraId="2206AEC1" w14:textId="719BE35C" w:rsidR="0019452E" w:rsidRDefault="00661F7E" w:rsidP="002D00EC">
      <w:pPr>
        <w:pStyle w:val="ListParagraph"/>
        <w:numPr>
          <w:ilvl w:val="0"/>
          <w:numId w:val="31"/>
        </w:numPr>
        <w:jc w:val="left"/>
      </w:pPr>
      <w:r>
        <w:t>Saran</w:t>
      </w:r>
      <w:r w:rsidR="0034171E">
        <w:t xml:space="preserve"> oleh</w:t>
      </w:r>
      <w:r>
        <w:t xml:space="preserve"> Direktur</w:t>
      </w:r>
      <w:r w:rsidR="0034171E">
        <w:t>:</w:t>
      </w:r>
    </w:p>
    <w:p w14:paraId="56946695" w14:textId="77C06DF6" w:rsidR="00661F7E" w:rsidRDefault="00832E60" w:rsidP="002D00EC">
      <w:pPr>
        <w:pStyle w:val="ListParagraph"/>
        <w:numPr>
          <w:ilvl w:val="0"/>
          <w:numId w:val="32"/>
        </w:numPr>
        <w:jc w:val="left"/>
      </w:pPr>
      <w:r>
        <w:t>Sistem diharapkan dapat memberikan h</w:t>
      </w:r>
      <w:r w:rsidR="00661F7E">
        <w:t>asil akhir berupa SK pembagian tugas Dosen pengampu</w:t>
      </w:r>
    </w:p>
    <w:p w14:paraId="7479C077" w14:textId="6D79E225" w:rsidR="00661F7E" w:rsidRPr="00661F7E" w:rsidRDefault="00661F7E" w:rsidP="002D00EC">
      <w:pPr>
        <w:pStyle w:val="ListParagraph"/>
        <w:numPr>
          <w:ilvl w:val="0"/>
          <w:numId w:val="32"/>
        </w:numPr>
        <w:jc w:val="left"/>
      </w:pPr>
      <w:r>
        <w:t xml:space="preserve">Sistem dapat diimplementasikan pada sistem informasi akademik Politeknik Kampar berbasis </w:t>
      </w:r>
      <w:r w:rsidR="005A7A6E" w:rsidRPr="005A7A6E">
        <w:rPr>
          <w:i/>
          <w:iCs/>
        </w:rPr>
        <w:t>web</w:t>
      </w:r>
    </w:p>
    <w:p w14:paraId="7928F653" w14:textId="0DEA53C2" w:rsidR="00661F7E" w:rsidRDefault="00661F7E" w:rsidP="002D00EC">
      <w:pPr>
        <w:pStyle w:val="ListParagraph"/>
        <w:numPr>
          <w:ilvl w:val="0"/>
          <w:numId w:val="31"/>
        </w:numPr>
        <w:jc w:val="left"/>
      </w:pPr>
      <w:r>
        <w:t xml:space="preserve">Saran </w:t>
      </w:r>
      <w:r w:rsidR="0034171E">
        <w:t xml:space="preserve">oleh </w:t>
      </w:r>
      <w:r>
        <w:t>Wadir 1</w:t>
      </w:r>
      <w:r w:rsidR="0034171E">
        <w:t>:</w:t>
      </w:r>
    </w:p>
    <w:p w14:paraId="2C86A129" w14:textId="5D5045EA" w:rsidR="00661F7E" w:rsidRDefault="00661F7E" w:rsidP="002D00EC">
      <w:pPr>
        <w:pStyle w:val="ListParagraph"/>
        <w:numPr>
          <w:ilvl w:val="0"/>
          <w:numId w:val="33"/>
        </w:numPr>
        <w:jc w:val="left"/>
      </w:pPr>
      <w:r>
        <w:t xml:space="preserve">Pada tampilan distribusi beban ajar, diperlukan header untuk masing-masing dosen </w:t>
      </w:r>
    </w:p>
    <w:p w14:paraId="6B9714F2" w14:textId="540582C3" w:rsidR="00661F7E" w:rsidRDefault="00661F7E" w:rsidP="002D00EC">
      <w:pPr>
        <w:pStyle w:val="ListParagraph"/>
        <w:numPr>
          <w:ilvl w:val="0"/>
          <w:numId w:val="33"/>
        </w:numPr>
        <w:jc w:val="left"/>
      </w:pPr>
      <w:r>
        <w:t>Penambahan total seluruh SKS pada</w:t>
      </w:r>
      <w:r w:rsidR="00D10C7C">
        <w:t xml:space="preserve"> setiap</w:t>
      </w:r>
      <w:r>
        <w:t xml:space="preserve"> dosen</w:t>
      </w:r>
      <w:r w:rsidR="00D10C7C">
        <w:t xml:space="preserve"> di tampilan distribusi beban ajar </w:t>
      </w:r>
    </w:p>
    <w:p w14:paraId="18A7C48F" w14:textId="23F61B8D" w:rsidR="00661F7E" w:rsidRDefault="00661F7E" w:rsidP="002D00EC">
      <w:pPr>
        <w:pStyle w:val="ListParagraph"/>
        <w:numPr>
          <w:ilvl w:val="0"/>
          <w:numId w:val="33"/>
        </w:numPr>
        <w:jc w:val="left"/>
      </w:pPr>
      <w:r>
        <w:t xml:space="preserve">Penambahan total seluruh SKS pada </w:t>
      </w:r>
      <w:r w:rsidR="00D10C7C">
        <w:t xml:space="preserve">masing-masing </w:t>
      </w:r>
      <w:r>
        <w:t>Prodi</w:t>
      </w:r>
      <w:r w:rsidR="00D10C7C">
        <w:t xml:space="preserve"> di tampilan distribusi beban ajar</w:t>
      </w:r>
    </w:p>
    <w:p w14:paraId="3A6CE9AC" w14:textId="7D4BB4D3" w:rsidR="00661F7E" w:rsidRDefault="00661F7E" w:rsidP="002D00EC">
      <w:pPr>
        <w:pStyle w:val="ListParagraph"/>
        <w:numPr>
          <w:ilvl w:val="0"/>
          <w:numId w:val="33"/>
        </w:numPr>
        <w:jc w:val="left"/>
      </w:pPr>
      <w:r>
        <w:t>Pemisahan tabel untuk daftar Dosen lintas prodi dan Dosen luar biasa</w:t>
      </w:r>
    </w:p>
    <w:p w14:paraId="5C650AF2" w14:textId="09CC3CAA" w:rsidR="0034171E" w:rsidRDefault="0034171E" w:rsidP="002D00EC">
      <w:pPr>
        <w:pStyle w:val="ListParagraph"/>
        <w:numPr>
          <w:ilvl w:val="0"/>
          <w:numId w:val="31"/>
        </w:numPr>
        <w:jc w:val="left"/>
      </w:pPr>
      <w:r>
        <w:t>Saran oleh Operator Akademik:</w:t>
      </w:r>
    </w:p>
    <w:p w14:paraId="7B3FF675" w14:textId="35DD86E8" w:rsidR="0034171E" w:rsidRDefault="0034171E" w:rsidP="002D00EC">
      <w:pPr>
        <w:pStyle w:val="ListParagraph"/>
        <w:numPr>
          <w:ilvl w:val="0"/>
          <w:numId w:val="34"/>
        </w:numPr>
        <w:jc w:val="left"/>
      </w:pPr>
      <w:r>
        <w:t>Pemberian nomor SK</w:t>
      </w:r>
      <w:r w:rsidR="00832E60">
        <w:t xml:space="preserve"> yang semula dilakukan oleh Ka. BAAK</w:t>
      </w:r>
      <w:r>
        <w:t xml:space="preserve"> dialihkan untuk Operator Akademik</w:t>
      </w:r>
    </w:p>
    <w:p w14:paraId="78BC39B3" w14:textId="6A55A118" w:rsidR="0034171E" w:rsidRDefault="0034171E" w:rsidP="002D00EC">
      <w:pPr>
        <w:pStyle w:val="ListParagraph"/>
        <w:numPr>
          <w:ilvl w:val="0"/>
          <w:numId w:val="34"/>
        </w:numPr>
        <w:jc w:val="left"/>
      </w:pPr>
      <w:r>
        <w:t>Pada akun Ka. BAAK terdapat menu untuk melihat</w:t>
      </w:r>
      <w:r w:rsidR="00832E60">
        <w:t xml:space="preserve"> daftar</w:t>
      </w:r>
      <w:r>
        <w:t xml:space="preserve"> SK Dosen mengajar</w:t>
      </w:r>
    </w:p>
    <w:p w14:paraId="0DA0F627" w14:textId="715978E7" w:rsidR="0072309B" w:rsidRDefault="00832E60" w:rsidP="002D00EC">
      <w:pPr>
        <w:pStyle w:val="ListParagraph"/>
        <w:numPr>
          <w:ilvl w:val="0"/>
          <w:numId w:val="34"/>
        </w:numPr>
        <w:jc w:val="left"/>
      </w:pPr>
      <w:r>
        <w:t>Sistem dapat m</w:t>
      </w:r>
      <w:r w:rsidR="0034171E">
        <w:t xml:space="preserve">enambahkan </w:t>
      </w:r>
      <w:r>
        <w:t>daftar SK</w:t>
      </w:r>
      <w:r w:rsidR="0034171E">
        <w:t xml:space="preserve"> </w:t>
      </w:r>
      <w:r>
        <w:t xml:space="preserve">untuk setiap </w:t>
      </w:r>
      <w:r w:rsidR="0034171E">
        <w:t>Dosen</w:t>
      </w:r>
      <w:r>
        <w:t xml:space="preserve"> pengampu</w:t>
      </w:r>
    </w:p>
    <w:p w14:paraId="3AA9377C" w14:textId="6D98E823" w:rsidR="00C01552" w:rsidRDefault="00587A1D" w:rsidP="002D00EC">
      <w:pPr>
        <w:pStyle w:val="ListParagraph"/>
        <w:numPr>
          <w:ilvl w:val="0"/>
          <w:numId w:val="36"/>
        </w:numPr>
        <w:jc w:val="left"/>
      </w:pPr>
      <w:r>
        <w:t>Kesimpulan</w:t>
      </w:r>
    </w:p>
    <w:p w14:paraId="03F033C4" w14:textId="5A6A4A17" w:rsidR="0034171E" w:rsidRDefault="005C3441" w:rsidP="00350C63">
      <w:pPr>
        <w:ind w:left="284" w:firstLine="360"/>
      </w:pPr>
      <w:r>
        <w:t>Dari hasil respon pengguna yang diperoleh dari kuisioner, maka</w:t>
      </w:r>
      <w:r w:rsidR="0019452E">
        <w:t xml:space="preserve"> </w:t>
      </w:r>
      <w:r w:rsidR="0034171E">
        <w:t>dapat diambil kesimpulan sebagai berikut.</w:t>
      </w:r>
    </w:p>
    <w:p w14:paraId="1DFC1750" w14:textId="3C9564C8"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mudah dipahami oleh </w:t>
      </w:r>
      <w:r w:rsidRPr="0034171E">
        <w:rPr>
          <w:i/>
          <w:iCs/>
        </w:rPr>
        <w:t>user</w:t>
      </w:r>
    </w:p>
    <w:p w14:paraId="73A73A26" w14:textId="49F18ABA"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bermanfaat bagi </w:t>
      </w:r>
      <w:r>
        <w:rPr>
          <w:i/>
          <w:iCs/>
        </w:rPr>
        <w:t>user.</w:t>
      </w:r>
    </w:p>
    <w:p w14:paraId="06F82824" w14:textId="37BFF6C2" w:rsidR="00AB7480" w:rsidRDefault="00C01552" w:rsidP="002D00EC">
      <w:pPr>
        <w:pStyle w:val="ListParagraph"/>
        <w:numPr>
          <w:ilvl w:val="0"/>
          <w:numId w:val="35"/>
        </w:numPr>
        <w:jc w:val="left"/>
      </w:pPr>
      <w:r>
        <w:t>Sistem sesuai kebutuhan pengguna dengan beberapa perbaikan yang diperoleh dari saran.</w:t>
      </w:r>
      <w:r w:rsidR="00AB7480">
        <w:br w:type="page"/>
      </w:r>
    </w:p>
    <w:p w14:paraId="318A0EC4" w14:textId="77777777" w:rsidR="00D54CAB" w:rsidRDefault="00D54CAB" w:rsidP="00AB7480">
      <w:pPr>
        <w:pStyle w:val="Heading1"/>
        <w:spacing w:line="240" w:lineRule="auto"/>
        <w:sectPr w:rsidR="00D54CAB" w:rsidSect="0043086F">
          <w:footerReference w:type="default" r:id="rId73"/>
          <w:pgSz w:w="11910" w:h="16840" w:code="9"/>
          <w:pgMar w:top="2268" w:right="1701" w:bottom="1701" w:left="2268" w:header="0" w:footer="1004" w:gutter="0"/>
          <w:cols w:space="708"/>
          <w:docGrid w:linePitch="299"/>
        </w:sectPr>
      </w:pPr>
    </w:p>
    <w:p w14:paraId="7928B289" w14:textId="0C27A676" w:rsidR="00AB7480" w:rsidRDefault="00AB7480" w:rsidP="00AB7480">
      <w:pPr>
        <w:pStyle w:val="Heading1"/>
        <w:spacing w:line="240" w:lineRule="auto"/>
      </w:pPr>
      <w:bookmarkStart w:id="94" w:name="_Toc95421168"/>
      <w:r>
        <w:lastRenderedPageBreak/>
        <w:t>BAB V</w:t>
      </w:r>
      <w:r>
        <w:br/>
      </w:r>
      <w:r w:rsidR="000124CF">
        <w:t>PENUTUP</w:t>
      </w:r>
      <w:bookmarkEnd w:id="94"/>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48030B6E" w:rsidR="008B1575" w:rsidRDefault="008B1575" w:rsidP="002D00EC">
      <w:pPr>
        <w:pStyle w:val="Heading2"/>
        <w:numPr>
          <w:ilvl w:val="0"/>
          <w:numId w:val="37"/>
        </w:numPr>
        <w:ind w:left="0" w:hanging="11"/>
      </w:pPr>
      <w:bookmarkStart w:id="95" w:name="_Toc95421169"/>
      <w:r>
        <w:t>Kesimpulan</w:t>
      </w:r>
      <w:bookmarkEnd w:id="95"/>
    </w:p>
    <w:p w14:paraId="37DA59BF" w14:textId="4DA1CA87" w:rsidR="000124CF" w:rsidRDefault="00674626" w:rsidP="0002423E">
      <w:pPr>
        <w:ind w:firstLine="720"/>
      </w:pPr>
      <w:r>
        <w:t xml:space="preserve">Berdasarkan hasil dari analisis dan pembahasan dari pengembangan sistem distribusi beban ajar berbasis </w:t>
      </w:r>
      <w:r>
        <w:rPr>
          <w:i/>
          <w:iCs/>
        </w:rPr>
        <w:t xml:space="preserve">web, </w:t>
      </w:r>
      <w:r>
        <w:t>maka k</w:t>
      </w:r>
      <w:r w:rsidR="0002423E">
        <w:t>esimpulan yang dapat diambil adalah sebagai berikut.</w:t>
      </w:r>
    </w:p>
    <w:p w14:paraId="6C1F66C7" w14:textId="7A31D62C" w:rsidR="0002423E" w:rsidRDefault="0002423E" w:rsidP="0002423E">
      <w:pPr>
        <w:pStyle w:val="ListParagraph"/>
        <w:numPr>
          <w:ilvl w:val="0"/>
          <w:numId w:val="40"/>
        </w:numPr>
      </w:pPr>
      <w:r>
        <w:t>Sistem yang dibuat berhasil mempermudah proses pembuatan SK Dosen mengajar berdasarkan distribusi beban ajar di Politeknik Kampar berhasil.</w:t>
      </w:r>
    </w:p>
    <w:p w14:paraId="64F2574F" w14:textId="5C9C7BCD" w:rsidR="0002423E" w:rsidRPr="000124CF" w:rsidRDefault="0002423E" w:rsidP="0002423E">
      <w:pPr>
        <w:pStyle w:val="ListParagraph"/>
        <w:numPr>
          <w:ilvl w:val="0"/>
          <w:numId w:val="40"/>
        </w:numPr>
      </w:pPr>
      <w:r>
        <w:t xml:space="preserve">Sistem untuk menerbitkan SK Dosen mengajar berdasarkan distribusi beban ajar berbasis </w:t>
      </w:r>
      <w:r>
        <w:rPr>
          <w:i/>
          <w:iCs/>
        </w:rPr>
        <w:t xml:space="preserve">web </w:t>
      </w:r>
      <w:r>
        <w:t>di kampus Politeknik Kampar berhasil dibuat.</w:t>
      </w:r>
    </w:p>
    <w:p w14:paraId="30B75D81" w14:textId="77777777" w:rsidR="00674626" w:rsidRDefault="008B1575" w:rsidP="00674626">
      <w:pPr>
        <w:pStyle w:val="Heading2"/>
        <w:numPr>
          <w:ilvl w:val="0"/>
          <w:numId w:val="37"/>
        </w:numPr>
        <w:ind w:left="0" w:hanging="11"/>
      </w:pPr>
      <w:bookmarkStart w:id="96" w:name="_Toc95421170"/>
      <w:r>
        <w:t>Sara</w:t>
      </w:r>
      <w:r w:rsidR="00674626">
        <w:t>n</w:t>
      </w:r>
      <w:bookmarkEnd w:id="96"/>
    </w:p>
    <w:p w14:paraId="3CFA524E" w14:textId="77777777" w:rsidR="00674626" w:rsidRDefault="00674626" w:rsidP="00674626">
      <w:pPr>
        <w:ind w:firstLine="720"/>
      </w:pPr>
      <w:r>
        <w:t xml:space="preserve">Berdasarkan hasil analisis dan pembahasan dari pengembangan sistem distribusi beban ajar berbasis </w:t>
      </w:r>
      <w:r w:rsidRPr="00674626">
        <w:rPr>
          <w:i/>
          <w:iCs/>
        </w:rPr>
        <w:t>web</w:t>
      </w:r>
      <w:r>
        <w:rPr>
          <w:i/>
          <w:iCs/>
        </w:rPr>
        <w:t xml:space="preserve">, </w:t>
      </w:r>
      <w:r>
        <w:t>maka terdapat beberapa saran pada laporan tugas akhir sebagai berikut.</w:t>
      </w:r>
    </w:p>
    <w:p w14:paraId="35E7B270" w14:textId="771CEC8B" w:rsidR="00A328DE" w:rsidRDefault="0024772D" w:rsidP="00674626">
      <w:pPr>
        <w:pStyle w:val="ListParagraph"/>
        <w:numPr>
          <w:ilvl w:val="0"/>
          <w:numId w:val="41"/>
        </w:numPr>
      </w:pPr>
      <w:r>
        <w:t xml:space="preserve">Jika sistem akan digunakan untuk proses distribusi beban ajar di kampus Politeknik Kampar, sistem distribusi beban ajar berbasis </w:t>
      </w:r>
      <w:r>
        <w:rPr>
          <w:i/>
          <w:iCs/>
        </w:rPr>
        <w:t>web</w:t>
      </w:r>
      <w:r>
        <w:t xml:space="preserve"> diperlukan integrasi sepenuhnya kedalam</w:t>
      </w:r>
      <w:r w:rsidR="00D03C2E">
        <w:t xml:space="preserve"> sistem</w:t>
      </w:r>
      <w:r>
        <w:t xml:space="preserve"> </w:t>
      </w:r>
      <w:r w:rsidR="00D03C2E">
        <w:t xml:space="preserve">informasi akademik </w:t>
      </w:r>
      <w:r>
        <w:t>Politeknik Kampar</w:t>
      </w:r>
      <w:r w:rsidR="00D03C2E">
        <w:t>.</w:t>
      </w:r>
    </w:p>
    <w:p w14:paraId="2A5005B5" w14:textId="38B1966E" w:rsidR="0024772D" w:rsidRDefault="0024772D" w:rsidP="00674626">
      <w:pPr>
        <w:pStyle w:val="ListParagraph"/>
        <w:numPr>
          <w:ilvl w:val="0"/>
          <w:numId w:val="41"/>
        </w:numPr>
      </w:pPr>
      <w:r>
        <w:t>Pengembangan selanjutnya diharapkan lebih dapat meningkatkan keamanan pada sistem informasi akademik di kampus Politeknik Kampar.</w:t>
      </w:r>
    </w:p>
    <w:p w14:paraId="37DCC276" w14:textId="77777777" w:rsidR="00D03C2E" w:rsidRDefault="00D03C2E">
      <w:pPr>
        <w:spacing w:after="160" w:line="259" w:lineRule="auto"/>
        <w:jc w:val="left"/>
        <w:rPr>
          <w:rFonts w:eastAsiaTheme="majorEastAsia" w:cstheme="majorBidi"/>
          <w:b/>
          <w:sz w:val="28"/>
          <w:szCs w:val="32"/>
        </w:rPr>
      </w:pPr>
      <w:r>
        <w:br w:type="page"/>
      </w:r>
    </w:p>
    <w:p w14:paraId="13BF2228" w14:textId="6963E1DD" w:rsidR="00A328DE" w:rsidRDefault="00A328DE" w:rsidP="00A328DE">
      <w:pPr>
        <w:pStyle w:val="Heading1"/>
        <w:spacing w:line="240" w:lineRule="auto"/>
      </w:pPr>
      <w:bookmarkStart w:id="97" w:name="_Toc95421171"/>
      <w:r>
        <w:lastRenderedPageBreak/>
        <w:t>DAFTAR PUSTAKA</w:t>
      </w:r>
      <w:bookmarkEnd w:id="97"/>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22052B0F" w14:textId="3B60932F"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475FA598" w:rsidR="00A57DD8" w:rsidRDefault="00444BBA" w:rsidP="00AB7480">
      <w:pPr>
        <w:spacing w:after="160" w:line="259" w:lineRule="auto"/>
        <w:jc w:val="left"/>
      </w:pPr>
      <w:r>
        <w:fldChar w:fldCharType="end"/>
      </w:r>
    </w:p>
    <w:sectPr w:rsidR="00A57DD8" w:rsidSect="0043086F">
      <w:footerReference w:type="default" r:id="rId74"/>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233718" w14:textId="77777777" w:rsidR="00FF7D1A" w:rsidRDefault="00FF7D1A" w:rsidP="00020ADC">
      <w:pPr>
        <w:spacing w:line="240" w:lineRule="auto"/>
      </w:pPr>
      <w:r>
        <w:separator/>
      </w:r>
    </w:p>
  </w:endnote>
  <w:endnote w:type="continuationSeparator" w:id="0">
    <w:p w14:paraId="7ED1231C" w14:textId="77777777" w:rsidR="00FF7D1A" w:rsidRDefault="00FF7D1A"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1306694"/>
      <w:docPartObj>
        <w:docPartGallery w:val="Page Numbers (Bottom of Page)"/>
        <w:docPartUnique/>
      </w:docPartObj>
    </w:sdtPr>
    <w:sdtEndPr>
      <w:rPr>
        <w:noProof/>
      </w:rPr>
    </w:sdtEndPr>
    <w:sdtContent>
      <w:p w14:paraId="02A50E2E" w14:textId="391DCB3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5A275E" w14:textId="77777777" w:rsidR="0043086F" w:rsidRDefault="0043086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34873"/>
      <w:docPartObj>
        <w:docPartGallery w:val="Page Numbers (Bottom of Page)"/>
        <w:docPartUnique/>
      </w:docPartObj>
    </w:sdtPr>
    <w:sdtEndPr>
      <w:rPr>
        <w:noProof/>
      </w:rPr>
    </w:sdtEndPr>
    <w:sdtContent>
      <w:p w14:paraId="6345080D" w14:textId="04F686A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B45C48" w14:textId="77777777" w:rsidR="0043086F" w:rsidRDefault="0043086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286823"/>
      <w:docPartObj>
        <w:docPartGallery w:val="Page Numbers (Bottom of Page)"/>
        <w:docPartUnique/>
      </w:docPartObj>
    </w:sdtPr>
    <w:sdtEndPr>
      <w:rPr>
        <w:noProof/>
      </w:rPr>
    </w:sdtEndPr>
    <w:sdtContent>
      <w:p w14:paraId="5DB43DAB"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6AEAE0C" w14:textId="77777777" w:rsidR="00D4664A" w:rsidRDefault="00D4664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830940"/>
      <w:docPartObj>
        <w:docPartGallery w:val="Page Numbers (Bottom of Page)"/>
        <w:docPartUnique/>
      </w:docPartObj>
    </w:sdtPr>
    <w:sdtEndPr>
      <w:rPr>
        <w:noProof/>
      </w:rPr>
    </w:sdtEndPr>
    <w:sdtContent>
      <w:p w14:paraId="078155D8"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6F86B" w14:textId="77777777" w:rsidR="00D4664A" w:rsidRDefault="00D4664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788568"/>
      <w:docPartObj>
        <w:docPartGallery w:val="Page Numbers (Bottom of Page)"/>
        <w:docPartUnique/>
      </w:docPartObj>
    </w:sdtPr>
    <w:sdtEndPr>
      <w:rPr>
        <w:noProof/>
      </w:rPr>
    </w:sdtEndPr>
    <w:sdtContent>
      <w:p w14:paraId="410828E6"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7115E947" w14:textId="77777777" w:rsidR="00D4664A" w:rsidRDefault="00D4664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804673"/>
      <w:docPartObj>
        <w:docPartGallery w:val="Page Numbers (Bottom of Page)"/>
        <w:docPartUnique/>
      </w:docPartObj>
    </w:sdtPr>
    <w:sdtEndPr>
      <w:rPr>
        <w:noProof/>
      </w:rPr>
    </w:sdtEndPr>
    <w:sdtContent>
      <w:p w14:paraId="3F267F25"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88D60" w14:textId="77777777" w:rsidR="00D4664A" w:rsidRDefault="00D4664A">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562077"/>
      <w:docPartObj>
        <w:docPartGallery w:val="Page Numbers (Bottom of Page)"/>
        <w:docPartUnique/>
      </w:docPartObj>
    </w:sdtPr>
    <w:sdtEndPr>
      <w:rPr>
        <w:noProof/>
      </w:rPr>
    </w:sdtEndPr>
    <w:sdtContent>
      <w:p w14:paraId="6B70D5F8"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2CD72DE" w14:textId="77777777" w:rsidR="00D4664A" w:rsidRDefault="00D4664A">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710450"/>
      <w:docPartObj>
        <w:docPartGallery w:val="Page Numbers (Bottom of Page)"/>
        <w:docPartUnique/>
      </w:docPartObj>
    </w:sdtPr>
    <w:sdtEndPr>
      <w:rPr>
        <w:noProof/>
      </w:rPr>
    </w:sdtEndPr>
    <w:sdtContent>
      <w:p w14:paraId="4762EB2F" w14:textId="4D3D6742"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854742" w14:textId="77777777" w:rsidR="00D54CAB" w:rsidRDefault="00D54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5621141"/>
      <w:docPartObj>
        <w:docPartGallery w:val="Page Numbers (Bottom of Page)"/>
        <w:docPartUnique/>
      </w:docPartObj>
    </w:sdtPr>
    <w:sdtEndPr>
      <w:rPr>
        <w:noProof/>
      </w:rPr>
    </w:sdtEndPr>
    <w:sdtContent>
      <w:p w14:paraId="5E03F9E7" w14:textId="1097E289"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72363D" w14:textId="77777777" w:rsidR="004F533D" w:rsidRDefault="004F533D">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2315081"/>
      <w:docPartObj>
        <w:docPartGallery w:val="Page Numbers (Bottom of Page)"/>
        <w:docPartUnique/>
      </w:docPartObj>
    </w:sdtPr>
    <w:sdtEndPr>
      <w:rPr>
        <w:noProof/>
      </w:rPr>
    </w:sdtEndPr>
    <w:sdtContent>
      <w:p w14:paraId="45F5C707" w14:textId="5C74F426" w:rsidR="000D5916" w:rsidRDefault="000D59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D12142" w14:textId="77777777" w:rsidR="000D5916" w:rsidRDefault="000D5916">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9553057"/>
      <w:docPartObj>
        <w:docPartGallery w:val="Page Numbers (Bottom of Page)"/>
        <w:docPartUnique/>
      </w:docPartObj>
    </w:sdtPr>
    <w:sdtEndPr>
      <w:rPr>
        <w:noProof/>
      </w:rPr>
    </w:sdtEndPr>
    <w:sdtContent>
      <w:p w14:paraId="6EBCEC92" w14:textId="25573E3C"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C89305" w14:textId="77777777" w:rsidR="003B1621" w:rsidRDefault="003B16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5273537"/>
      <w:docPartObj>
        <w:docPartGallery w:val="Page Numbers (Bottom of Page)"/>
        <w:docPartUnique/>
      </w:docPartObj>
    </w:sdtPr>
    <w:sdtEndPr>
      <w:rPr>
        <w:noProof/>
      </w:rPr>
    </w:sdtEndPr>
    <w:sdtContent>
      <w:p w14:paraId="176155FC" w14:textId="1B341B9F"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B6CD1B" w14:textId="77777777" w:rsidR="00B125D4" w:rsidRDefault="00B125D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888465"/>
      <w:docPartObj>
        <w:docPartGallery w:val="Page Numbers (Bottom of Page)"/>
        <w:docPartUnique/>
      </w:docPartObj>
    </w:sdtPr>
    <w:sdtEndPr>
      <w:rPr>
        <w:noProof/>
      </w:rPr>
    </w:sdtEndPr>
    <w:sdtContent>
      <w:p w14:paraId="7F2A0F6B" w14:textId="5AC2AE5F"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B3A6A8" w14:textId="77777777" w:rsidR="003B1621" w:rsidRDefault="003B162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240752"/>
      <w:docPartObj>
        <w:docPartGallery w:val="Page Numbers (Bottom of Page)"/>
        <w:docPartUnique/>
      </w:docPartObj>
    </w:sdtPr>
    <w:sdtEndPr>
      <w:rPr>
        <w:noProof/>
      </w:rPr>
    </w:sdtEndPr>
    <w:sdtContent>
      <w:p w14:paraId="4546D44A" w14:textId="5A817B8D"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640144"/>
      <w:docPartObj>
        <w:docPartGallery w:val="Page Numbers (Bottom of Page)"/>
        <w:docPartUnique/>
      </w:docPartObj>
    </w:sdtPr>
    <w:sdtEndPr>
      <w:rPr>
        <w:noProof/>
      </w:rPr>
    </w:sdtEndPr>
    <w:sdtContent>
      <w:p w14:paraId="4CCDF483" w14:textId="2D9A60EE"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9ABD1" w14:textId="77777777" w:rsidR="003B1621" w:rsidRDefault="003B162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8945290"/>
      <w:docPartObj>
        <w:docPartGallery w:val="Page Numbers (Bottom of Page)"/>
        <w:docPartUnique/>
      </w:docPartObj>
    </w:sdtPr>
    <w:sdtEndPr>
      <w:rPr>
        <w:noProof/>
      </w:rPr>
    </w:sdtEndPr>
    <w:sdtContent>
      <w:p w14:paraId="4356ADFE" w14:textId="7C74914C"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4455F" w14:textId="77777777" w:rsidR="0043086F" w:rsidRDefault="00430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0B67D4" w14:textId="77777777" w:rsidR="00FF7D1A" w:rsidRDefault="00FF7D1A" w:rsidP="00020ADC">
      <w:pPr>
        <w:spacing w:line="240" w:lineRule="auto"/>
      </w:pPr>
      <w:r>
        <w:separator/>
      </w:r>
    </w:p>
  </w:footnote>
  <w:footnote w:type="continuationSeparator" w:id="0">
    <w:p w14:paraId="3A127106" w14:textId="77777777" w:rsidR="00FF7D1A" w:rsidRDefault="00FF7D1A"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70317B"/>
    <w:multiLevelType w:val="hybridMultilevel"/>
    <w:tmpl w:val="398A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F1B0944"/>
    <w:multiLevelType w:val="hybridMultilevel"/>
    <w:tmpl w:val="3DD80BAA"/>
    <w:lvl w:ilvl="0" w:tplc="A53095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1"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A6D171F"/>
    <w:multiLevelType w:val="hybridMultilevel"/>
    <w:tmpl w:val="F3A8040A"/>
    <w:lvl w:ilvl="0" w:tplc="ADBA2C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825A48"/>
    <w:multiLevelType w:val="hybridMultilevel"/>
    <w:tmpl w:val="9B2676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5"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BBB3A48"/>
    <w:multiLevelType w:val="hybridMultilevel"/>
    <w:tmpl w:val="B5087230"/>
    <w:lvl w:ilvl="0" w:tplc="C76299BE">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CD859C9"/>
    <w:multiLevelType w:val="hybridMultilevel"/>
    <w:tmpl w:val="0F021D50"/>
    <w:lvl w:ilvl="0" w:tplc="F2A649C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7"/>
  </w:num>
  <w:num w:numId="3">
    <w:abstractNumId w:val="17"/>
    <w:lvlOverride w:ilvl="0">
      <w:startOverride w:val="1"/>
    </w:lvlOverride>
  </w:num>
  <w:num w:numId="4">
    <w:abstractNumId w:val="25"/>
  </w:num>
  <w:num w:numId="5">
    <w:abstractNumId w:val="33"/>
  </w:num>
  <w:num w:numId="6">
    <w:abstractNumId w:val="27"/>
  </w:num>
  <w:num w:numId="7">
    <w:abstractNumId w:val="22"/>
  </w:num>
  <w:num w:numId="8">
    <w:abstractNumId w:val="15"/>
  </w:num>
  <w:num w:numId="9">
    <w:abstractNumId w:val="20"/>
  </w:num>
  <w:num w:numId="10">
    <w:abstractNumId w:val="0"/>
  </w:num>
  <w:num w:numId="11">
    <w:abstractNumId w:val="7"/>
  </w:num>
  <w:num w:numId="12">
    <w:abstractNumId w:val="11"/>
  </w:num>
  <w:num w:numId="13">
    <w:abstractNumId w:val="21"/>
  </w:num>
  <w:num w:numId="14">
    <w:abstractNumId w:val="5"/>
  </w:num>
  <w:num w:numId="15">
    <w:abstractNumId w:val="19"/>
  </w:num>
  <w:num w:numId="16">
    <w:abstractNumId w:val="12"/>
    <w:lvlOverride w:ilvl="0">
      <w:startOverride w:val="1"/>
    </w:lvlOverride>
  </w:num>
  <w:num w:numId="17">
    <w:abstractNumId w:val="3"/>
  </w:num>
  <w:num w:numId="18">
    <w:abstractNumId w:val="26"/>
  </w:num>
  <w:num w:numId="19">
    <w:abstractNumId w:val="13"/>
  </w:num>
  <w:num w:numId="20">
    <w:abstractNumId w:val="23"/>
  </w:num>
  <w:num w:numId="21">
    <w:abstractNumId w:val="8"/>
  </w:num>
  <w:num w:numId="22">
    <w:abstractNumId w:val="34"/>
  </w:num>
  <w:num w:numId="23">
    <w:abstractNumId w:val="32"/>
  </w:num>
  <w:num w:numId="24">
    <w:abstractNumId w:val="12"/>
    <w:lvlOverride w:ilvl="0">
      <w:startOverride w:val="1"/>
    </w:lvlOverride>
  </w:num>
  <w:num w:numId="25">
    <w:abstractNumId w:val="17"/>
    <w:lvlOverride w:ilvl="0">
      <w:startOverride w:val="1"/>
    </w:lvlOverride>
  </w:num>
  <w:num w:numId="26">
    <w:abstractNumId w:val="12"/>
    <w:lvlOverride w:ilvl="0">
      <w:startOverride w:val="1"/>
    </w:lvlOverride>
  </w:num>
  <w:num w:numId="27">
    <w:abstractNumId w:val="28"/>
  </w:num>
  <w:num w:numId="28">
    <w:abstractNumId w:val="4"/>
  </w:num>
  <w:num w:numId="29">
    <w:abstractNumId w:val="2"/>
  </w:num>
  <w:num w:numId="30">
    <w:abstractNumId w:val="35"/>
  </w:num>
  <w:num w:numId="31">
    <w:abstractNumId w:val="31"/>
  </w:num>
  <w:num w:numId="32">
    <w:abstractNumId w:val="1"/>
  </w:num>
  <w:num w:numId="33">
    <w:abstractNumId w:val="24"/>
  </w:num>
  <w:num w:numId="34">
    <w:abstractNumId w:val="10"/>
  </w:num>
  <w:num w:numId="35">
    <w:abstractNumId w:val="18"/>
  </w:num>
  <w:num w:numId="36">
    <w:abstractNumId w:val="14"/>
  </w:num>
  <w:num w:numId="37">
    <w:abstractNumId w:val="12"/>
    <w:lvlOverride w:ilvl="0">
      <w:startOverride w:val="1"/>
    </w:lvlOverride>
  </w:num>
  <w:num w:numId="38">
    <w:abstractNumId w:val="17"/>
    <w:lvlOverride w:ilvl="0">
      <w:startOverride w:val="1"/>
    </w:lvlOverride>
  </w:num>
  <w:num w:numId="39">
    <w:abstractNumId w:val="6"/>
  </w:num>
  <w:num w:numId="40">
    <w:abstractNumId w:val="9"/>
  </w:num>
  <w:num w:numId="41">
    <w:abstractNumId w:val="16"/>
  </w:num>
  <w:num w:numId="42">
    <w:abstractNumId w:val="30"/>
  </w:num>
  <w:num w:numId="4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24CF"/>
    <w:rsid w:val="000146E8"/>
    <w:rsid w:val="0001662D"/>
    <w:rsid w:val="00020ADC"/>
    <w:rsid w:val="00021E27"/>
    <w:rsid w:val="0002423E"/>
    <w:rsid w:val="000251B0"/>
    <w:rsid w:val="00030628"/>
    <w:rsid w:val="00035943"/>
    <w:rsid w:val="00035A24"/>
    <w:rsid w:val="00043152"/>
    <w:rsid w:val="00043D00"/>
    <w:rsid w:val="000449C1"/>
    <w:rsid w:val="000461A0"/>
    <w:rsid w:val="00051BD0"/>
    <w:rsid w:val="000545EA"/>
    <w:rsid w:val="00064683"/>
    <w:rsid w:val="0006513D"/>
    <w:rsid w:val="00066540"/>
    <w:rsid w:val="000677B3"/>
    <w:rsid w:val="0007179C"/>
    <w:rsid w:val="0008697C"/>
    <w:rsid w:val="00087CD6"/>
    <w:rsid w:val="00092EA3"/>
    <w:rsid w:val="0009587E"/>
    <w:rsid w:val="00097389"/>
    <w:rsid w:val="000A0E65"/>
    <w:rsid w:val="000A4E7C"/>
    <w:rsid w:val="000B0DDA"/>
    <w:rsid w:val="000C42CD"/>
    <w:rsid w:val="000C5B5B"/>
    <w:rsid w:val="000C73F3"/>
    <w:rsid w:val="000C7825"/>
    <w:rsid w:val="000D0774"/>
    <w:rsid w:val="000D2E5E"/>
    <w:rsid w:val="000D5916"/>
    <w:rsid w:val="000D6C61"/>
    <w:rsid w:val="000E1AF1"/>
    <w:rsid w:val="000E25E7"/>
    <w:rsid w:val="000E2F12"/>
    <w:rsid w:val="000E3660"/>
    <w:rsid w:val="000E576B"/>
    <w:rsid w:val="000F3450"/>
    <w:rsid w:val="000F414A"/>
    <w:rsid w:val="000F453D"/>
    <w:rsid w:val="0010104C"/>
    <w:rsid w:val="00102E8A"/>
    <w:rsid w:val="00103F31"/>
    <w:rsid w:val="00107987"/>
    <w:rsid w:val="001103C6"/>
    <w:rsid w:val="00110918"/>
    <w:rsid w:val="00112E20"/>
    <w:rsid w:val="001203AF"/>
    <w:rsid w:val="001204F7"/>
    <w:rsid w:val="001207F6"/>
    <w:rsid w:val="00121846"/>
    <w:rsid w:val="00122C73"/>
    <w:rsid w:val="0012405C"/>
    <w:rsid w:val="00133BA7"/>
    <w:rsid w:val="001411C0"/>
    <w:rsid w:val="001474BD"/>
    <w:rsid w:val="00147F2A"/>
    <w:rsid w:val="0015143B"/>
    <w:rsid w:val="001516EB"/>
    <w:rsid w:val="00153D2C"/>
    <w:rsid w:val="001617CE"/>
    <w:rsid w:val="00162FD1"/>
    <w:rsid w:val="00163518"/>
    <w:rsid w:val="001641D9"/>
    <w:rsid w:val="00167159"/>
    <w:rsid w:val="0017260D"/>
    <w:rsid w:val="00174440"/>
    <w:rsid w:val="00185E42"/>
    <w:rsid w:val="0018751D"/>
    <w:rsid w:val="0019452E"/>
    <w:rsid w:val="00194677"/>
    <w:rsid w:val="0019527B"/>
    <w:rsid w:val="001B1B7E"/>
    <w:rsid w:val="001B1FFE"/>
    <w:rsid w:val="001B306C"/>
    <w:rsid w:val="001B5DB0"/>
    <w:rsid w:val="001B638C"/>
    <w:rsid w:val="001C005B"/>
    <w:rsid w:val="001C20CD"/>
    <w:rsid w:val="001C2F23"/>
    <w:rsid w:val="001C7499"/>
    <w:rsid w:val="001C76F2"/>
    <w:rsid w:val="001D1101"/>
    <w:rsid w:val="001D4AB4"/>
    <w:rsid w:val="001D518D"/>
    <w:rsid w:val="001E25AA"/>
    <w:rsid w:val="001E453A"/>
    <w:rsid w:val="001E57D2"/>
    <w:rsid w:val="001E600D"/>
    <w:rsid w:val="001E66AD"/>
    <w:rsid w:val="002017C1"/>
    <w:rsid w:val="00202323"/>
    <w:rsid w:val="00207393"/>
    <w:rsid w:val="0020790C"/>
    <w:rsid w:val="002106AB"/>
    <w:rsid w:val="002112E5"/>
    <w:rsid w:val="0021282E"/>
    <w:rsid w:val="00217FEB"/>
    <w:rsid w:val="0022004A"/>
    <w:rsid w:val="00220503"/>
    <w:rsid w:val="00236431"/>
    <w:rsid w:val="002434CF"/>
    <w:rsid w:val="0024368B"/>
    <w:rsid w:val="00246D17"/>
    <w:rsid w:val="0024772D"/>
    <w:rsid w:val="00250116"/>
    <w:rsid w:val="00251104"/>
    <w:rsid w:val="00253F5F"/>
    <w:rsid w:val="0025502C"/>
    <w:rsid w:val="0026006E"/>
    <w:rsid w:val="00262227"/>
    <w:rsid w:val="00263937"/>
    <w:rsid w:val="002653C9"/>
    <w:rsid w:val="00265C5F"/>
    <w:rsid w:val="0028264A"/>
    <w:rsid w:val="00282EC7"/>
    <w:rsid w:val="00283276"/>
    <w:rsid w:val="002864C6"/>
    <w:rsid w:val="00291EF9"/>
    <w:rsid w:val="002A05EE"/>
    <w:rsid w:val="002A24EA"/>
    <w:rsid w:val="002A30B9"/>
    <w:rsid w:val="002A51E8"/>
    <w:rsid w:val="002A5E56"/>
    <w:rsid w:val="002B26F9"/>
    <w:rsid w:val="002C1D7B"/>
    <w:rsid w:val="002C1E54"/>
    <w:rsid w:val="002C7F50"/>
    <w:rsid w:val="002D00EC"/>
    <w:rsid w:val="002E2980"/>
    <w:rsid w:val="002E69DE"/>
    <w:rsid w:val="002F2241"/>
    <w:rsid w:val="00302EF6"/>
    <w:rsid w:val="00303006"/>
    <w:rsid w:val="0030780F"/>
    <w:rsid w:val="00314CDB"/>
    <w:rsid w:val="00314D19"/>
    <w:rsid w:val="003256DD"/>
    <w:rsid w:val="00331161"/>
    <w:rsid w:val="00331206"/>
    <w:rsid w:val="0033364E"/>
    <w:rsid w:val="00334A36"/>
    <w:rsid w:val="00336BB4"/>
    <w:rsid w:val="00336FEF"/>
    <w:rsid w:val="00340279"/>
    <w:rsid w:val="003412BD"/>
    <w:rsid w:val="0034171E"/>
    <w:rsid w:val="0034182F"/>
    <w:rsid w:val="003473BB"/>
    <w:rsid w:val="00350C63"/>
    <w:rsid w:val="00351977"/>
    <w:rsid w:val="003528A8"/>
    <w:rsid w:val="00352B22"/>
    <w:rsid w:val="0035359A"/>
    <w:rsid w:val="003535B5"/>
    <w:rsid w:val="0035766E"/>
    <w:rsid w:val="00364201"/>
    <w:rsid w:val="00364286"/>
    <w:rsid w:val="00366BE6"/>
    <w:rsid w:val="003720BE"/>
    <w:rsid w:val="003720C3"/>
    <w:rsid w:val="003777B1"/>
    <w:rsid w:val="00377FFA"/>
    <w:rsid w:val="00382272"/>
    <w:rsid w:val="003827BC"/>
    <w:rsid w:val="003827ED"/>
    <w:rsid w:val="0039186E"/>
    <w:rsid w:val="0039630C"/>
    <w:rsid w:val="003A0070"/>
    <w:rsid w:val="003A35AA"/>
    <w:rsid w:val="003A5707"/>
    <w:rsid w:val="003A68F8"/>
    <w:rsid w:val="003B1621"/>
    <w:rsid w:val="003C1D77"/>
    <w:rsid w:val="003C24A3"/>
    <w:rsid w:val="003C493D"/>
    <w:rsid w:val="003C5D5F"/>
    <w:rsid w:val="003D2A88"/>
    <w:rsid w:val="003E0AFE"/>
    <w:rsid w:val="003E6DFC"/>
    <w:rsid w:val="003E70CF"/>
    <w:rsid w:val="003F19A4"/>
    <w:rsid w:val="003F70AE"/>
    <w:rsid w:val="00410BB9"/>
    <w:rsid w:val="004207CF"/>
    <w:rsid w:val="00420D8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82803"/>
    <w:rsid w:val="00487C48"/>
    <w:rsid w:val="00491C29"/>
    <w:rsid w:val="004929CC"/>
    <w:rsid w:val="0049405F"/>
    <w:rsid w:val="00494DD5"/>
    <w:rsid w:val="004A0D63"/>
    <w:rsid w:val="004A120C"/>
    <w:rsid w:val="004A2A1C"/>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101BA"/>
    <w:rsid w:val="00515180"/>
    <w:rsid w:val="0051581A"/>
    <w:rsid w:val="00515C86"/>
    <w:rsid w:val="00516CC0"/>
    <w:rsid w:val="00517098"/>
    <w:rsid w:val="005170E2"/>
    <w:rsid w:val="00520014"/>
    <w:rsid w:val="00526E37"/>
    <w:rsid w:val="0053268C"/>
    <w:rsid w:val="005363BE"/>
    <w:rsid w:val="00540CC1"/>
    <w:rsid w:val="00545A28"/>
    <w:rsid w:val="005502CB"/>
    <w:rsid w:val="005525E1"/>
    <w:rsid w:val="005570C8"/>
    <w:rsid w:val="005631B9"/>
    <w:rsid w:val="00563227"/>
    <w:rsid w:val="00566896"/>
    <w:rsid w:val="005711D0"/>
    <w:rsid w:val="00587A1D"/>
    <w:rsid w:val="00587CAD"/>
    <w:rsid w:val="00591DF3"/>
    <w:rsid w:val="00594354"/>
    <w:rsid w:val="00596C3F"/>
    <w:rsid w:val="0059777F"/>
    <w:rsid w:val="005A0220"/>
    <w:rsid w:val="005A3A68"/>
    <w:rsid w:val="005A5D6F"/>
    <w:rsid w:val="005A7A6E"/>
    <w:rsid w:val="005B37F1"/>
    <w:rsid w:val="005B3A95"/>
    <w:rsid w:val="005C026F"/>
    <w:rsid w:val="005C1E11"/>
    <w:rsid w:val="005C3441"/>
    <w:rsid w:val="005C3816"/>
    <w:rsid w:val="005C53EF"/>
    <w:rsid w:val="005D42A6"/>
    <w:rsid w:val="005D7203"/>
    <w:rsid w:val="005E0839"/>
    <w:rsid w:val="005E2DF5"/>
    <w:rsid w:val="005E7D32"/>
    <w:rsid w:val="005F1677"/>
    <w:rsid w:val="005F3BEC"/>
    <w:rsid w:val="005F5F39"/>
    <w:rsid w:val="006010E4"/>
    <w:rsid w:val="00605DA8"/>
    <w:rsid w:val="00611BA4"/>
    <w:rsid w:val="00613CFD"/>
    <w:rsid w:val="00615AFA"/>
    <w:rsid w:val="00621AC1"/>
    <w:rsid w:val="00626CE1"/>
    <w:rsid w:val="00626EAB"/>
    <w:rsid w:val="0063012E"/>
    <w:rsid w:val="00631279"/>
    <w:rsid w:val="00643412"/>
    <w:rsid w:val="0064540C"/>
    <w:rsid w:val="006460E8"/>
    <w:rsid w:val="006501F9"/>
    <w:rsid w:val="0065225B"/>
    <w:rsid w:val="00661F7E"/>
    <w:rsid w:val="006706FA"/>
    <w:rsid w:val="006709FC"/>
    <w:rsid w:val="00674626"/>
    <w:rsid w:val="00685F63"/>
    <w:rsid w:val="00687AAE"/>
    <w:rsid w:val="006954E4"/>
    <w:rsid w:val="006A1B58"/>
    <w:rsid w:val="006A3B3B"/>
    <w:rsid w:val="006A5513"/>
    <w:rsid w:val="006A671D"/>
    <w:rsid w:val="006A71ED"/>
    <w:rsid w:val="006B05E1"/>
    <w:rsid w:val="006B0603"/>
    <w:rsid w:val="006B0652"/>
    <w:rsid w:val="006B1C80"/>
    <w:rsid w:val="006B7D3F"/>
    <w:rsid w:val="006C2603"/>
    <w:rsid w:val="006C506D"/>
    <w:rsid w:val="006C5BFC"/>
    <w:rsid w:val="006C6284"/>
    <w:rsid w:val="006C62C7"/>
    <w:rsid w:val="006E0BD3"/>
    <w:rsid w:val="006E1F59"/>
    <w:rsid w:val="006E3517"/>
    <w:rsid w:val="006E47E6"/>
    <w:rsid w:val="006E4CFF"/>
    <w:rsid w:val="006F4DCE"/>
    <w:rsid w:val="007069D0"/>
    <w:rsid w:val="00706D3E"/>
    <w:rsid w:val="007161E5"/>
    <w:rsid w:val="0072309B"/>
    <w:rsid w:val="007250CC"/>
    <w:rsid w:val="00725997"/>
    <w:rsid w:val="00725B24"/>
    <w:rsid w:val="007324E5"/>
    <w:rsid w:val="00734682"/>
    <w:rsid w:val="00736E52"/>
    <w:rsid w:val="00737293"/>
    <w:rsid w:val="00737D1D"/>
    <w:rsid w:val="00750818"/>
    <w:rsid w:val="00763B5F"/>
    <w:rsid w:val="00770503"/>
    <w:rsid w:val="00777FF0"/>
    <w:rsid w:val="0078752F"/>
    <w:rsid w:val="0079230F"/>
    <w:rsid w:val="00793537"/>
    <w:rsid w:val="00794958"/>
    <w:rsid w:val="00796D7B"/>
    <w:rsid w:val="007A0B57"/>
    <w:rsid w:val="007A2D9A"/>
    <w:rsid w:val="007B103C"/>
    <w:rsid w:val="007B1D1F"/>
    <w:rsid w:val="007B45FD"/>
    <w:rsid w:val="007B478E"/>
    <w:rsid w:val="007B5B55"/>
    <w:rsid w:val="007B72DE"/>
    <w:rsid w:val="007C1D7A"/>
    <w:rsid w:val="007C2DCB"/>
    <w:rsid w:val="007C5824"/>
    <w:rsid w:val="007D395E"/>
    <w:rsid w:val="007D4343"/>
    <w:rsid w:val="007E4916"/>
    <w:rsid w:val="007E6429"/>
    <w:rsid w:val="007F256E"/>
    <w:rsid w:val="007F6F52"/>
    <w:rsid w:val="0080190D"/>
    <w:rsid w:val="0080305E"/>
    <w:rsid w:val="008033C8"/>
    <w:rsid w:val="008146BC"/>
    <w:rsid w:val="008218A4"/>
    <w:rsid w:val="00825599"/>
    <w:rsid w:val="00832E60"/>
    <w:rsid w:val="008332D0"/>
    <w:rsid w:val="008349A3"/>
    <w:rsid w:val="0084085B"/>
    <w:rsid w:val="008430E0"/>
    <w:rsid w:val="008439E1"/>
    <w:rsid w:val="00843D54"/>
    <w:rsid w:val="00846F3F"/>
    <w:rsid w:val="008535B0"/>
    <w:rsid w:val="00854226"/>
    <w:rsid w:val="008566AA"/>
    <w:rsid w:val="00862A60"/>
    <w:rsid w:val="00867C75"/>
    <w:rsid w:val="00867F1C"/>
    <w:rsid w:val="00876821"/>
    <w:rsid w:val="008776C0"/>
    <w:rsid w:val="00877B78"/>
    <w:rsid w:val="00883C95"/>
    <w:rsid w:val="00885592"/>
    <w:rsid w:val="0089013D"/>
    <w:rsid w:val="00892897"/>
    <w:rsid w:val="00895B9B"/>
    <w:rsid w:val="008A2030"/>
    <w:rsid w:val="008A54AF"/>
    <w:rsid w:val="008B1575"/>
    <w:rsid w:val="008B19F6"/>
    <w:rsid w:val="008B1F3B"/>
    <w:rsid w:val="008B2CBC"/>
    <w:rsid w:val="008B72FE"/>
    <w:rsid w:val="008C43E3"/>
    <w:rsid w:val="008C4CE8"/>
    <w:rsid w:val="008D0FCB"/>
    <w:rsid w:val="008E4393"/>
    <w:rsid w:val="008E57AE"/>
    <w:rsid w:val="008E590E"/>
    <w:rsid w:val="008E7405"/>
    <w:rsid w:val="008E77CB"/>
    <w:rsid w:val="008F1B90"/>
    <w:rsid w:val="008F2A61"/>
    <w:rsid w:val="00902FF1"/>
    <w:rsid w:val="00912EFD"/>
    <w:rsid w:val="00917030"/>
    <w:rsid w:val="009236F0"/>
    <w:rsid w:val="0092370B"/>
    <w:rsid w:val="00933A7E"/>
    <w:rsid w:val="009342C7"/>
    <w:rsid w:val="00935858"/>
    <w:rsid w:val="00954ED8"/>
    <w:rsid w:val="00956354"/>
    <w:rsid w:val="00957562"/>
    <w:rsid w:val="009612F0"/>
    <w:rsid w:val="00964CA5"/>
    <w:rsid w:val="00965707"/>
    <w:rsid w:val="00970848"/>
    <w:rsid w:val="009726E8"/>
    <w:rsid w:val="00973A78"/>
    <w:rsid w:val="009803D5"/>
    <w:rsid w:val="00991127"/>
    <w:rsid w:val="00991519"/>
    <w:rsid w:val="00991856"/>
    <w:rsid w:val="00994A6B"/>
    <w:rsid w:val="00997E43"/>
    <w:rsid w:val="009A189A"/>
    <w:rsid w:val="009A287F"/>
    <w:rsid w:val="009B4270"/>
    <w:rsid w:val="009B717F"/>
    <w:rsid w:val="009C71E6"/>
    <w:rsid w:val="009D7916"/>
    <w:rsid w:val="009E40C4"/>
    <w:rsid w:val="009F0017"/>
    <w:rsid w:val="009F46DB"/>
    <w:rsid w:val="00A038A1"/>
    <w:rsid w:val="00A1439C"/>
    <w:rsid w:val="00A14D47"/>
    <w:rsid w:val="00A15AD8"/>
    <w:rsid w:val="00A161D0"/>
    <w:rsid w:val="00A16BFD"/>
    <w:rsid w:val="00A207D2"/>
    <w:rsid w:val="00A22C6E"/>
    <w:rsid w:val="00A328DE"/>
    <w:rsid w:val="00A34FC7"/>
    <w:rsid w:val="00A41223"/>
    <w:rsid w:val="00A413F0"/>
    <w:rsid w:val="00A41E8F"/>
    <w:rsid w:val="00A42B63"/>
    <w:rsid w:val="00A470D4"/>
    <w:rsid w:val="00A5025E"/>
    <w:rsid w:val="00A57641"/>
    <w:rsid w:val="00A57DD8"/>
    <w:rsid w:val="00A657E7"/>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B02189"/>
    <w:rsid w:val="00B0470C"/>
    <w:rsid w:val="00B103FC"/>
    <w:rsid w:val="00B125D4"/>
    <w:rsid w:val="00B158E4"/>
    <w:rsid w:val="00B1591B"/>
    <w:rsid w:val="00B2089A"/>
    <w:rsid w:val="00B24FBD"/>
    <w:rsid w:val="00B31CF1"/>
    <w:rsid w:val="00B33639"/>
    <w:rsid w:val="00B35C2F"/>
    <w:rsid w:val="00B37DCE"/>
    <w:rsid w:val="00B42246"/>
    <w:rsid w:val="00B44400"/>
    <w:rsid w:val="00B4445F"/>
    <w:rsid w:val="00B45414"/>
    <w:rsid w:val="00B47BA6"/>
    <w:rsid w:val="00B52540"/>
    <w:rsid w:val="00B567E2"/>
    <w:rsid w:val="00B56A3E"/>
    <w:rsid w:val="00B57832"/>
    <w:rsid w:val="00B57FF3"/>
    <w:rsid w:val="00B6074A"/>
    <w:rsid w:val="00B620D6"/>
    <w:rsid w:val="00B62D4D"/>
    <w:rsid w:val="00B65284"/>
    <w:rsid w:val="00B80007"/>
    <w:rsid w:val="00B81604"/>
    <w:rsid w:val="00B81C35"/>
    <w:rsid w:val="00B838EC"/>
    <w:rsid w:val="00B86B05"/>
    <w:rsid w:val="00B877E3"/>
    <w:rsid w:val="00B90D8F"/>
    <w:rsid w:val="00B93968"/>
    <w:rsid w:val="00B96494"/>
    <w:rsid w:val="00BB3F39"/>
    <w:rsid w:val="00BB51EA"/>
    <w:rsid w:val="00BB7118"/>
    <w:rsid w:val="00BC4969"/>
    <w:rsid w:val="00BC4A6A"/>
    <w:rsid w:val="00BC51A8"/>
    <w:rsid w:val="00BC7025"/>
    <w:rsid w:val="00BD21D9"/>
    <w:rsid w:val="00BD38CD"/>
    <w:rsid w:val="00BD5D59"/>
    <w:rsid w:val="00BD7A46"/>
    <w:rsid w:val="00BE15F5"/>
    <w:rsid w:val="00BE227D"/>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1991"/>
    <w:rsid w:val="00C2206F"/>
    <w:rsid w:val="00C2435F"/>
    <w:rsid w:val="00C25D99"/>
    <w:rsid w:val="00C261B3"/>
    <w:rsid w:val="00C31429"/>
    <w:rsid w:val="00C31B46"/>
    <w:rsid w:val="00C34732"/>
    <w:rsid w:val="00C347AE"/>
    <w:rsid w:val="00C35289"/>
    <w:rsid w:val="00C41BBE"/>
    <w:rsid w:val="00C47CBD"/>
    <w:rsid w:val="00C53DE1"/>
    <w:rsid w:val="00C5662B"/>
    <w:rsid w:val="00C57C63"/>
    <w:rsid w:val="00C6220B"/>
    <w:rsid w:val="00C668B4"/>
    <w:rsid w:val="00C779B1"/>
    <w:rsid w:val="00C83014"/>
    <w:rsid w:val="00C86E06"/>
    <w:rsid w:val="00C86E36"/>
    <w:rsid w:val="00C9421D"/>
    <w:rsid w:val="00C94564"/>
    <w:rsid w:val="00CA48D7"/>
    <w:rsid w:val="00CB4583"/>
    <w:rsid w:val="00CB76C9"/>
    <w:rsid w:val="00CC26FF"/>
    <w:rsid w:val="00CC4A3D"/>
    <w:rsid w:val="00CC54F6"/>
    <w:rsid w:val="00CD0963"/>
    <w:rsid w:val="00CD0AFF"/>
    <w:rsid w:val="00CD4CAA"/>
    <w:rsid w:val="00CD6CD9"/>
    <w:rsid w:val="00CE1D96"/>
    <w:rsid w:val="00CE3301"/>
    <w:rsid w:val="00CE40EF"/>
    <w:rsid w:val="00CE5560"/>
    <w:rsid w:val="00CF0241"/>
    <w:rsid w:val="00CF0697"/>
    <w:rsid w:val="00CF192E"/>
    <w:rsid w:val="00CF4E44"/>
    <w:rsid w:val="00D01A92"/>
    <w:rsid w:val="00D021F4"/>
    <w:rsid w:val="00D029C9"/>
    <w:rsid w:val="00D03C2E"/>
    <w:rsid w:val="00D04563"/>
    <w:rsid w:val="00D05A47"/>
    <w:rsid w:val="00D072EC"/>
    <w:rsid w:val="00D100E1"/>
    <w:rsid w:val="00D10C7C"/>
    <w:rsid w:val="00D12D0F"/>
    <w:rsid w:val="00D176C0"/>
    <w:rsid w:val="00D20064"/>
    <w:rsid w:val="00D21FBD"/>
    <w:rsid w:val="00D25A42"/>
    <w:rsid w:val="00D313E9"/>
    <w:rsid w:val="00D33F0E"/>
    <w:rsid w:val="00D369E5"/>
    <w:rsid w:val="00D417C1"/>
    <w:rsid w:val="00D429BC"/>
    <w:rsid w:val="00D4664A"/>
    <w:rsid w:val="00D54B59"/>
    <w:rsid w:val="00D54CAB"/>
    <w:rsid w:val="00D57D20"/>
    <w:rsid w:val="00D60AC4"/>
    <w:rsid w:val="00D60AE8"/>
    <w:rsid w:val="00D728DA"/>
    <w:rsid w:val="00D7585C"/>
    <w:rsid w:val="00D80266"/>
    <w:rsid w:val="00D807A8"/>
    <w:rsid w:val="00D901C2"/>
    <w:rsid w:val="00D903B1"/>
    <w:rsid w:val="00D9466C"/>
    <w:rsid w:val="00DA1789"/>
    <w:rsid w:val="00DA6215"/>
    <w:rsid w:val="00DA626A"/>
    <w:rsid w:val="00DB572F"/>
    <w:rsid w:val="00DC0574"/>
    <w:rsid w:val="00DC2E22"/>
    <w:rsid w:val="00DC34EF"/>
    <w:rsid w:val="00DC358D"/>
    <w:rsid w:val="00DC37B8"/>
    <w:rsid w:val="00DD0F0C"/>
    <w:rsid w:val="00DF0691"/>
    <w:rsid w:val="00DF1FE5"/>
    <w:rsid w:val="00DF2C8B"/>
    <w:rsid w:val="00DF7332"/>
    <w:rsid w:val="00E01E6D"/>
    <w:rsid w:val="00E05692"/>
    <w:rsid w:val="00E11787"/>
    <w:rsid w:val="00E13927"/>
    <w:rsid w:val="00E14E6A"/>
    <w:rsid w:val="00E1584C"/>
    <w:rsid w:val="00E165F1"/>
    <w:rsid w:val="00E17BE2"/>
    <w:rsid w:val="00E2053B"/>
    <w:rsid w:val="00E259E5"/>
    <w:rsid w:val="00E3430B"/>
    <w:rsid w:val="00E40CBF"/>
    <w:rsid w:val="00E45D32"/>
    <w:rsid w:val="00E46E3F"/>
    <w:rsid w:val="00E47478"/>
    <w:rsid w:val="00E56AD5"/>
    <w:rsid w:val="00E57902"/>
    <w:rsid w:val="00E601AB"/>
    <w:rsid w:val="00E61E4B"/>
    <w:rsid w:val="00E66C69"/>
    <w:rsid w:val="00E73F0F"/>
    <w:rsid w:val="00E7533A"/>
    <w:rsid w:val="00E76FA5"/>
    <w:rsid w:val="00E818E6"/>
    <w:rsid w:val="00E9741B"/>
    <w:rsid w:val="00EA247F"/>
    <w:rsid w:val="00EA48BB"/>
    <w:rsid w:val="00EA54A8"/>
    <w:rsid w:val="00EB3AC9"/>
    <w:rsid w:val="00EB5028"/>
    <w:rsid w:val="00EC017A"/>
    <w:rsid w:val="00EC2855"/>
    <w:rsid w:val="00ED3868"/>
    <w:rsid w:val="00EE00CC"/>
    <w:rsid w:val="00EE08CB"/>
    <w:rsid w:val="00EE28A3"/>
    <w:rsid w:val="00EE4A68"/>
    <w:rsid w:val="00EF18DC"/>
    <w:rsid w:val="00EF2C43"/>
    <w:rsid w:val="00EF7225"/>
    <w:rsid w:val="00F05C7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53181"/>
    <w:rsid w:val="00F535CE"/>
    <w:rsid w:val="00F61CE3"/>
    <w:rsid w:val="00F643DD"/>
    <w:rsid w:val="00F649AF"/>
    <w:rsid w:val="00F66268"/>
    <w:rsid w:val="00F71833"/>
    <w:rsid w:val="00F73D82"/>
    <w:rsid w:val="00F75C28"/>
    <w:rsid w:val="00F75E2F"/>
    <w:rsid w:val="00F77C1D"/>
    <w:rsid w:val="00F80FE0"/>
    <w:rsid w:val="00F81BE5"/>
    <w:rsid w:val="00F842CE"/>
    <w:rsid w:val="00F86479"/>
    <w:rsid w:val="00F90327"/>
    <w:rsid w:val="00F934AE"/>
    <w:rsid w:val="00FA4156"/>
    <w:rsid w:val="00FB3A72"/>
    <w:rsid w:val="00FB402A"/>
    <w:rsid w:val="00FC058E"/>
    <w:rsid w:val="00FC1225"/>
    <w:rsid w:val="00FC325B"/>
    <w:rsid w:val="00FC43D1"/>
    <w:rsid w:val="00FC629D"/>
    <w:rsid w:val="00FC62CA"/>
    <w:rsid w:val="00FC7A93"/>
    <w:rsid w:val="00FD5AF8"/>
    <w:rsid w:val="00FD63E1"/>
    <w:rsid w:val="00FE348F"/>
    <w:rsid w:val="00FE41FB"/>
    <w:rsid w:val="00FE7472"/>
    <w:rsid w:val="00FF159F"/>
    <w:rsid w:val="00FF26E8"/>
    <w:rsid w:val="00FF3E85"/>
    <w:rsid w:val="00FF6872"/>
    <w:rsid w:val="00FF7D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B270C262-B5F7-4DB9-82B4-33E437B5A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035943"/>
    <w:pPr>
      <w:tabs>
        <w:tab w:val="right" w:leader="dot" w:pos="7931"/>
      </w:tabs>
    </w:pPr>
    <w:rPr>
      <w:b/>
    </w:rPr>
  </w:style>
  <w:style w:type="paragraph" w:styleId="TOC3">
    <w:name w:val="toc 3"/>
    <w:basedOn w:val="Normal"/>
    <w:next w:val="Normal"/>
    <w:autoRedefine/>
    <w:uiPriority w:val="39"/>
    <w:unhideWhenUsed/>
    <w:rsid w:val="008566AA"/>
    <w:pPr>
      <w:spacing w:after="100"/>
      <w:ind w:left="480"/>
    </w:pPr>
  </w:style>
  <w:style w:type="paragraph" w:styleId="TOC2">
    <w:name w:val="toc 2"/>
    <w:basedOn w:val="Normal"/>
    <w:next w:val="Normal"/>
    <w:autoRedefine/>
    <w:uiPriority w:val="39"/>
    <w:unhideWhenUsed/>
    <w:rsid w:val="00474013"/>
    <w:pPr>
      <w:tabs>
        <w:tab w:val="left" w:pos="880"/>
        <w:tab w:val="right" w:leader="dot" w:pos="7931"/>
      </w:tabs>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D903B1"/>
    <w:pPr>
      <w:tabs>
        <w:tab w:val="left" w:pos="1276"/>
        <w:tab w:val="right" w:leader="dot" w:pos="7931"/>
      </w:tabs>
      <w:spacing w:after="100" w:line="240" w:lineRule="auto"/>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14120">
      <w:bodyDiv w:val="1"/>
      <w:marLeft w:val="0"/>
      <w:marRight w:val="0"/>
      <w:marTop w:val="0"/>
      <w:marBottom w:val="0"/>
      <w:divBdr>
        <w:top w:val="none" w:sz="0" w:space="0" w:color="auto"/>
        <w:left w:val="none" w:sz="0" w:space="0" w:color="auto"/>
        <w:bottom w:val="none" w:sz="0" w:space="0" w:color="auto"/>
        <w:right w:val="none" w:sz="0" w:space="0" w:color="auto"/>
      </w:divBdr>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image" Target="media/image8.jpg"/><Relationship Id="rId39" Type="http://schemas.openxmlformats.org/officeDocument/2006/relationships/image" Target="media/image15.jpg"/><Relationship Id="rId21" Type="http://schemas.openxmlformats.org/officeDocument/2006/relationships/image" Target="media/image3.jpg"/><Relationship Id="rId34" Type="http://schemas.openxmlformats.org/officeDocument/2006/relationships/footer" Target="footer15.xml"/><Relationship Id="rId42" Type="http://schemas.openxmlformats.org/officeDocument/2006/relationships/image" Target="media/image18.jpg"/><Relationship Id="rId47" Type="http://schemas.openxmlformats.org/officeDocument/2006/relationships/image" Target="media/image23.jpg"/><Relationship Id="rId50" Type="http://schemas.openxmlformats.org/officeDocument/2006/relationships/footer" Target="footer19.xml"/><Relationship Id="rId55" Type="http://schemas.openxmlformats.org/officeDocument/2006/relationships/image" Target="media/image29.pn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footer" Target="footer13.xml"/><Relationship Id="rId11" Type="http://schemas.openxmlformats.org/officeDocument/2006/relationships/footer" Target="footer3.xml"/><Relationship Id="rId24" Type="http://schemas.openxmlformats.org/officeDocument/2006/relationships/image" Target="media/image6.jpg"/><Relationship Id="rId32" Type="http://schemas.openxmlformats.org/officeDocument/2006/relationships/footer" Target="footer14.xml"/><Relationship Id="rId37" Type="http://schemas.openxmlformats.org/officeDocument/2006/relationships/footer" Target="footer17.xml"/><Relationship Id="rId40" Type="http://schemas.openxmlformats.org/officeDocument/2006/relationships/image" Target="media/image16.jpg"/><Relationship Id="rId45" Type="http://schemas.openxmlformats.org/officeDocument/2006/relationships/image" Target="media/image21.jp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footer" Target="footer21.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5.jpg"/><Relationship Id="rId28" Type="http://schemas.openxmlformats.org/officeDocument/2006/relationships/image" Target="media/image9.jpg"/><Relationship Id="rId36" Type="http://schemas.openxmlformats.org/officeDocument/2006/relationships/image" Target="media/image13.jpg"/><Relationship Id="rId49" Type="http://schemas.openxmlformats.org/officeDocument/2006/relationships/image" Target="media/image24.png"/><Relationship Id="rId57" Type="http://schemas.openxmlformats.org/officeDocument/2006/relationships/image" Target="media/image31.png"/><Relationship Id="rId61" Type="http://schemas.openxmlformats.org/officeDocument/2006/relationships/image" Target="media/image35.png"/><Relationship Id="rId10" Type="http://schemas.openxmlformats.org/officeDocument/2006/relationships/footer" Target="footer2.xml"/><Relationship Id="rId19" Type="http://schemas.openxmlformats.org/officeDocument/2006/relationships/footer" Target="footer11.xml"/><Relationship Id="rId31" Type="http://schemas.openxmlformats.org/officeDocument/2006/relationships/image" Target="media/image11.jpg"/><Relationship Id="rId44" Type="http://schemas.openxmlformats.org/officeDocument/2006/relationships/image" Target="media/image20.jp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footer" Target="footer2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4.jpg"/><Relationship Id="rId27" Type="http://schemas.openxmlformats.org/officeDocument/2006/relationships/footer" Target="footer12.xml"/><Relationship Id="rId30" Type="http://schemas.openxmlformats.org/officeDocument/2006/relationships/image" Target="media/image10.jpg"/><Relationship Id="rId35" Type="http://schemas.openxmlformats.org/officeDocument/2006/relationships/footer" Target="footer16.xml"/><Relationship Id="rId43" Type="http://schemas.openxmlformats.org/officeDocument/2006/relationships/image" Target="media/image19.jpg"/><Relationship Id="rId48" Type="http://schemas.openxmlformats.org/officeDocument/2006/relationships/footer" Target="footer18.xml"/><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25.png"/><Relationship Id="rId72"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image" Target="media/image7.jpg"/><Relationship Id="rId33" Type="http://schemas.openxmlformats.org/officeDocument/2006/relationships/image" Target="media/image12.jpg"/><Relationship Id="rId38" Type="http://schemas.openxmlformats.org/officeDocument/2006/relationships/image" Target="media/image14.jpg"/><Relationship Id="rId46" Type="http://schemas.openxmlformats.org/officeDocument/2006/relationships/image" Target="media/image22.jp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image" Target="media/image2.jpg"/><Relationship Id="rId41" Type="http://schemas.openxmlformats.org/officeDocument/2006/relationships/image" Target="media/image17.jp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77</Pages>
  <Words>12309</Words>
  <Characters>70164</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5</cp:revision>
  <cp:lastPrinted>2022-02-10T19:03:00Z</cp:lastPrinted>
  <dcterms:created xsi:type="dcterms:W3CDTF">2022-02-10T18:36:00Z</dcterms:created>
  <dcterms:modified xsi:type="dcterms:W3CDTF">2022-02-10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